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79"/>
        <w:gridCol w:w="946"/>
        <w:gridCol w:w="1246"/>
        <w:gridCol w:w="587"/>
        <w:gridCol w:w="1172"/>
        <w:gridCol w:w="755"/>
        <w:gridCol w:w="1377"/>
        <w:gridCol w:w="3081"/>
        <w:gridCol w:w="2607"/>
        <w:gridCol w:w="508"/>
      </w:tblGrid>
      <w:tr w:rsidR="000A5EA6" w:rsidRPr="0001000C" w14:paraId="5143E33E" w14:textId="3E98E5E2" w:rsidTr="00E31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B847E1" w14:textId="20E41BAD" w:rsidR="000537F9" w:rsidRPr="0001000C" w:rsidRDefault="000537F9" w:rsidP="00E316CE">
            <w:pPr>
              <w:jc w:val="center"/>
              <w:rPr>
                <w:sz w:val="18"/>
                <w:szCs w:val="18"/>
              </w:rPr>
            </w:pPr>
            <w:r>
              <w:rPr>
                <w:sz w:val="18"/>
                <w:szCs w:val="18"/>
              </w:rPr>
              <w:t>Author</w:t>
            </w:r>
          </w:p>
        </w:tc>
        <w:tc>
          <w:tcPr>
            <w:tcW w:w="0" w:type="auto"/>
          </w:tcPr>
          <w:p w14:paraId="10BDB172" w14:textId="31D8861B" w:rsidR="000537F9"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46B5C7A1" w14:textId="2FF2CD60"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6E06061" w14:textId="77244D48"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9A85C15" w14:textId="62833216"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3AE1616E" w14:textId="5E255A8B"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6768FED4" w14:textId="6BE871EA"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04ED66" w14:textId="5DCD8852"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6A62135B" w14:textId="77777777"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AF5F8C8" w14:textId="56D77F42" w:rsidR="000537F9" w:rsidRPr="00185B11"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0A5EA6" w:rsidRPr="0001000C" w14:paraId="02C0324D" w14:textId="4D9849E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AE6B71" w14:textId="442634C3" w:rsidR="00B160A7" w:rsidRPr="00185B11" w:rsidRDefault="00B160A7" w:rsidP="00B160A7">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tcPr>
          <w:p w14:paraId="22CBC0CB" w14:textId="5A9D7CDE"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0" w:type="auto"/>
          </w:tcPr>
          <w:p w14:paraId="27176FE1" w14:textId="71D5F9DD"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tcPr>
          <w:p w14:paraId="027AFF89" w14:textId="72020CFC"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4AD618BE" w14:textId="7ED60826"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tcPr>
          <w:p w14:paraId="128019DA" w14:textId="4718C8FE"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tcPr>
          <w:p w14:paraId="13B3DB5E" w14:textId="5F6F4AF7"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0" w:type="auto"/>
          </w:tcPr>
          <w:p w14:paraId="75F36F40" w14:textId="36359A7B"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tcPr>
          <w:p w14:paraId="70C42D7A" w14:textId="21BF8652" w:rsidR="00B160A7" w:rsidRPr="0001000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05C05A73" w14:textId="5795E2C3"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185B11">
              <w:rPr>
                <w:sz w:val="18"/>
                <w:szCs w:val="18"/>
              </w:rPr>
              <w:fldChar w:fldCharType="separate"/>
            </w:r>
            <w:r w:rsidRPr="00185B11">
              <w:rPr>
                <w:noProof/>
                <w:sz w:val="18"/>
                <w:szCs w:val="18"/>
                <w:lang w:eastAsia="ja-JP"/>
              </w:rPr>
              <w:t>(1)</w:t>
            </w:r>
            <w:r w:rsidRPr="00185B11">
              <w:rPr>
                <w:sz w:val="18"/>
                <w:szCs w:val="18"/>
              </w:rPr>
              <w:fldChar w:fldCharType="end"/>
            </w:r>
          </w:p>
        </w:tc>
      </w:tr>
      <w:tr w:rsidR="000A5EA6" w:rsidRPr="0001000C" w14:paraId="3015FD2C" w14:textId="58185531" w:rsidTr="00E316CE">
        <w:tc>
          <w:tcPr>
            <w:cnfStyle w:val="001000000000" w:firstRow="0" w:lastRow="0" w:firstColumn="1" w:lastColumn="0" w:oddVBand="0" w:evenVBand="0" w:oddHBand="0" w:evenHBand="0" w:firstRowFirstColumn="0" w:firstRowLastColumn="0" w:lastRowFirstColumn="0" w:lastRowLastColumn="0"/>
            <w:tcW w:w="0" w:type="auto"/>
          </w:tcPr>
          <w:p w14:paraId="7CD0AA7D" w14:textId="03F03A94" w:rsidR="00B160A7" w:rsidRPr="00185B11" w:rsidRDefault="00B160A7" w:rsidP="00B160A7">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tcPr>
          <w:p w14:paraId="5FE25611" w14:textId="66CC404A"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tcPr>
          <w:p w14:paraId="2FA2C4D7" w14:textId="7DAFE49D"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tcPr>
          <w:p w14:paraId="66CB680B" w14:textId="492BC7F4"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tcPr>
          <w:p w14:paraId="7747F786" w14:textId="7375FFC1"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1EEFC279" w14:textId="10E17C5D"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4FACB144" w14:textId="7B92C72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tcPr>
          <w:p w14:paraId="2F196C00" w14:textId="6D7EBECA"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tcPr>
          <w:p w14:paraId="294FBB55" w14:textId="2DE92475"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tcPr>
          <w:p w14:paraId="11D7F893" w14:textId="5DCE2870"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lang w:eastAsia="ja-JP"/>
              </w:rPr>
              <w:instrText xml:space="preserve">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w:instrText>
            </w:r>
            <w:r w:rsidRPr="00185B11">
              <w:rPr>
                <w:sz w:val="18"/>
                <w:szCs w:val="18"/>
              </w:rPr>
              <w:instrText>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plainTextFormattedCitation":"(2)","previouslyFormattedCitation":"(2)"},"properties":{"noteIndex":0},"schema":"https://github.com/citation-style-language/schema/raw/master/csl-citation.json"}</w:instrText>
            </w:r>
            <w:r w:rsidRPr="00185B11">
              <w:rPr>
                <w:sz w:val="18"/>
                <w:szCs w:val="18"/>
              </w:rPr>
              <w:fldChar w:fldCharType="separate"/>
            </w:r>
            <w:r w:rsidRPr="00185B11">
              <w:rPr>
                <w:noProof/>
                <w:sz w:val="18"/>
                <w:szCs w:val="18"/>
              </w:rPr>
              <w:t>(2)</w:t>
            </w:r>
            <w:r w:rsidRPr="00185B11">
              <w:rPr>
                <w:sz w:val="18"/>
                <w:szCs w:val="18"/>
              </w:rPr>
              <w:fldChar w:fldCharType="end"/>
            </w:r>
          </w:p>
        </w:tc>
      </w:tr>
      <w:tr w:rsidR="000A5EA6" w:rsidRPr="0001000C" w14:paraId="4AD60718" w14:textId="69C46F51"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E9084" w14:textId="2A8C91DB" w:rsidR="00B160A7" w:rsidRPr="00185B11" w:rsidRDefault="00B160A7" w:rsidP="00B160A7">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tcPr>
          <w:p w14:paraId="46786E0E" w14:textId="44CB4973" w:rsidR="00B160A7" w:rsidRPr="009F239D"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tcPr>
          <w:p w14:paraId="78B8A508" w14:textId="090CADE9"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tcPr>
          <w:p w14:paraId="07D5C98C" w14:textId="126646D9"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4FA94E5" w14:textId="356CA8F8"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2EC6DE" w14:textId="249AF9E1"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tcPr>
          <w:p w14:paraId="185E9FF7" w14:textId="5223BC21"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2B7291" w14:textId="64E6B6C2"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tcPr>
          <w:p w14:paraId="20AD70A5" w14:textId="0D680E5D"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2D14B0B" w14:textId="48F23B03"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0A5EA6" w:rsidRPr="0001000C" w14:paraId="2CE77F10" w14:textId="0E81C8DD" w:rsidTr="00E316CE">
        <w:tc>
          <w:tcPr>
            <w:cnfStyle w:val="001000000000" w:firstRow="0" w:lastRow="0" w:firstColumn="1" w:lastColumn="0" w:oddVBand="0" w:evenVBand="0" w:oddHBand="0" w:evenHBand="0" w:firstRowFirstColumn="0" w:firstRowLastColumn="0" w:lastRowFirstColumn="0" w:lastRowLastColumn="0"/>
            <w:tcW w:w="0" w:type="auto"/>
          </w:tcPr>
          <w:p w14:paraId="1E92F3CE" w14:textId="4B7E9A20" w:rsidR="00B160A7" w:rsidRPr="00185B11" w:rsidRDefault="00B160A7" w:rsidP="00B160A7">
            <w:pPr>
              <w:jc w:val="center"/>
              <w:rPr>
                <w:sz w:val="18"/>
                <w:szCs w:val="18"/>
                <w:lang w:eastAsia="ja-JP"/>
              </w:rPr>
            </w:pPr>
            <w:r w:rsidRPr="00185B11">
              <w:rPr>
                <w:sz w:val="18"/>
                <w:szCs w:val="18"/>
                <w:lang w:eastAsia="ja-JP"/>
              </w:rPr>
              <w:t>Tangvoraphonkchai K.</w:t>
            </w:r>
          </w:p>
        </w:tc>
        <w:tc>
          <w:tcPr>
            <w:tcW w:w="0" w:type="auto"/>
          </w:tcPr>
          <w:p w14:paraId="7634EA71" w14:textId="45CD9034"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tcPr>
          <w:p w14:paraId="3EDB6BD6" w14:textId="1522E196"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USA</w:t>
            </w:r>
          </w:p>
        </w:tc>
        <w:tc>
          <w:tcPr>
            <w:tcW w:w="0" w:type="auto"/>
          </w:tcPr>
          <w:p w14:paraId="6A35D2BB" w14:textId="5EA01891" w:rsidR="00B160A7" w:rsidRPr="003C3B35"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9</w:t>
            </w:r>
          </w:p>
        </w:tc>
        <w:tc>
          <w:tcPr>
            <w:tcW w:w="0" w:type="auto"/>
          </w:tcPr>
          <w:p w14:paraId="08B16CEA" w14:textId="6870E0A9"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PD)</w:t>
            </w:r>
          </w:p>
        </w:tc>
        <w:tc>
          <w:tcPr>
            <w:tcW w:w="0" w:type="auto"/>
          </w:tcPr>
          <w:p w14:paraId="19ABF9D1" w14:textId="4D67AEE0"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tcPr>
          <w:p w14:paraId="548CDCC0" w14:textId="2F9057FE"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w:t>
            </w:r>
          </w:p>
        </w:tc>
        <w:tc>
          <w:tcPr>
            <w:tcW w:w="0" w:type="auto"/>
          </w:tcPr>
          <w:p w14:paraId="3AFD9D93" w14:textId="4F8C85A3"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ble PWV vs. increased PWV: 33% vs. 75%</w:t>
            </w:r>
          </w:p>
        </w:tc>
        <w:tc>
          <w:tcPr>
            <w:tcW w:w="0" w:type="auto"/>
          </w:tcPr>
          <w:p w14:paraId="51A1E731" w14:textId="6EFF5EE0"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tcPr>
          <w:p w14:paraId="7617C83F" w14:textId="0A306109"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4)","plainTextFormattedCitation":"(4)","previouslyFormattedCitation":"(4)"},"properties":{"noteIndex":0},"schema":"https://github.com/citation-style-language/schema/raw/master/csl-citation.json"}</w:instrText>
            </w:r>
            <w:r w:rsidRPr="00185B11">
              <w:rPr>
                <w:sz w:val="18"/>
                <w:szCs w:val="18"/>
              </w:rPr>
              <w:fldChar w:fldCharType="separate"/>
            </w:r>
            <w:r w:rsidRPr="00185B11">
              <w:rPr>
                <w:noProof/>
                <w:sz w:val="18"/>
                <w:szCs w:val="18"/>
              </w:rPr>
              <w:t>(4)</w:t>
            </w:r>
            <w:r w:rsidRPr="00185B11">
              <w:rPr>
                <w:sz w:val="18"/>
                <w:szCs w:val="18"/>
              </w:rPr>
              <w:fldChar w:fldCharType="end"/>
            </w:r>
          </w:p>
        </w:tc>
      </w:tr>
      <w:tr w:rsidR="000A5EA6" w:rsidRPr="0001000C" w14:paraId="78F77ECD" w14:textId="374B7E04"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74BAE" w14:textId="50677DA2" w:rsidR="00B160A7" w:rsidRPr="00721E1D" w:rsidRDefault="00B160A7" w:rsidP="00B160A7">
            <w:pPr>
              <w:jc w:val="center"/>
              <w:rPr>
                <w:sz w:val="18"/>
                <w:szCs w:val="18"/>
              </w:rPr>
            </w:pPr>
            <w:r w:rsidRPr="0092232C">
              <w:rPr>
                <w:sz w:val="18"/>
                <w:szCs w:val="18"/>
              </w:rPr>
              <w:t xml:space="preserve">Jean </w:t>
            </w:r>
            <w:r w:rsidRPr="0092232C">
              <w:rPr>
                <w:i/>
                <w:iCs/>
                <w:sz w:val="18"/>
                <w:szCs w:val="18"/>
              </w:rPr>
              <w:t>et al</w:t>
            </w:r>
          </w:p>
        </w:tc>
        <w:tc>
          <w:tcPr>
            <w:tcW w:w="0" w:type="auto"/>
          </w:tcPr>
          <w:p w14:paraId="59F53C6E" w14:textId="2AC3EF13"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tcPr>
          <w:p w14:paraId="50F5FAD0" w14:textId="6FF85503"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tcPr>
          <w:p w14:paraId="5A7D2AAD" w14:textId="170572CF" w:rsidR="00B160A7" w:rsidRPr="00721E1D"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tcPr>
          <w:p w14:paraId="6C45A9F6" w14:textId="2135D114"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tcPr>
          <w:p w14:paraId="47963BFA" w14:textId="03219ED4"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tcPr>
          <w:p w14:paraId="2BCF1EDA" w14:textId="3B08D1A2"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tcPr>
          <w:p w14:paraId="43DF6770" w14:textId="43BFE671"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tcPr>
          <w:p w14:paraId="6DC86130" w14:textId="5821C666"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4670F7C1" w14:textId="07999BD2"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plainTextFormattedCitation":"(5)","previouslyFormattedCitation":"(5)"},"properties":{"noteIndex":0},"schema":"https://github.com/citation-style-language/schema/raw/master/csl-citation.json"}</w:instrText>
            </w:r>
            <w:r w:rsidRPr="00185B11">
              <w:rPr>
                <w:sz w:val="18"/>
                <w:szCs w:val="18"/>
              </w:rPr>
              <w:fldChar w:fldCharType="separate"/>
            </w:r>
            <w:r w:rsidRPr="00185B11">
              <w:rPr>
                <w:noProof/>
                <w:sz w:val="18"/>
                <w:szCs w:val="18"/>
              </w:rPr>
              <w:t>(5)</w:t>
            </w:r>
            <w:r w:rsidRPr="00185B11">
              <w:rPr>
                <w:sz w:val="18"/>
                <w:szCs w:val="18"/>
              </w:rPr>
              <w:fldChar w:fldCharType="end"/>
            </w:r>
          </w:p>
        </w:tc>
      </w:tr>
      <w:tr w:rsidR="000A5EA6" w:rsidRPr="0001000C" w14:paraId="0A83D399" w14:textId="174D18EE" w:rsidTr="00E316CE">
        <w:tc>
          <w:tcPr>
            <w:cnfStyle w:val="001000000000" w:firstRow="0" w:lastRow="0" w:firstColumn="1" w:lastColumn="0" w:oddVBand="0" w:evenVBand="0" w:oddHBand="0" w:evenHBand="0" w:firstRowFirstColumn="0" w:firstRowLastColumn="0" w:lastRowFirstColumn="0" w:lastRowLastColumn="0"/>
            <w:tcW w:w="0" w:type="auto"/>
          </w:tcPr>
          <w:p w14:paraId="1B753FE1" w14:textId="4B944CE2" w:rsidR="00B160A7" w:rsidRPr="00980547" w:rsidRDefault="00B160A7" w:rsidP="00B160A7">
            <w:pPr>
              <w:jc w:val="center"/>
              <w:rPr>
                <w:sz w:val="18"/>
                <w:szCs w:val="18"/>
              </w:rPr>
            </w:pPr>
            <w:proofErr w:type="spellStart"/>
            <w:r>
              <w:rPr>
                <w:sz w:val="18"/>
                <w:szCs w:val="18"/>
              </w:rPr>
              <w:t>Disthabanchong</w:t>
            </w:r>
            <w:proofErr w:type="spellEnd"/>
            <w:r>
              <w:rPr>
                <w:sz w:val="18"/>
                <w:szCs w:val="18"/>
              </w:rPr>
              <w:t xml:space="preserve"> S</w:t>
            </w:r>
          </w:p>
        </w:tc>
        <w:tc>
          <w:tcPr>
            <w:tcW w:w="0" w:type="auto"/>
          </w:tcPr>
          <w:p w14:paraId="46F27179" w14:textId="01101A21"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80547">
              <w:rPr>
                <w:sz w:val="18"/>
                <w:szCs w:val="18"/>
              </w:rPr>
              <w:t>29236239</w:t>
            </w:r>
          </w:p>
        </w:tc>
        <w:tc>
          <w:tcPr>
            <w:tcW w:w="0" w:type="auto"/>
          </w:tcPr>
          <w:p w14:paraId="3246A1B5" w14:textId="301C40E6"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tcPr>
          <w:p w14:paraId="0492B1FC" w14:textId="07A3CEF1" w:rsidR="00B160A7" w:rsidRPr="0098054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6B11500" w14:textId="40D688D0"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T</w:t>
            </w:r>
          </w:p>
        </w:tc>
        <w:tc>
          <w:tcPr>
            <w:tcW w:w="0" w:type="auto"/>
          </w:tcPr>
          <w:p w14:paraId="227F7080" w14:textId="014B7D5E"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9</w:t>
            </w:r>
          </w:p>
        </w:tc>
        <w:tc>
          <w:tcPr>
            <w:tcW w:w="0" w:type="auto"/>
          </w:tcPr>
          <w:p w14:paraId="66DE4ECD" w14:textId="5F6F97F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7981F9EB" w14:textId="614B3AFD"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0" w:type="auto"/>
          </w:tcPr>
          <w:p w14:paraId="43AA3811" w14:textId="1E22E32A"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2BA2F710" w14:textId="2AFB74D9"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sidRPr="00185B11">
              <w:rPr>
                <w:sz w:val="18"/>
                <w:szCs w:val="18"/>
              </w:rPr>
              <w:fldChar w:fldCharType="separate"/>
            </w:r>
            <w:r w:rsidRPr="00185B11">
              <w:rPr>
                <w:noProof/>
                <w:sz w:val="18"/>
                <w:szCs w:val="18"/>
              </w:rPr>
              <w:t>(6)</w:t>
            </w:r>
            <w:r w:rsidRPr="00185B11">
              <w:rPr>
                <w:sz w:val="18"/>
                <w:szCs w:val="18"/>
              </w:rPr>
              <w:fldChar w:fldCharType="end"/>
            </w:r>
          </w:p>
        </w:tc>
      </w:tr>
      <w:tr w:rsidR="000A5EA6" w:rsidRPr="0001000C" w14:paraId="380241D5" w14:textId="46FE934D"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B80AB" w14:textId="5C6D84F0" w:rsidR="00B160A7" w:rsidRPr="00D9342B" w:rsidRDefault="00B160A7" w:rsidP="00B160A7">
            <w:pPr>
              <w:jc w:val="center"/>
              <w:rPr>
                <w:sz w:val="18"/>
                <w:szCs w:val="18"/>
              </w:rPr>
            </w:pPr>
            <w:proofErr w:type="spellStart"/>
            <w:r>
              <w:rPr>
                <w:sz w:val="18"/>
                <w:szCs w:val="18"/>
              </w:rPr>
              <w:t>Cejka</w:t>
            </w:r>
            <w:proofErr w:type="spellEnd"/>
          </w:p>
        </w:tc>
        <w:tc>
          <w:tcPr>
            <w:tcW w:w="0" w:type="auto"/>
          </w:tcPr>
          <w:p w14:paraId="11CF10C1" w14:textId="61C724A6"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0" w:type="auto"/>
          </w:tcPr>
          <w:p w14:paraId="244F7E23" w14:textId="5DF81874"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6AE46300" w14:textId="5AB67265" w:rsidR="00B160A7" w:rsidRPr="00D9342B"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10A5C5" w14:textId="48151E8B"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B45DD2" w14:textId="6D419874"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c>
          <w:tcPr>
            <w:tcW w:w="0" w:type="auto"/>
          </w:tcPr>
          <w:p w14:paraId="7EA545D7" w14:textId="20B3296F"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0" w:type="auto"/>
          </w:tcPr>
          <w:p w14:paraId="257557D9" w14:textId="144949B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0" w:type="auto"/>
          </w:tcPr>
          <w:p w14:paraId="245A8D90" w14:textId="6C6C6112"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Agatston)</w:t>
            </w:r>
          </w:p>
        </w:tc>
        <w:tc>
          <w:tcPr>
            <w:tcW w:w="0" w:type="auto"/>
          </w:tcPr>
          <w:p w14:paraId="0D4D81E1" w14:textId="7167EB9B"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note":"included","page":"33-38","title":"Inverse association between bone microarchitecture assessed by HR-pQCT and coronary artery calcification in patients with end-stage renal disease","type":"article-journal","volume":"64"},"uris":["http://www.mendeley.com/documents/?uuid=0cb48510-53dd-342e-b7fb-0d13cb5141e5"]}],"mendeley":{"formattedCitation":"(7)","plainTextFormattedCitation":"(7)","previouslyFormattedCitation":"(7)"},"properties":{"noteIndex":0},"schema":"https://github.com/citation-style-language/schema/raw/master/csl-citation.json"}</w:instrText>
            </w:r>
            <w:r w:rsidRPr="00185B11">
              <w:rPr>
                <w:sz w:val="18"/>
                <w:szCs w:val="18"/>
              </w:rPr>
              <w:fldChar w:fldCharType="separate"/>
            </w:r>
            <w:r w:rsidRPr="00185B11">
              <w:rPr>
                <w:noProof/>
                <w:sz w:val="18"/>
                <w:szCs w:val="18"/>
              </w:rPr>
              <w:t>(7)</w:t>
            </w:r>
            <w:r w:rsidRPr="00185B11">
              <w:rPr>
                <w:sz w:val="18"/>
                <w:szCs w:val="18"/>
              </w:rPr>
              <w:fldChar w:fldCharType="end"/>
            </w:r>
          </w:p>
        </w:tc>
      </w:tr>
      <w:tr w:rsidR="000A5EA6" w:rsidRPr="0001000C" w14:paraId="630BCEAF" w14:textId="6E284A7C" w:rsidTr="00E316CE">
        <w:tc>
          <w:tcPr>
            <w:cnfStyle w:val="001000000000" w:firstRow="0" w:lastRow="0" w:firstColumn="1" w:lastColumn="0" w:oddVBand="0" w:evenVBand="0" w:oddHBand="0" w:evenHBand="0" w:firstRowFirstColumn="0" w:firstRowLastColumn="0" w:lastRowFirstColumn="0" w:lastRowLastColumn="0"/>
            <w:tcW w:w="0" w:type="auto"/>
          </w:tcPr>
          <w:p w14:paraId="3A8054AB" w14:textId="77777777" w:rsidR="00B160A7" w:rsidRPr="008D47FC" w:rsidRDefault="00B160A7" w:rsidP="00B160A7">
            <w:pPr>
              <w:jc w:val="center"/>
              <w:rPr>
                <w:sz w:val="18"/>
                <w:szCs w:val="18"/>
              </w:rPr>
            </w:pPr>
          </w:p>
        </w:tc>
        <w:tc>
          <w:tcPr>
            <w:tcW w:w="0" w:type="auto"/>
          </w:tcPr>
          <w:p w14:paraId="745641F6" w14:textId="77777777"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AC137" w14:textId="4FC28432"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B5AB93" w14:textId="18A6B858"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9E40B2"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24F5DC"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905577"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2BA14F" w14:textId="382CD30B"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0" w:type="auto"/>
          </w:tcPr>
          <w:p w14:paraId="6719F7BB" w14:textId="77777777"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0493F5" w14:textId="77777777"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42D401E7" w14:textId="141D702D"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D4D62" w14:textId="77777777" w:rsidR="00B160A7" w:rsidRPr="008D47FC" w:rsidRDefault="00B160A7" w:rsidP="00B160A7">
            <w:pPr>
              <w:jc w:val="center"/>
              <w:rPr>
                <w:sz w:val="18"/>
                <w:szCs w:val="18"/>
              </w:rPr>
            </w:pPr>
          </w:p>
        </w:tc>
        <w:tc>
          <w:tcPr>
            <w:tcW w:w="0" w:type="auto"/>
          </w:tcPr>
          <w:p w14:paraId="6496894F" w14:textId="7777777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50BCF7" w14:textId="2C2D655E"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BFE216" w14:textId="04D32C22"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58EFEE"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F94E4F"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6FCAB4"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C048B5" w14:textId="2AA91EE5"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0" w:type="auto"/>
          </w:tcPr>
          <w:p w14:paraId="209372EC" w14:textId="7777777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6D461" w14:textId="77777777"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50116A01" w14:textId="6AB58E7C" w:rsidTr="00E316CE">
        <w:tc>
          <w:tcPr>
            <w:cnfStyle w:val="001000000000" w:firstRow="0" w:lastRow="0" w:firstColumn="1" w:lastColumn="0" w:oddVBand="0" w:evenVBand="0" w:oddHBand="0" w:evenHBand="0" w:firstRowFirstColumn="0" w:firstRowLastColumn="0" w:lastRowFirstColumn="0" w:lastRowLastColumn="0"/>
            <w:tcW w:w="0" w:type="auto"/>
          </w:tcPr>
          <w:p w14:paraId="3F58AFF3" w14:textId="77777777" w:rsidR="00B160A7" w:rsidRPr="008D47FC" w:rsidRDefault="00B160A7" w:rsidP="00B160A7">
            <w:pPr>
              <w:jc w:val="center"/>
              <w:rPr>
                <w:sz w:val="18"/>
                <w:szCs w:val="18"/>
              </w:rPr>
            </w:pPr>
          </w:p>
        </w:tc>
        <w:tc>
          <w:tcPr>
            <w:tcW w:w="0" w:type="auto"/>
          </w:tcPr>
          <w:p w14:paraId="73CC0711" w14:textId="77777777"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12FC2E" w14:textId="7E1E8472"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0B3E166" w14:textId="186E1471"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7F4E74"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F17FC6"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2379890"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E48AE1" w14:textId="3512FF20"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0" w:type="auto"/>
          </w:tcPr>
          <w:p w14:paraId="7700534B" w14:textId="77777777"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ADF681" w14:textId="77777777"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02DB9F5D" w14:textId="69CDEAE5"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9E9A30" w14:textId="77777777" w:rsidR="00B160A7" w:rsidRPr="008D47FC" w:rsidRDefault="00B160A7" w:rsidP="00B160A7">
            <w:pPr>
              <w:jc w:val="center"/>
              <w:rPr>
                <w:sz w:val="18"/>
                <w:szCs w:val="18"/>
              </w:rPr>
            </w:pPr>
          </w:p>
        </w:tc>
        <w:tc>
          <w:tcPr>
            <w:tcW w:w="0" w:type="auto"/>
          </w:tcPr>
          <w:p w14:paraId="01AC8F99" w14:textId="7777777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13C245" w14:textId="7538088A"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DD722D1" w14:textId="3D61555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B4F684"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620C3A"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D89F31"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0C04" w14:textId="34D2307D"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0" w:type="auto"/>
          </w:tcPr>
          <w:p w14:paraId="1CF8A366" w14:textId="7777777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9E0781" w14:textId="77777777"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3A279998" w14:textId="2CA4DF30" w:rsidTr="00E316CE">
        <w:tc>
          <w:tcPr>
            <w:cnfStyle w:val="001000000000" w:firstRow="0" w:lastRow="0" w:firstColumn="1" w:lastColumn="0" w:oddVBand="0" w:evenVBand="0" w:oddHBand="0" w:evenHBand="0" w:firstRowFirstColumn="0" w:firstRowLastColumn="0" w:lastRowFirstColumn="0" w:lastRowLastColumn="0"/>
            <w:tcW w:w="0" w:type="auto"/>
          </w:tcPr>
          <w:p w14:paraId="39357846" w14:textId="77777777" w:rsidR="00B160A7" w:rsidRPr="008D47FC" w:rsidRDefault="00B160A7" w:rsidP="00B160A7">
            <w:pPr>
              <w:jc w:val="center"/>
              <w:rPr>
                <w:sz w:val="18"/>
                <w:szCs w:val="18"/>
              </w:rPr>
            </w:pPr>
          </w:p>
        </w:tc>
        <w:tc>
          <w:tcPr>
            <w:tcW w:w="0" w:type="auto"/>
          </w:tcPr>
          <w:p w14:paraId="24BFBA1D" w14:textId="77777777"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75F58D" w14:textId="540D7EA1"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7E949E5" w14:textId="4310BED6"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BCEC1C"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D43A" w14:textId="77777777"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9D79C6" w14:textId="7E9AF848"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0" w:type="auto"/>
          </w:tcPr>
          <w:p w14:paraId="6B556616" w14:textId="1A33F04C"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0" w:type="auto"/>
          </w:tcPr>
          <w:p w14:paraId="45A638E0" w14:textId="55965D1D"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0" w:type="auto"/>
          </w:tcPr>
          <w:p w14:paraId="24630CAB" w14:textId="77777777"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23F46B8C" w14:textId="109EFC69"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179B59" w14:textId="77777777" w:rsidR="00B160A7" w:rsidRPr="008D47FC" w:rsidRDefault="00B160A7" w:rsidP="00B160A7">
            <w:pPr>
              <w:jc w:val="center"/>
              <w:rPr>
                <w:sz w:val="18"/>
                <w:szCs w:val="18"/>
              </w:rPr>
            </w:pPr>
          </w:p>
        </w:tc>
        <w:tc>
          <w:tcPr>
            <w:tcW w:w="0" w:type="auto"/>
          </w:tcPr>
          <w:p w14:paraId="26AAB633" w14:textId="77777777"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892824" w14:textId="6A53A9EC"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9C9753" w14:textId="6C5A0BF2"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383A69"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258CB5"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DD7A33" w14:textId="77777777"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A5B64B" w14:textId="047F02A5" w:rsidR="00B160A7"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0" w:type="auto"/>
          </w:tcPr>
          <w:p w14:paraId="1D449ABB" w14:textId="17953701" w:rsidR="00B160A7" w:rsidRPr="008D47FC"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0" w:type="auto"/>
          </w:tcPr>
          <w:p w14:paraId="506696B5" w14:textId="77777777" w:rsidR="00B160A7" w:rsidRPr="00185B11" w:rsidRDefault="00B160A7" w:rsidP="00B160A7">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7871D166" w14:textId="1E2BF06D" w:rsidTr="00E316CE">
        <w:tc>
          <w:tcPr>
            <w:cnfStyle w:val="001000000000" w:firstRow="0" w:lastRow="0" w:firstColumn="1" w:lastColumn="0" w:oddVBand="0" w:evenVBand="0" w:oddHBand="0" w:evenHBand="0" w:firstRowFirstColumn="0" w:firstRowLastColumn="0" w:lastRowFirstColumn="0" w:lastRowLastColumn="0"/>
            <w:tcW w:w="0" w:type="auto"/>
          </w:tcPr>
          <w:p w14:paraId="0582C08F" w14:textId="1DFA7F0A" w:rsidR="00B160A7" w:rsidRPr="006154A9" w:rsidRDefault="00B160A7" w:rsidP="00B160A7">
            <w:pPr>
              <w:jc w:val="center"/>
              <w:rPr>
                <w:sz w:val="18"/>
                <w:szCs w:val="18"/>
              </w:rPr>
            </w:pPr>
            <w:r>
              <w:rPr>
                <w:sz w:val="18"/>
                <w:szCs w:val="18"/>
              </w:rPr>
              <w:t>Mazzaferro</w:t>
            </w:r>
            <w:r>
              <w:rPr>
                <w:rFonts w:hint="eastAsia"/>
                <w:sz w:val="18"/>
                <w:szCs w:val="18"/>
              </w:rPr>
              <w:t xml:space="preserve"> S</w:t>
            </w:r>
          </w:p>
        </w:tc>
        <w:tc>
          <w:tcPr>
            <w:tcW w:w="0" w:type="auto"/>
          </w:tcPr>
          <w:p w14:paraId="2A2079E6" w14:textId="2FD5EB25"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6B875CA8" w14:textId="0B864B41"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tcPr>
          <w:p w14:paraId="578FD087" w14:textId="6FE3DBF8" w:rsidR="00B160A7" w:rsidRPr="006154A9"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tcPr>
          <w:p w14:paraId="014FEDB0" w14:textId="662EE9D6"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tcPr>
          <w:p w14:paraId="725E1987" w14:textId="5D71E4C9"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tcPr>
          <w:p w14:paraId="638DCD7F" w14:textId="6BEF335B"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tcPr>
          <w:p w14:paraId="52117D4B" w14:textId="4B86286F" w:rsidR="00B160A7"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tcPr>
          <w:p w14:paraId="221EFF17" w14:textId="03B2C095" w:rsidR="00B160A7" w:rsidRPr="008D47FC"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2F86ECC7" w14:textId="504B565B" w:rsidR="00B160A7" w:rsidRPr="00185B11" w:rsidRDefault="00B160A7" w:rsidP="00B160A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185B11">
              <w:rPr>
                <w:sz w:val="18"/>
                <w:szCs w:val="18"/>
              </w:rPr>
              <w:fldChar w:fldCharType="separate"/>
            </w:r>
            <w:r w:rsidRPr="00185B11">
              <w:rPr>
                <w:noProof/>
                <w:sz w:val="18"/>
                <w:szCs w:val="18"/>
              </w:rPr>
              <w:t>(8)</w:t>
            </w:r>
            <w:r w:rsidRPr="00185B11">
              <w:rPr>
                <w:sz w:val="18"/>
                <w:szCs w:val="18"/>
              </w:rPr>
              <w:fldChar w:fldCharType="end"/>
            </w:r>
          </w:p>
        </w:tc>
      </w:tr>
      <w:tr w:rsidR="000A5EA6" w:rsidRPr="0001000C" w14:paraId="1AC11679" w14:textId="786A13FD"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DFEC9B" w14:textId="6D10ADD4" w:rsidR="000A5EA6" w:rsidRPr="003C4230" w:rsidRDefault="000A5EA6" w:rsidP="000A5EA6">
            <w:pPr>
              <w:jc w:val="center"/>
              <w:rPr>
                <w:sz w:val="18"/>
                <w:szCs w:val="18"/>
              </w:rPr>
            </w:pPr>
            <w:r>
              <w:rPr>
                <w:sz w:val="18"/>
                <w:szCs w:val="18"/>
              </w:rPr>
              <w:t xml:space="preserve">He </w:t>
            </w:r>
            <w:r w:rsidRPr="000A5EA6">
              <w:rPr>
                <w:i/>
                <w:sz w:val="18"/>
                <w:szCs w:val="18"/>
              </w:rPr>
              <w:t>et al.</w:t>
            </w:r>
          </w:p>
        </w:tc>
        <w:tc>
          <w:tcPr>
            <w:tcW w:w="0" w:type="auto"/>
          </w:tcPr>
          <w:p w14:paraId="555FDFC7" w14:textId="3CAAAC8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tcPr>
          <w:p w14:paraId="23429FA2" w14:textId="2FD9E3F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tcPr>
          <w:p w14:paraId="7F6278B4" w14:textId="078B19EF" w:rsidR="000A5EA6" w:rsidRPr="003C4230"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tcPr>
          <w:p w14:paraId="50557D31" w14:textId="72BCDEF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tcPr>
          <w:p w14:paraId="7AB0A2A7" w14:textId="3E7D7B8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tcPr>
          <w:p w14:paraId="7A5F4422" w14:textId="6EE624C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tcPr>
          <w:p w14:paraId="33C5C417" w14:textId="190F837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tcPr>
          <w:p w14:paraId="3B0A0077" w14:textId="759D65AC" w:rsidR="000A5EA6" w:rsidRPr="008D47FC"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50BB8CB8" w14:textId="7FFF0168" w:rsidR="000A5EA6" w:rsidRPr="00185B1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9)","plainTextFormattedCitation":"(9)","previouslyFormattedCitation":"(9)"},"properties":{"noteIndex":0},"schema":"https://github.com/citation-style-language/schema/raw/master/csl-citation.json"}</w:instrText>
            </w:r>
            <w:r w:rsidRPr="00185B11">
              <w:rPr>
                <w:sz w:val="18"/>
                <w:szCs w:val="18"/>
              </w:rPr>
              <w:fldChar w:fldCharType="separate"/>
            </w:r>
            <w:r w:rsidRPr="00185B11">
              <w:rPr>
                <w:noProof/>
                <w:sz w:val="18"/>
                <w:szCs w:val="18"/>
              </w:rPr>
              <w:t>(9)</w:t>
            </w:r>
            <w:r w:rsidRPr="00185B11">
              <w:rPr>
                <w:sz w:val="18"/>
                <w:szCs w:val="18"/>
              </w:rPr>
              <w:fldChar w:fldCharType="end"/>
            </w:r>
          </w:p>
        </w:tc>
      </w:tr>
      <w:tr w:rsidR="000A5EA6" w:rsidRPr="0001000C" w14:paraId="36734B2C" w14:textId="1262C575" w:rsidTr="00E316CE">
        <w:tc>
          <w:tcPr>
            <w:cnfStyle w:val="001000000000" w:firstRow="0" w:lastRow="0" w:firstColumn="1" w:lastColumn="0" w:oddVBand="0" w:evenVBand="0" w:oddHBand="0" w:evenHBand="0" w:firstRowFirstColumn="0" w:firstRowLastColumn="0" w:lastRowFirstColumn="0" w:lastRowLastColumn="0"/>
            <w:tcW w:w="0" w:type="auto"/>
          </w:tcPr>
          <w:p w14:paraId="27581FD6" w14:textId="1612FC26" w:rsidR="000A5EA6" w:rsidRPr="008D47FC" w:rsidRDefault="000A5EA6" w:rsidP="000A5EA6">
            <w:pPr>
              <w:jc w:val="center"/>
              <w:rPr>
                <w:sz w:val="18"/>
                <w:szCs w:val="18"/>
              </w:rPr>
            </w:pPr>
            <w:proofErr w:type="spellStart"/>
            <w:r>
              <w:rPr>
                <w:sz w:val="18"/>
                <w:szCs w:val="18"/>
                <w:lang w:eastAsia="ja-JP"/>
              </w:rPr>
              <w:t>Lioufas</w:t>
            </w:r>
            <w:proofErr w:type="spellEnd"/>
            <w:r>
              <w:rPr>
                <w:sz w:val="18"/>
                <w:szCs w:val="18"/>
                <w:lang w:eastAsia="ja-JP"/>
              </w:rPr>
              <w:t xml:space="preserve"> NM</w:t>
            </w:r>
          </w:p>
        </w:tc>
        <w:tc>
          <w:tcPr>
            <w:tcW w:w="0" w:type="auto"/>
          </w:tcPr>
          <w:p w14:paraId="7F17C7A0" w14:textId="71600B0E" w:rsidR="000A5EA6" w:rsidRPr="008D47FC"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74D76B5D" w14:textId="0C94FC58" w:rsidR="000A5EA6" w:rsidRPr="008D47FC"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27C657B0" w14:textId="4AA170F1" w:rsidR="000A5EA6" w:rsidRPr="008D47FC"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38734E04" w14:textId="2E76B78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A84C65F" w14:textId="1B6A7D3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2F752C75" w14:textId="5F51BCE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0" w:type="auto"/>
          </w:tcPr>
          <w:p w14:paraId="3D37453E" w14:textId="5DC7FC2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 vs. 55% compared with no AAC</w:t>
            </w:r>
          </w:p>
        </w:tc>
        <w:tc>
          <w:tcPr>
            <w:tcW w:w="0" w:type="auto"/>
          </w:tcPr>
          <w:p w14:paraId="14780699" w14:textId="37855141" w:rsidR="000A5EA6" w:rsidRPr="008D47FC"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49D6AC94" w14:textId="00DCC080" w:rsidR="000A5EA6" w:rsidRPr="00185B1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10)","plainTextFormattedCitation":"(10)","previouslyFormattedCitation":"(10)"},"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0)</w:t>
            </w:r>
            <w:r>
              <w:rPr>
                <w:sz w:val="18"/>
                <w:szCs w:val="18"/>
                <w:lang w:eastAsia="ja-JP"/>
              </w:rPr>
              <w:fldChar w:fldCharType="end"/>
            </w:r>
          </w:p>
        </w:tc>
      </w:tr>
      <w:tr w:rsidR="000A5EA6" w:rsidRPr="0001000C" w14:paraId="737BE14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C7982D" w14:textId="4F1217FE" w:rsidR="000A5EA6" w:rsidRDefault="000A5EA6" w:rsidP="000A5EA6">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S</w:t>
            </w:r>
          </w:p>
        </w:tc>
        <w:tc>
          <w:tcPr>
            <w:tcW w:w="0" w:type="auto"/>
          </w:tcPr>
          <w:p w14:paraId="0F25B884" w14:textId="37946312" w:rsidR="000A5EA6" w:rsidRPr="00915349"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352452F9" w14:textId="30BA0D3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4D8FD96F" w14:textId="34EF4E0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20</w:t>
            </w:r>
          </w:p>
        </w:tc>
        <w:tc>
          <w:tcPr>
            <w:tcW w:w="0" w:type="auto"/>
          </w:tcPr>
          <w:p w14:paraId="229557A6" w14:textId="7CFE7CF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56502EB4" w14:textId="5E404BA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43</w:t>
            </w:r>
          </w:p>
        </w:tc>
        <w:tc>
          <w:tcPr>
            <w:tcW w:w="0" w:type="auto"/>
          </w:tcPr>
          <w:p w14:paraId="5D1CA075" w14:textId="48A4D81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E448604" w14:textId="0B3217C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0.76 vs. 0.69, P &lt; .05</w:t>
            </w:r>
          </w:p>
        </w:tc>
        <w:tc>
          <w:tcPr>
            <w:tcW w:w="0" w:type="auto"/>
          </w:tcPr>
          <w:p w14:paraId="15D6154E" w14:textId="2BF0E4E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0FC209C" w14:textId="1E6F525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11)","plainTextFormattedCitation":"(11)","previouslyFormattedCitation":"(11)"},"properties":{"noteIndex":0},"schema":"https://github.com/citation-style-language/schema/raw/master/csl-citation.json"}</w:instrText>
            </w:r>
            <w:r>
              <w:rPr>
                <w:sz w:val="18"/>
                <w:szCs w:val="18"/>
                <w:lang w:eastAsia="ja-JP"/>
              </w:rPr>
              <w:fldChar w:fldCharType="separate"/>
            </w:r>
            <w:r w:rsidRPr="00935075">
              <w:rPr>
                <w:noProof/>
                <w:sz w:val="18"/>
                <w:szCs w:val="18"/>
                <w:lang w:eastAsia="ja-JP"/>
              </w:rPr>
              <w:t>(11)</w:t>
            </w:r>
            <w:r>
              <w:rPr>
                <w:sz w:val="18"/>
                <w:szCs w:val="18"/>
                <w:lang w:eastAsia="ja-JP"/>
              </w:rPr>
              <w:fldChar w:fldCharType="end"/>
            </w:r>
          </w:p>
        </w:tc>
      </w:tr>
      <w:tr w:rsidR="000A5EA6" w:rsidRPr="0001000C" w14:paraId="1F026457"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7666FB8" w14:textId="32E86801" w:rsidR="000A5EA6" w:rsidRPr="00935075" w:rsidRDefault="000A5EA6" w:rsidP="000A5EA6">
            <w:pPr>
              <w:jc w:val="center"/>
              <w:rPr>
                <w:sz w:val="18"/>
                <w:szCs w:val="18"/>
                <w:lang w:eastAsia="ja-JP"/>
              </w:rPr>
            </w:pPr>
          </w:p>
        </w:tc>
        <w:tc>
          <w:tcPr>
            <w:tcW w:w="0" w:type="auto"/>
          </w:tcPr>
          <w:p w14:paraId="5FD8C214" w14:textId="5EF33295" w:rsidR="000A5EA6" w:rsidRPr="00935075"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99A6A1C" w14:textId="4CF7F15C"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3E57CC7" w14:textId="13D4276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5F0B882" w14:textId="01E6F1B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EE32161" w14:textId="67E2C68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A844B07" w14:textId="5116846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03EF548" w14:textId="7EBA6DE2" w:rsidR="000A5EA6" w:rsidRPr="00935075"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A54854D" w14:textId="4300549A" w:rsidR="000A5EA6" w:rsidRPr="00935075"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78AB303" w14:textId="5FB878D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0A5EA6" w:rsidRPr="0001000C" w14:paraId="2C12ACF1"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60911A" w14:textId="17916E95" w:rsidR="000A5EA6" w:rsidRPr="003A2BEF" w:rsidRDefault="000A5EA6" w:rsidP="000A5EA6">
            <w:pPr>
              <w:jc w:val="center"/>
              <w:rPr>
                <w:sz w:val="18"/>
                <w:szCs w:val="18"/>
              </w:rPr>
            </w:pPr>
          </w:p>
        </w:tc>
        <w:tc>
          <w:tcPr>
            <w:tcW w:w="0" w:type="auto"/>
          </w:tcPr>
          <w:p w14:paraId="14AB822B" w14:textId="2E233412" w:rsidR="000A5EA6" w:rsidRPr="003A2BEF"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AD5882" w14:textId="2C1148D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291F23" w14:textId="1354822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9C4621" w14:textId="2538E92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B0D40" w14:textId="671B813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77F8A3" w14:textId="70DCF12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8A5B63" w14:textId="3CA3BED6" w:rsidR="000A5EA6" w:rsidRPr="00C50247"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E09418" w14:textId="00183B3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9E403A" w14:textId="18EABB1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532B66BF"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D733057" w14:textId="77777777" w:rsidR="000A5EA6" w:rsidRDefault="000A5EA6" w:rsidP="000A5EA6">
            <w:pPr>
              <w:jc w:val="center"/>
              <w:rPr>
                <w:sz w:val="18"/>
                <w:szCs w:val="18"/>
              </w:rPr>
            </w:pPr>
          </w:p>
        </w:tc>
        <w:tc>
          <w:tcPr>
            <w:tcW w:w="0" w:type="auto"/>
          </w:tcPr>
          <w:p w14:paraId="37124B6E" w14:textId="77777777" w:rsidR="000A5EA6" w:rsidRPr="00DA1C53"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E47BEC"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72F914"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CA672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E3485D" w14:textId="36DFF50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5BD680" w14:textId="17D3E40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40C79D" w14:textId="489BB0A1" w:rsidR="000A5EA6" w:rsidRPr="00DA1C53"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36A715" w14:textId="1DC278A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B48A53" w14:textId="414C0E0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652F3AF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A44D55" w14:textId="77777777" w:rsidR="000A5EA6" w:rsidRDefault="000A5EA6" w:rsidP="000A5EA6">
            <w:pPr>
              <w:jc w:val="center"/>
              <w:rPr>
                <w:sz w:val="18"/>
                <w:szCs w:val="18"/>
              </w:rPr>
            </w:pPr>
          </w:p>
        </w:tc>
        <w:tc>
          <w:tcPr>
            <w:tcW w:w="0" w:type="auto"/>
          </w:tcPr>
          <w:p w14:paraId="01379C16" w14:textId="77777777" w:rsidR="000A5EA6" w:rsidRPr="00DA1C53"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6BA22D"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397C4E"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62871C"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E64803"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658B42"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9C3999" w14:textId="48C8CE03" w:rsidR="000A5EA6" w:rsidRPr="00DA1C53"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5A5529"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81D0AC"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20D00F87"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FEE09CC" w14:textId="0EBD0EB9" w:rsidR="000A5EA6" w:rsidRDefault="000A5EA6" w:rsidP="000A5EA6">
            <w:pPr>
              <w:jc w:val="center"/>
              <w:rPr>
                <w:sz w:val="18"/>
                <w:szCs w:val="18"/>
              </w:rPr>
            </w:pPr>
            <w:proofErr w:type="spellStart"/>
            <w:r w:rsidRPr="00EB5E5F">
              <w:rPr>
                <w:sz w:val="18"/>
                <w:szCs w:val="18"/>
              </w:rPr>
              <w:t>Nigwekar</w:t>
            </w:r>
            <w:proofErr w:type="spellEnd"/>
            <w:r w:rsidRPr="00EB5E5F">
              <w:rPr>
                <w:sz w:val="18"/>
                <w:szCs w:val="18"/>
              </w:rPr>
              <w:t xml:space="preserve"> SU</w:t>
            </w:r>
          </w:p>
        </w:tc>
        <w:tc>
          <w:tcPr>
            <w:tcW w:w="0" w:type="auto"/>
          </w:tcPr>
          <w:p w14:paraId="69FADE0E" w14:textId="283D360F" w:rsidR="000A5EA6" w:rsidRPr="00DA1C53"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EB5E5F">
              <w:rPr>
                <w:sz w:val="18"/>
                <w:szCs w:val="18"/>
              </w:rPr>
              <w:t>27080977</w:t>
            </w:r>
          </w:p>
        </w:tc>
        <w:tc>
          <w:tcPr>
            <w:tcW w:w="0" w:type="auto"/>
          </w:tcPr>
          <w:p w14:paraId="58259E2B" w14:textId="3FA7920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3631C4B8" w14:textId="49B5D3F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E548C4E" w14:textId="4FAE664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C974E6B" w14:textId="494193E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0</w:t>
            </w:r>
          </w:p>
        </w:tc>
        <w:tc>
          <w:tcPr>
            <w:tcW w:w="0" w:type="auto"/>
          </w:tcPr>
          <w:p w14:paraId="53A86704" w14:textId="1618693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E84DFF0" w14:textId="5FF89FF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tral CUA vs. peripheral CUA: 73% vs. 61%</w:t>
            </w:r>
          </w:p>
        </w:tc>
        <w:tc>
          <w:tcPr>
            <w:tcW w:w="0" w:type="auto"/>
          </w:tcPr>
          <w:p w14:paraId="4A8FF213" w14:textId="063BCFC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 Uremic Arteriolopathy (CUA)</w:t>
            </w:r>
          </w:p>
        </w:tc>
        <w:tc>
          <w:tcPr>
            <w:tcW w:w="0" w:type="auto"/>
          </w:tcPr>
          <w:p w14:paraId="0F468E5C" w14:textId="09F6E92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12)","plainTextFormattedCitation":"(12)","previouslyFormattedCitation":"(12)"},"properties":{"noteIndex":0},"schema":"https://github.com/citation-style-language/schema/raw/master/csl-citation.json"}</w:instrText>
            </w:r>
            <w:r>
              <w:rPr>
                <w:sz w:val="18"/>
                <w:szCs w:val="18"/>
              </w:rPr>
              <w:fldChar w:fldCharType="separate"/>
            </w:r>
            <w:r w:rsidRPr="00BD4E2F">
              <w:rPr>
                <w:noProof/>
                <w:sz w:val="18"/>
                <w:szCs w:val="18"/>
              </w:rPr>
              <w:t>(12)</w:t>
            </w:r>
            <w:r>
              <w:rPr>
                <w:sz w:val="18"/>
                <w:szCs w:val="18"/>
              </w:rPr>
              <w:fldChar w:fldCharType="end"/>
            </w:r>
          </w:p>
        </w:tc>
      </w:tr>
      <w:tr w:rsidR="000A5EA6" w:rsidRPr="0001000C" w14:paraId="37869C4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432873" w14:textId="77777777" w:rsidR="000A5EA6" w:rsidRPr="00EB5E5F" w:rsidRDefault="000A5EA6" w:rsidP="000A5EA6">
            <w:pPr>
              <w:jc w:val="center"/>
              <w:rPr>
                <w:sz w:val="18"/>
                <w:szCs w:val="18"/>
              </w:rPr>
            </w:pPr>
          </w:p>
        </w:tc>
        <w:tc>
          <w:tcPr>
            <w:tcW w:w="0" w:type="auto"/>
          </w:tcPr>
          <w:p w14:paraId="3F738B8F" w14:textId="77777777" w:rsidR="000A5EA6" w:rsidRPr="00EB5E5F"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BDC73D"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914447" w14:textId="7EE6BE9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53ED2"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77CEC4" w14:textId="79A9B73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3EBD4"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AE774" w14:textId="746DE80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CUA has a predilection for white, female, diabetic, and</w:t>
            </w:r>
            <w:r>
              <w:rPr>
                <w:sz w:val="18"/>
                <w:szCs w:val="18"/>
              </w:rPr>
              <w:t xml:space="preserve"> </w:t>
            </w:r>
            <w:r w:rsidRPr="00EB5E5F">
              <w:rPr>
                <w:sz w:val="18"/>
                <w:szCs w:val="18"/>
              </w:rPr>
              <w:t>obese patients and, especially in these patients, research and</w:t>
            </w:r>
            <w:r>
              <w:rPr>
                <w:sz w:val="18"/>
                <w:szCs w:val="18"/>
              </w:rPr>
              <w:t xml:space="preserve"> </w:t>
            </w:r>
            <w:r w:rsidRPr="00EB5E5F">
              <w:rPr>
                <w:sz w:val="18"/>
                <w:szCs w:val="18"/>
              </w:rPr>
              <w:t>clinical attention should focus on avoiding additional CUA</w:t>
            </w:r>
            <w:r>
              <w:rPr>
                <w:sz w:val="18"/>
                <w:szCs w:val="18"/>
              </w:rPr>
              <w:t xml:space="preserve"> </w:t>
            </w:r>
            <w:r w:rsidRPr="00EB5E5F">
              <w:rPr>
                <w:sz w:val="18"/>
                <w:szCs w:val="18"/>
              </w:rPr>
              <w:t>triggers such as vitamin K antagonism or deficiency, skin</w:t>
            </w:r>
            <w:r>
              <w:rPr>
                <w:sz w:val="18"/>
                <w:szCs w:val="18"/>
              </w:rPr>
              <w:t xml:space="preserve"> </w:t>
            </w:r>
            <w:r w:rsidRPr="00EB5E5F">
              <w:rPr>
                <w:sz w:val="18"/>
                <w:szCs w:val="18"/>
              </w:rPr>
              <w:t>trauma, and mineral bone abnormalities.</w:t>
            </w:r>
          </w:p>
        </w:tc>
        <w:tc>
          <w:tcPr>
            <w:tcW w:w="0" w:type="auto"/>
          </w:tcPr>
          <w:p w14:paraId="2F4E12E6"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7DF83"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6C8E733D"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37B9CCC" w14:textId="4A47CB1B" w:rsidR="000A5EA6" w:rsidRPr="00EB5E5F" w:rsidRDefault="000A5EA6" w:rsidP="000A5EA6">
            <w:pPr>
              <w:jc w:val="center"/>
              <w:rPr>
                <w:sz w:val="18"/>
                <w:szCs w:val="18"/>
              </w:rPr>
            </w:pPr>
            <w:proofErr w:type="spellStart"/>
            <w:r>
              <w:rPr>
                <w:sz w:val="18"/>
                <w:szCs w:val="18"/>
              </w:rPr>
              <w:t>Fusaro</w:t>
            </w:r>
            <w:proofErr w:type="spellEnd"/>
            <w:r>
              <w:rPr>
                <w:sz w:val="18"/>
                <w:szCs w:val="18"/>
              </w:rPr>
              <w:t xml:space="preserve"> M</w:t>
            </w:r>
          </w:p>
        </w:tc>
        <w:tc>
          <w:tcPr>
            <w:tcW w:w="0" w:type="auto"/>
          </w:tcPr>
          <w:p w14:paraId="183B3480" w14:textId="35B705B5" w:rsidR="000A5EA6" w:rsidRPr="00EB5E5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23927679</w:t>
            </w:r>
          </w:p>
        </w:tc>
        <w:tc>
          <w:tcPr>
            <w:tcW w:w="0" w:type="auto"/>
          </w:tcPr>
          <w:p w14:paraId="3259C5AD" w14:textId="72DECC5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9015A03" w14:textId="7C67FD7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3E6E89B" w14:textId="6B758E1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7628AC" w14:textId="733AAC4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w:t>
            </w:r>
          </w:p>
        </w:tc>
        <w:tc>
          <w:tcPr>
            <w:tcW w:w="0" w:type="auto"/>
          </w:tcPr>
          <w:p w14:paraId="6C032852" w14:textId="37FC73A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rfarin-treated male</w:t>
            </w:r>
          </w:p>
        </w:tc>
        <w:tc>
          <w:tcPr>
            <w:tcW w:w="0" w:type="auto"/>
          </w:tcPr>
          <w:p w14:paraId="502EC9D3" w14:textId="66FB271A" w:rsidR="000A5EA6" w:rsidRPr="00EB5E5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595D1F">
              <w:rPr>
                <w:sz w:val="18"/>
                <w:szCs w:val="18"/>
              </w:rPr>
              <w:t>77.8 vs. 57.7%, p&lt;0.04</w:t>
            </w:r>
            <w:r>
              <w:rPr>
                <w:sz w:val="18"/>
                <w:szCs w:val="18"/>
              </w:rPr>
              <w:t xml:space="preserve"> compared to control male</w:t>
            </w:r>
          </w:p>
        </w:tc>
        <w:tc>
          <w:tcPr>
            <w:tcW w:w="0" w:type="auto"/>
          </w:tcPr>
          <w:p w14:paraId="2E017D31" w14:textId="19604EC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rtebral fractures</w:t>
            </w:r>
          </w:p>
        </w:tc>
        <w:tc>
          <w:tcPr>
            <w:tcW w:w="0" w:type="auto"/>
          </w:tcPr>
          <w:p w14:paraId="0A2C9CF7" w14:textId="12BE49C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note":"included","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13)","plainTextFormattedCitation":"(13)","previouslyFormattedCitation":"(13)"},"properties":{"noteIndex":0},"schema":"https://github.com/citation-style-language/schema/raw/master/csl-citation.json"}</w:instrText>
            </w:r>
            <w:r>
              <w:rPr>
                <w:sz w:val="18"/>
                <w:szCs w:val="18"/>
              </w:rPr>
              <w:fldChar w:fldCharType="separate"/>
            </w:r>
            <w:r w:rsidRPr="00BD4E2F">
              <w:rPr>
                <w:noProof/>
                <w:sz w:val="18"/>
                <w:szCs w:val="18"/>
              </w:rPr>
              <w:t>(13)</w:t>
            </w:r>
            <w:r>
              <w:rPr>
                <w:sz w:val="18"/>
                <w:szCs w:val="18"/>
              </w:rPr>
              <w:fldChar w:fldCharType="end"/>
            </w:r>
          </w:p>
        </w:tc>
      </w:tr>
      <w:tr w:rsidR="000A5EA6" w:rsidRPr="0001000C" w14:paraId="4FC70ECF"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0952A" w14:textId="77777777" w:rsidR="000A5EA6" w:rsidRPr="00EB5E5F" w:rsidRDefault="000A5EA6" w:rsidP="000A5EA6">
            <w:pPr>
              <w:jc w:val="center"/>
              <w:rPr>
                <w:sz w:val="18"/>
                <w:szCs w:val="18"/>
              </w:rPr>
            </w:pPr>
          </w:p>
        </w:tc>
        <w:tc>
          <w:tcPr>
            <w:tcW w:w="0" w:type="auto"/>
          </w:tcPr>
          <w:p w14:paraId="1DF74DE4" w14:textId="77777777" w:rsidR="000A5EA6" w:rsidRPr="00EB5E5F"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73F14E"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FD1023"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460B72D"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60167C"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B7B6D"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CAB91F" w14:textId="4A505336" w:rsidR="000A5EA6" w:rsidRPr="00595D1F"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5D1F">
              <w:rPr>
                <w:sz w:val="18"/>
                <w:szCs w:val="18"/>
              </w:rPr>
              <w:t>Compared with controls, warfarin-treated male patients had more vertebral fractures (77.8 vs. 57.7%, p&lt;0.04), but not females (42.1% vs. 48.4%, p=0.6);</w:t>
            </w:r>
          </w:p>
        </w:tc>
        <w:tc>
          <w:tcPr>
            <w:tcW w:w="0" w:type="auto"/>
          </w:tcPr>
          <w:p w14:paraId="682CC0C3"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EBE544"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46875F2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A7006C6" w14:textId="1AEAB19B" w:rsidR="000A5EA6" w:rsidRPr="00EB5E5F" w:rsidRDefault="000A5EA6" w:rsidP="000A5EA6">
            <w:pPr>
              <w:jc w:val="center"/>
              <w:rPr>
                <w:sz w:val="18"/>
                <w:szCs w:val="18"/>
              </w:rPr>
            </w:pPr>
          </w:p>
        </w:tc>
        <w:tc>
          <w:tcPr>
            <w:tcW w:w="0" w:type="auto"/>
          </w:tcPr>
          <w:p w14:paraId="06C08312" w14:textId="36D16A60" w:rsidR="000A5EA6" w:rsidRPr="00EB5E5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70F24D" w14:textId="267D7A8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0C469E" w14:textId="0AEFA44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FE02A7" w14:textId="04A6B80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B87FAF" w14:textId="20C019B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3072D33" w14:textId="216E550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5DC216" w14:textId="2AEB56D1" w:rsidR="000A5EA6" w:rsidRPr="00595D1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EBA78D" w14:textId="1405506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87A9BC" w14:textId="73F8348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1FCA68A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AEB190" w14:textId="581959AF" w:rsidR="000A5EA6" w:rsidRDefault="000A5EA6" w:rsidP="000A5EA6">
            <w:pPr>
              <w:jc w:val="center"/>
              <w:rPr>
                <w:sz w:val="18"/>
                <w:szCs w:val="18"/>
              </w:rPr>
            </w:pPr>
            <w:r>
              <w:rPr>
                <w:sz w:val="18"/>
                <w:szCs w:val="18"/>
              </w:rPr>
              <w:t>Ahmed S</w:t>
            </w:r>
          </w:p>
        </w:tc>
        <w:tc>
          <w:tcPr>
            <w:tcW w:w="0" w:type="auto"/>
          </w:tcPr>
          <w:p w14:paraId="64DECA96" w14:textId="3351C23C" w:rsidR="000A5EA6" w:rsidRPr="003B5863"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520EBE33" w14:textId="6D88CD6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1AA37EF9" w14:textId="7C9C850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0D4AE523" w14:textId="23B4A70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D45188E" w14:textId="4030D8D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CBB2D7" w14:textId="36A6B7B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989EDF" w14:textId="1045ED44" w:rsidR="000A5EA6" w:rsidRPr="0024631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1513B6C4" w14:textId="64EEDDA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30574A4E" w14:textId="61F66EB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4)","plainTextFormattedCitation":"(14)","previouslyFormattedCitation":"(14)"},"properties":{"noteIndex":0},"schema":"https://github.com/citation-style-language/schema/raw/master/csl-citation.json"}</w:instrText>
            </w:r>
            <w:r>
              <w:rPr>
                <w:sz w:val="18"/>
                <w:szCs w:val="18"/>
              </w:rPr>
              <w:fldChar w:fldCharType="separate"/>
            </w:r>
            <w:r w:rsidRPr="00BD4E2F">
              <w:rPr>
                <w:noProof/>
                <w:sz w:val="18"/>
                <w:szCs w:val="18"/>
              </w:rPr>
              <w:t>(14)</w:t>
            </w:r>
            <w:r>
              <w:rPr>
                <w:sz w:val="18"/>
                <w:szCs w:val="18"/>
              </w:rPr>
              <w:fldChar w:fldCharType="end"/>
            </w:r>
          </w:p>
        </w:tc>
      </w:tr>
      <w:tr w:rsidR="000A5EA6" w:rsidRPr="0001000C" w14:paraId="567A1FBF"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988E301" w14:textId="4E368E1E" w:rsidR="000A5EA6" w:rsidRDefault="000A5EA6" w:rsidP="000A5EA6">
            <w:pPr>
              <w:jc w:val="center"/>
              <w:rPr>
                <w:sz w:val="18"/>
                <w:szCs w:val="18"/>
              </w:rPr>
            </w:pPr>
            <w:proofErr w:type="spellStart"/>
            <w:r>
              <w:rPr>
                <w:sz w:val="18"/>
                <w:szCs w:val="18"/>
              </w:rPr>
              <w:t>Charitaki</w:t>
            </w:r>
            <w:proofErr w:type="spellEnd"/>
            <w:r>
              <w:rPr>
                <w:sz w:val="18"/>
                <w:szCs w:val="18"/>
              </w:rPr>
              <w:t xml:space="preserve"> E</w:t>
            </w:r>
          </w:p>
        </w:tc>
        <w:tc>
          <w:tcPr>
            <w:tcW w:w="0" w:type="auto"/>
          </w:tcPr>
          <w:p w14:paraId="1379A330" w14:textId="0331AA10" w:rsidR="000A5EA6" w:rsidRPr="00E26FAD"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0DE7">
              <w:rPr>
                <w:sz w:val="18"/>
                <w:szCs w:val="18"/>
              </w:rPr>
              <w:t>24473732</w:t>
            </w:r>
          </w:p>
        </w:tc>
        <w:tc>
          <w:tcPr>
            <w:tcW w:w="0" w:type="auto"/>
          </w:tcPr>
          <w:p w14:paraId="3C762BCC" w14:textId="0E2015B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1C7B1644" w14:textId="5880385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3911EA6C" w14:textId="10CE19A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5B0227" w14:textId="117946E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3</w:t>
            </w:r>
          </w:p>
        </w:tc>
        <w:tc>
          <w:tcPr>
            <w:tcW w:w="0" w:type="auto"/>
          </w:tcPr>
          <w:p w14:paraId="616E98F6" w14:textId="3603DC3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vs. male</w:t>
            </w:r>
          </w:p>
        </w:tc>
        <w:tc>
          <w:tcPr>
            <w:tcW w:w="0" w:type="auto"/>
          </w:tcPr>
          <w:p w14:paraId="6AEF0CE0" w14:textId="2CB9A58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arson r = -0.124, p = 0.031</w:t>
            </w:r>
          </w:p>
        </w:tc>
        <w:tc>
          <w:tcPr>
            <w:tcW w:w="0" w:type="auto"/>
          </w:tcPr>
          <w:p w14:paraId="6FCDE2B6" w14:textId="1D309D8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487F4B57" w14:textId="3F507D7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5)"},"properties":{"noteIndex":0},"schema":"https://github.com/citation-style-language/schema/raw/master/csl-citation.json"}</w:instrText>
            </w:r>
            <w:r>
              <w:rPr>
                <w:sz w:val="18"/>
                <w:szCs w:val="18"/>
              </w:rPr>
              <w:fldChar w:fldCharType="separate"/>
            </w:r>
            <w:r w:rsidRPr="00BD4E2F">
              <w:rPr>
                <w:noProof/>
                <w:sz w:val="18"/>
                <w:szCs w:val="18"/>
              </w:rPr>
              <w:t>(15)</w:t>
            </w:r>
            <w:r>
              <w:rPr>
                <w:sz w:val="18"/>
                <w:szCs w:val="18"/>
              </w:rPr>
              <w:fldChar w:fldCharType="end"/>
            </w:r>
          </w:p>
        </w:tc>
      </w:tr>
      <w:tr w:rsidR="000A5EA6" w:rsidRPr="0001000C" w14:paraId="337BBD7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EF1739" w14:textId="356670FB" w:rsidR="000A5EA6" w:rsidRDefault="000A5EA6" w:rsidP="000A5EA6">
            <w:pPr>
              <w:jc w:val="center"/>
              <w:rPr>
                <w:sz w:val="18"/>
                <w:szCs w:val="18"/>
              </w:rPr>
            </w:pPr>
            <w:r>
              <w:rPr>
                <w:sz w:val="18"/>
                <w:szCs w:val="18"/>
              </w:rPr>
              <w:t xml:space="preserve">Kahn </w:t>
            </w:r>
            <w:r w:rsidRPr="006512AB">
              <w:rPr>
                <w:i/>
                <w:sz w:val="18"/>
                <w:szCs w:val="18"/>
              </w:rPr>
              <w:t>et al</w:t>
            </w:r>
          </w:p>
        </w:tc>
        <w:tc>
          <w:tcPr>
            <w:tcW w:w="0" w:type="auto"/>
          </w:tcPr>
          <w:p w14:paraId="495AB13C" w14:textId="7358CB07" w:rsidR="000A5EA6" w:rsidRPr="00430DE7"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27988970</w:t>
            </w:r>
          </w:p>
        </w:tc>
        <w:tc>
          <w:tcPr>
            <w:tcW w:w="0" w:type="auto"/>
          </w:tcPr>
          <w:p w14:paraId="374E283C" w14:textId="4E35CC5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0" w:type="auto"/>
          </w:tcPr>
          <w:p w14:paraId="4C6A4CAE" w14:textId="6B66154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250C829C" w14:textId="472E694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6BFB5484" w14:textId="0A322F6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23E62E7C" w14:textId="46A1BC5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vs. female</w:t>
            </w:r>
          </w:p>
        </w:tc>
        <w:tc>
          <w:tcPr>
            <w:tcW w:w="0" w:type="auto"/>
          </w:tcPr>
          <w:p w14:paraId="50921F7E" w14:textId="3391EAC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iliac: </w:t>
            </w:r>
            <w:r w:rsidRPr="006512AB">
              <w:rPr>
                <w:sz w:val="18"/>
                <w:szCs w:val="18"/>
              </w:rPr>
              <w:t xml:space="preserve">1.00 (0.25-1.75) </w:t>
            </w:r>
            <w:r>
              <w:rPr>
                <w:sz w:val="18"/>
                <w:szCs w:val="18"/>
              </w:rPr>
              <w:t xml:space="preserve">vs. </w:t>
            </w:r>
            <w:r w:rsidRPr="006512AB">
              <w:rPr>
                <w:sz w:val="18"/>
                <w:szCs w:val="18"/>
              </w:rPr>
              <w:t>0.50 (0.13-1.13)</w:t>
            </w:r>
          </w:p>
        </w:tc>
        <w:tc>
          <w:tcPr>
            <w:tcW w:w="0" w:type="auto"/>
          </w:tcPr>
          <w:p w14:paraId="10CEF374" w14:textId="5D4B092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from n</w:t>
            </w:r>
            <w:r w:rsidRPr="00A3390B">
              <w:rPr>
                <w:sz w:val="18"/>
                <w:szCs w:val="18"/>
              </w:rPr>
              <w:t xml:space="preserve">ative CT scan of the </w:t>
            </w:r>
            <w:r>
              <w:rPr>
                <w:sz w:val="18"/>
                <w:szCs w:val="18"/>
              </w:rPr>
              <w:t xml:space="preserve">iliac region, containing </w:t>
            </w:r>
            <w:r w:rsidRPr="006512AB">
              <w:rPr>
                <w:sz w:val="18"/>
                <w:szCs w:val="18"/>
              </w:rPr>
              <w:t>right</w:t>
            </w:r>
            <w:r>
              <w:rPr>
                <w:sz w:val="18"/>
                <w:szCs w:val="18"/>
              </w:rPr>
              <w:t xml:space="preserve"> </w:t>
            </w:r>
            <w:r w:rsidRPr="006512AB">
              <w:rPr>
                <w:sz w:val="18"/>
                <w:szCs w:val="18"/>
              </w:rPr>
              <w:t>and left external iliac artery (REIA and LEIA), common iliac</w:t>
            </w:r>
            <w:r>
              <w:rPr>
                <w:sz w:val="18"/>
                <w:szCs w:val="18"/>
              </w:rPr>
              <w:t xml:space="preserve"> </w:t>
            </w:r>
            <w:r w:rsidRPr="006512AB">
              <w:rPr>
                <w:sz w:val="18"/>
                <w:szCs w:val="18"/>
              </w:rPr>
              <w:t>artery (RCIA and LCIA),</w:t>
            </w:r>
            <w:r>
              <w:rPr>
                <w:sz w:val="18"/>
                <w:szCs w:val="18"/>
              </w:rPr>
              <w:t xml:space="preserve"> </w:t>
            </w:r>
            <w:r w:rsidRPr="006512AB">
              <w:rPr>
                <w:sz w:val="18"/>
                <w:szCs w:val="18"/>
              </w:rPr>
              <w:t>distal aorta (AO)</w:t>
            </w:r>
          </w:p>
        </w:tc>
        <w:tc>
          <w:tcPr>
            <w:tcW w:w="0" w:type="auto"/>
          </w:tcPr>
          <w:p w14:paraId="6E5E51F9" w14:textId="3F34BB0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Pr>
                <w:sz w:val="18"/>
                <w:szCs w:val="18"/>
              </w:rPr>
              <w:fldChar w:fldCharType="separate"/>
            </w:r>
            <w:r w:rsidRPr="00BD4E2F">
              <w:rPr>
                <w:noProof/>
                <w:sz w:val="18"/>
                <w:szCs w:val="18"/>
              </w:rPr>
              <w:t>(16)</w:t>
            </w:r>
            <w:r>
              <w:rPr>
                <w:sz w:val="18"/>
                <w:szCs w:val="18"/>
              </w:rPr>
              <w:fldChar w:fldCharType="end"/>
            </w:r>
          </w:p>
        </w:tc>
      </w:tr>
      <w:tr w:rsidR="000A5EA6" w:rsidRPr="0001000C" w14:paraId="58CAD85F"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9A86B6E" w14:textId="77777777" w:rsidR="000A5EA6" w:rsidRDefault="000A5EA6" w:rsidP="000A5EA6">
            <w:pPr>
              <w:jc w:val="center"/>
              <w:rPr>
                <w:sz w:val="18"/>
                <w:szCs w:val="18"/>
              </w:rPr>
            </w:pPr>
          </w:p>
        </w:tc>
        <w:tc>
          <w:tcPr>
            <w:tcW w:w="0" w:type="auto"/>
          </w:tcPr>
          <w:p w14:paraId="3D2E1EC6" w14:textId="77777777" w:rsidR="000A5EA6" w:rsidRPr="00430DE7"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5F542B"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D2CBEF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A74FFD"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B48E94"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CE8C5F"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EBF2BA" w14:textId="76E9064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CIA</w:t>
            </w:r>
            <w:r>
              <w:rPr>
                <w:sz w:val="18"/>
                <w:szCs w:val="18"/>
              </w:rPr>
              <w:t>:</w:t>
            </w:r>
            <w:r w:rsidRPr="006512AB">
              <w:rPr>
                <w:sz w:val="18"/>
                <w:szCs w:val="18"/>
              </w:rPr>
              <w:t xml:space="preserve"> 1.00 (0.50-2.00) 1.00 (0.00-1.88)</w:t>
            </w:r>
          </w:p>
        </w:tc>
        <w:tc>
          <w:tcPr>
            <w:tcW w:w="0" w:type="auto"/>
          </w:tcPr>
          <w:p w14:paraId="16CB97B9"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8858FE"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7B32749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0D046" w14:textId="77777777" w:rsidR="000A5EA6" w:rsidRDefault="000A5EA6" w:rsidP="000A5EA6">
            <w:pPr>
              <w:jc w:val="center"/>
              <w:rPr>
                <w:sz w:val="18"/>
                <w:szCs w:val="18"/>
              </w:rPr>
            </w:pPr>
          </w:p>
        </w:tc>
        <w:tc>
          <w:tcPr>
            <w:tcW w:w="0" w:type="auto"/>
          </w:tcPr>
          <w:p w14:paraId="4D32F13C" w14:textId="77777777" w:rsidR="000A5EA6" w:rsidRPr="00430DE7"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628A"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9A1682"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5E52EB"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9FC51C"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597E72"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548287" w14:textId="5A4EED7C" w:rsidR="000A5EA6" w:rsidRPr="006512AB"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12AB">
              <w:rPr>
                <w:sz w:val="18"/>
                <w:szCs w:val="18"/>
              </w:rPr>
              <w:t>REIA</w:t>
            </w:r>
            <w:r>
              <w:rPr>
                <w:sz w:val="18"/>
                <w:szCs w:val="18"/>
              </w:rPr>
              <w:t>:</w:t>
            </w:r>
            <w:r w:rsidRPr="006512AB">
              <w:rPr>
                <w:sz w:val="18"/>
                <w:szCs w:val="18"/>
              </w:rPr>
              <w:t xml:space="preserve"> 1.00 (0.00-1.50) 0.00 (0.00-0.50)</w:t>
            </w:r>
          </w:p>
        </w:tc>
        <w:tc>
          <w:tcPr>
            <w:tcW w:w="0" w:type="auto"/>
          </w:tcPr>
          <w:p w14:paraId="132047D7"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70D1EE"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612608B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B9D58B0" w14:textId="77777777" w:rsidR="000A5EA6" w:rsidRDefault="000A5EA6" w:rsidP="000A5EA6">
            <w:pPr>
              <w:jc w:val="center"/>
              <w:rPr>
                <w:sz w:val="18"/>
                <w:szCs w:val="18"/>
              </w:rPr>
            </w:pPr>
          </w:p>
        </w:tc>
        <w:tc>
          <w:tcPr>
            <w:tcW w:w="0" w:type="auto"/>
          </w:tcPr>
          <w:p w14:paraId="5E604E2C" w14:textId="77777777" w:rsidR="000A5EA6" w:rsidRPr="00430DE7"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A3E01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D9116C"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E3D1D"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FB7C6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E0EA83"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91951B" w14:textId="3B38A470" w:rsidR="000A5EA6" w:rsidRPr="006512AB"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LEIA</w:t>
            </w:r>
            <w:r>
              <w:rPr>
                <w:sz w:val="18"/>
                <w:szCs w:val="18"/>
              </w:rPr>
              <w:t>:</w:t>
            </w:r>
            <w:r w:rsidRPr="006512AB">
              <w:rPr>
                <w:sz w:val="18"/>
                <w:szCs w:val="18"/>
              </w:rPr>
              <w:t xml:space="preserve"> 1.00 (0.00-1.50) 0.00 (0.00-0.50)</w:t>
            </w:r>
          </w:p>
        </w:tc>
        <w:tc>
          <w:tcPr>
            <w:tcW w:w="0" w:type="auto"/>
          </w:tcPr>
          <w:p w14:paraId="20120DD8"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A9D38F"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5BAF4C77"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91C8A" w14:textId="6F58493B" w:rsidR="000A5EA6" w:rsidRDefault="000A5EA6" w:rsidP="000A5EA6">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0018A5F7" w14:textId="71136AF2" w:rsidR="000A5EA6" w:rsidRPr="00430DE7"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4CA3A150" w14:textId="364DF0A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3C7056D3" w14:textId="014268B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CBFBF2F" w14:textId="099C9B7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23164272" w14:textId="68C343A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27FFD71F" w14:textId="1995A53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CEC9396" w14:textId="56FDF999" w:rsidR="000A5EA6" w:rsidRPr="006512AB"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5B1F83FA" w14:textId="0931E23E" w:rsidR="000A5EA6" w:rsidRPr="00DD51DD"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6316E569" w14:textId="77777777" w:rsidR="000A5EA6" w:rsidRPr="00DD51DD"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3AE6945E" w14:textId="23F563D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3AD6C0CD" w14:textId="3D159E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17)","plainTextFormattedCitation":"(17)","previouslyFormattedCitation":"(17)"},"properties":{"noteIndex":0},"schema":"https://github.com/citation-style-language/schema/raw/master/csl-citation.json"}</w:instrText>
            </w:r>
            <w:r>
              <w:rPr>
                <w:sz w:val="18"/>
                <w:szCs w:val="18"/>
              </w:rPr>
              <w:fldChar w:fldCharType="separate"/>
            </w:r>
            <w:r w:rsidRPr="00BD4E2F">
              <w:rPr>
                <w:noProof/>
                <w:sz w:val="18"/>
                <w:szCs w:val="18"/>
              </w:rPr>
              <w:t>(17)</w:t>
            </w:r>
            <w:r>
              <w:rPr>
                <w:sz w:val="18"/>
                <w:szCs w:val="18"/>
              </w:rPr>
              <w:fldChar w:fldCharType="end"/>
            </w:r>
          </w:p>
        </w:tc>
      </w:tr>
      <w:tr w:rsidR="000A5EA6" w:rsidRPr="0001000C" w14:paraId="607F05D5"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C0F14DE" w14:textId="05A51611" w:rsidR="000A5EA6" w:rsidRDefault="000A5EA6" w:rsidP="000A5EA6">
            <w:pPr>
              <w:jc w:val="center"/>
              <w:rPr>
                <w:sz w:val="18"/>
                <w:szCs w:val="18"/>
              </w:rPr>
            </w:pPr>
          </w:p>
        </w:tc>
        <w:tc>
          <w:tcPr>
            <w:tcW w:w="0" w:type="auto"/>
          </w:tcPr>
          <w:p w14:paraId="09A05A19" w14:textId="6F32A9B2" w:rsidR="000A5EA6" w:rsidRPr="00430DE7"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AD3590" w14:textId="5B05239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ECD643" w14:textId="4C89BC2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E4B954" w14:textId="28F4A5C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A6C86B" w14:textId="29547AB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63A949" w14:textId="37A7542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620506" w14:textId="19D5BC59"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679729" w14:textId="784212BC"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1EF3E3" w14:textId="69D700A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46D0CCD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83BC2" w14:textId="7EE56DBF" w:rsidR="000A5EA6" w:rsidRDefault="000A5EA6" w:rsidP="000A5EA6">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5C9503B" w14:textId="4F115F27" w:rsidR="000A5EA6" w:rsidRPr="00AA23DD"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6F46">
              <w:rPr>
                <w:sz w:val="18"/>
                <w:szCs w:val="18"/>
              </w:rPr>
              <w:t>32127198</w:t>
            </w:r>
          </w:p>
        </w:tc>
        <w:tc>
          <w:tcPr>
            <w:tcW w:w="0" w:type="auto"/>
          </w:tcPr>
          <w:p w14:paraId="1717973E" w14:textId="731399B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F11D4A6" w14:textId="7E118AE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A17EE2C" w14:textId="48BE8BA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318F037" w14:textId="5108675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w:t>
            </w:r>
          </w:p>
        </w:tc>
        <w:tc>
          <w:tcPr>
            <w:tcW w:w="0" w:type="auto"/>
          </w:tcPr>
          <w:p w14:paraId="5EC44CD7" w14:textId="4DE039F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 more</w:t>
            </w:r>
          </w:p>
        </w:tc>
        <w:tc>
          <w:tcPr>
            <w:tcW w:w="0" w:type="auto"/>
          </w:tcPr>
          <w:p w14:paraId="2BC4AC4C" w14:textId="29BC3A5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3312B16F" w14:textId="25C7F2F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6F2DB049" w14:textId="24C3F2B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18)","plainTextFormattedCitation":"(18)","previouslyFormattedCitation":"(18)"},"properties":{"noteIndex":0},"schema":"https://github.com/citation-style-language/schema/raw/master/csl-citation.json"}</w:instrText>
            </w:r>
            <w:r>
              <w:rPr>
                <w:sz w:val="18"/>
                <w:szCs w:val="18"/>
              </w:rPr>
              <w:fldChar w:fldCharType="separate"/>
            </w:r>
            <w:r w:rsidRPr="00BD4E2F">
              <w:rPr>
                <w:noProof/>
                <w:sz w:val="18"/>
                <w:szCs w:val="18"/>
              </w:rPr>
              <w:t>(18)</w:t>
            </w:r>
            <w:r>
              <w:rPr>
                <w:sz w:val="18"/>
                <w:szCs w:val="18"/>
              </w:rPr>
              <w:fldChar w:fldCharType="end"/>
            </w:r>
          </w:p>
        </w:tc>
      </w:tr>
      <w:tr w:rsidR="000A5EA6" w:rsidRPr="0001000C" w14:paraId="58EFC525"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CC26563" w14:textId="11F40CBD" w:rsidR="000A5EA6" w:rsidRPr="00FF6F46" w:rsidRDefault="000A5EA6" w:rsidP="000A5EA6">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8B874F6" w14:textId="68B3CCE6" w:rsidR="000A5EA6" w:rsidRPr="00FF6F4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28329057</w:t>
            </w:r>
          </w:p>
        </w:tc>
        <w:tc>
          <w:tcPr>
            <w:tcW w:w="0" w:type="auto"/>
          </w:tcPr>
          <w:p w14:paraId="476BCDB8" w14:textId="30822F4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0DBFE935" w14:textId="5EAC69D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1662562C" w14:textId="4EA2444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tcPr>
          <w:p w14:paraId="55908723" w14:textId="06C5442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1</w:t>
            </w:r>
          </w:p>
        </w:tc>
        <w:tc>
          <w:tcPr>
            <w:tcW w:w="0" w:type="auto"/>
          </w:tcPr>
          <w:p w14:paraId="249D298D" w14:textId="3BC7767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3C4FC5EA" w14:textId="73C6B98C"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52A45E3F" w14:textId="77777777" w:rsidR="000A5EA6" w:rsidRPr="004463C0"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5B68649E" w14:textId="06C0837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63C0">
              <w:rPr>
                <w:sz w:val="18"/>
                <w:szCs w:val="18"/>
              </w:rPr>
              <w:t>multidetector CT</w:t>
            </w:r>
          </w:p>
        </w:tc>
        <w:tc>
          <w:tcPr>
            <w:tcW w:w="0" w:type="auto"/>
          </w:tcPr>
          <w:p w14:paraId="4EE8ED98" w14:textId="5E25DCA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9)","plainTextFormattedCitation":"(19)","previouslyFormattedCitation":"(19)"},"properties":{"noteIndex":0},"schema":"https://github.com/citation-style-language/schema/raw/master/csl-citation.json"}</w:instrText>
            </w:r>
            <w:r>
              <w:rPr>
                <w:sz w:val="18"/>
                <w:szCs w:val="18"/>
              </w:rPr>
              <w:fldChar w:fldCharType="separate"/>
            </w:r>
            <w:r w:rsidRPr="00BD4E2F">
              <w:rPr>
                <w:noProof/>
                <w:sz w:val="18"/>
                <w:szCs w:val="18"/>
              </w:rPr>
              <w:t>(19)</w:t>
            </w:r>
            <w:r>
              <w:rPr>
                <w:sz w:val="18"/>
                <w:szCs w:val="18"/>
              </w:rPr>
              <w:fldChar w:fldCharType="end"/>
            </w:r>
          </w:p>
        </w:tc>
      </w:tr>
      <w:tr w:rsidR="000A5EA6" w:rsidRPr="0001000C" w14:paraId="74126B1F"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E4C331" w14:textId="600604F6" w:rsidR="000A5EA6" w:rsidRDefault="000A5EA6" w:rsidP="000A5EA6">
            <w:pPr>
              <w:jc w:val="center"/>
              <w:rPr>
                <w:sz w:val="18"/>
                <w:szCs w:val="18"/>
              </w:rPr>
            </w:pPr>
            <w:r>
              <w:rPr>
                <w:sz w:val="18"/>
                <w:szCs w:val="18"/>
              </w:rPr>
              <w:t xml:space="preserve">Wang </w:t>
            </w:r>
            <w:r w:rsidRPr="006F532F">
              <w:rPr>
                <w:i/>
                <w:sz w:val="18"/>
                <w:szCs w:val="18"/>
              </w:rPr>
              <w:t>et al.</w:t>
            </w:r>
          </w:p>
        </w:tc>
        <w:tc>
          <w:tcPr>
            <w:tcW w:w="0" w:type="auto"/>
          </w:tcPr>
          <w:p w14:paraId="7820E891" w14:textId="54DACD6E" w:rsidR="000A5EA6" w:rsidRPr="004463C0"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42F0">
              <w:rPr>
                <w:sz w:val="18"/>
                <w:szCs w:val="18"/>
              </w:rPr>
              <w:t>24876353</w:t>
            </w:r>
          </w:p>
        </w:tc>
        <w:tc>
          <w:tcPr>
            <w:tcW w:w="0" w:type="auto"/>
          </w:tcPr>
          <w:p w14:paraId="2187049B" w14:textId="114EEEE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 (Hong Kong)</w:t>
            </w:r>
          </w:p>
        </w:tc>
        <w:tc>
          <w:tcPr>
            <w:tcW w:w="0" w:type="auto"/>
          </w:tcPr>
          <w:p w14:paraId="53C86096" w14:textId="7421220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92E2FC3" w14:textId="5614703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BEB1A71" w14:textId="1718C34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0</w:t>
            </w:r>
          </w:p>
        </w:tc>
        <w:tc>
          <w:tcPr>
            <w:tcW w:w="0" w:type="auto"/>
          </w:tcPr>
          <w:p w14:paraId="55622948" w14:textId="3583999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1D68CE5" w14:textId="5FA4DCD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0EE7E996" w14:textId="7D772C0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T</w:t>
            </w:r>
          </w:p>
        </w:tc>
        <w:tc>
          <w:tcPr>
            <w:tcW w:w="0" w:type="auto"/>
          </w:tcPr>
          <w:p w14:paraId="71F8E267" w14:textId="3ECCF06F"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rPr>
              <w:fldChar w:fldCharType="separate"/>
            </w:r>
            <w:r w:rsidRPr="00BD4E2F">
              <w:rPr>
                <w:noProof/>
                <w:sz w:val="18"/>
                <w:szCs w:val="18"/>
              </w:rPr>
              <w:t>(20)</w:t>
            </w:r>
            <w:r>
              <w:rPr>
                <w:sz w:val="18"/>
                <w:szCs w:val="18"/>
              </w:rPr>
              <w:fldChar w:fldCharType="end"/>
            </w:r>
          </w:p>
        </w:tc>
      </w:tr>
      <w:tr w:rsidR="000A5EA6" w:rsidRPr="0001000C" w14:paraId="0742851F"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F134E2C" w14:textId="6E7BF8EE" w:rsidR="000A5EA6" w:rsidRDefault="000A5EA6" w:rsidP="000A5EA6">
            <w:pPr>
              <w:jc w:val="center"/>
              <w:rPr>
                <w:sz w:val="18"/>
                <w:szCs w:val="18"/>
              </w:rPr>
            </w:pPr>
            <w:r>
              <w:rPr>
                <w:sz w:val="18"/>
                <w:szCs w:val="18"/>
              </w:rPr>
              <w:t xml:space="preserve">Etta </w:t>
            </w:r>
            <w:r w:rsidRPr="0036326E">
              <w:rPr>
                <w:i/>
                <w:sz w:val="18"/>
                <w:szCs w:val="18"/>
              </w:rPr>
              <w:t>et al.</w:t>
            </w:r>
          </w:p>
        </w:tc>
        <w:tc>
          <w:tcPr>
            <w:tcW w:w="0" w:type="auto"/>
          </w:tcPr>
          <w:p w14:paraId="62AACC51" w14:textId="01AF048C" w:rsidR="000A5EA6" w:rsidRPr="002042F0"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D6D3390" w14:textId="19AD64A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16009FB" w14:textId="692B0AB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0C6BC6E4" w14:textId="0D31E2C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1DB9D11A" w14:textId="3F5817F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7C9795BA" w14:textId="1C8584E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E58051E" w14:textId="500440B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71C9362C" w14:textId="70ACFAF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4F3033DD" w14:textId="541E14E0"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1)","plainTextFormattedCitation":"(21)","previouslyFormattedCitation":"(21)"},"properties":{"noteIndex":0},"schema":"https://github.com/citation-style-language/schema/raw/master/csl-citation.json"}</w:instrText>
            </w:r>
            <w:r>
              <w:rPr>
                <w:sz w:val="18"/>
                <w:szCs w:val="18"/>
              </w:rPr>
              <w:fldChar w:fldCharType="separate"/>
            </w:r>
            <w:r w:rsidRPr="00BD4E2F">
              <w:rPr>
                <w:noProof/>
                <w:sz w:val="18"/>
                <w:szCs w:val="18"/>
              </w:rPr>
              <w:t>(21)</w:t>
            </w:r>
            <w:r>
              <w:rPr>
                <w:sz w:val="18"/>
                <w:szCs w:val="18"/>
              </w:rPr>
              <w:fldChar w:fldCharType="end"/>
            </w:r>
          </w:p>
        </w:tc>
      </w:tr>
      <w:tr w:rsidR="000A5EA6" w:rsidRPr="0001000C" w14:paraId="610836FC"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DEDC8C" w14:textId="77777777" w:rsidR="000A5EA6" w:rsidRDefault="000A5EA6" w:rsidP="000A5EA6">
            <w:pPr>
              <w:jc w:val="center"/>
              <w:rPr>
                <w:sz w:val="18"/>
                <w:szCs w:val="18"/>
              </w:rPr>
            </w:pPr>
          </w:p>
        </w:tc>
        <w:tc>
          <w:tcPr>
            <w:tcW w:w="0" w:type="auto"/>
          </w:tcPr>
          <w:p w14:paraId="0ABF93BF" w14:textId="77777777" w:rsidR="000A5EA6" w:rsidRPr="002042F0"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93B24B"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2BD205"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24DD83"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52C04F"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A868BF"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C73D41" w14:textId="5C93057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0685C69A" w14:textId="6F17024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5520A935" w14:textId="77777777"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0A5EA6" w:rsidRPr="0001000C" w14:paraId="733AB98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1803C89" w14:textId="3BE0521A" w:rsidR="000A5EA6" w:rsidRDefault="000A5EA6" w:rsidP="000A5EA6">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F9F2DD6" w14:textId="66027A70" w:rsidR="000A5EA6" w:rsidRPr="002042F0"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68AE2AF4" w14:textId="3FA3FC6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7CB2C607" w14:textId="50C47DD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163F041" w14:textId="63D847A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204D53E" w14:textId="62D13B0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2E756718" w14:textId="62D4626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900C6B4" w14:textId="1DD7427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5DD3D010" w14:textId="1E6E5C1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21E1EC80" w14:textId="6517D851"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22)","plainTextFormattedCitation":"(22)","previouslyFormattedCitation":"(22)"},"properties":{"noteIndex":0},"schema":"https://github.com/citation-style-language/schema/raw/master/csl-citation.json"}</w:instrText>
            </w:r>
            <w:r>
              <w:rPr>
                <w:sz w:val="18"/>
                <w:szCs w:val="18"/>
              </w:rPr>
              <w:fldChar w:fldCharType="separate"/>
            </w:r>
            <w:r w:rsidRPr="00BD4E2F">
              <w:rPr>
                <w:noProof/>
                <w:sz w:val="18"/>
                <w:szCs w:val="18"/>
              </w:rPr>
              <w:t>(22)</w:t>
            </w:r>
            <w:r>
              <w:rPr>
                <w:sz w:val="18"/>
                <w:szCs w:val="18"/>
              </w:rPr>
              <w:fldChar w:fldCharType="end"/>
            </w:r>
          </w:p>
        </w:tc>
      </w:tr>
      <w:tr w:rsidR="000A5EA6" w:rsidRPr="0001000C" w14:paraId="7DBC555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BBA8E" w14:textId="61696F2E" w:rsidR="000A5EA6" w:rsidRDefault="000A5EA6" w:rsidP="000A5EA6">
            <w:pPr>
              <w:jc w:val="center"/>
              <w:rPr>
                <w:sz w:val="18"/>
                <w:szCs w:val="18"/>
              </w:rPr>
            </w:pPr>
            <w:r>
              <w:rPr>
                <w:sz w:val="18"/>
                <w:szCs w:val="18"/>
              </w:rPr>
              <w:t xml:space="preserve">Zhou </w:t>
            </w:r>
            <w:r w:rsidRPr="0083684A">
              <w:rPr>
                <w:i/>
                <w:sz w:val="18"/>
                <w:szCs w:val="18"/>
              </w:rPr>
              <w:t>et al.</w:t>
            </w:r>
          </w:p>
        </w:tc>
        <w:tc>
          <w:tcPr>
            <w:tcW w:w="0" w:type="auto"/>
          </w:tcPr>
          <w:p w14:paraId="1C607FCD" w14:textId="2940CB13" w:rsidR="000A5EA6" w:rsidRPr="00C5169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3D13A760" w14:textId="04C9CF8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608E7CA" w14:textId="00724E9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0EB10907" w14:textId="6E0F694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8B40073" w14:textId="00B1A14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6C820A60" w14:textId="727EB9B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had AAC</w:t>
            </w:r>
          </w:p>
        </w:tc>
        <w:tc>
          <w:tcPr>
            <w:tcW w:w="0" w:type="auto"/>
          </w:tcPr>
          <w:p w14:paraId="53D4F378" w14:textId="7488785C" w:rsidR="000A5EA6" w:rsidRPr="00F165F3"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 76% vs. 69%</w:t>
            </w:r>
          </w:p>
        </w:tc>
        <w:tc>
          <w:tcPr>
            <w:tcW w:w="0" w:type="auto"/>
          </w:tcPr>
          <w:p w14:paraId="2B8D2055" w14:textId="0F29CFA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601E1945" w14:textId="04321DE5"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23)","plainTextFormattedCitation":"(23)","previouslyFormattedCitation":"(23)"},"properties":{"noteIndex":0},"schema":"https://github.com/citation-style-language/schema/raw/master/csl-citation.json"}</w:instrText>
            </w:r>
            <w:r>
              <w:rPr>
                <w:sz w:val="18"/>
                <w:szCs w:val="18"/>
              </w:rPr>
              <w:fldChar w:fldCharType="separate"/>
            </w:r>
            <w:r w:rsidRPr="00BD4E2F">
              <w:rPr>
                <w:noProof/>
                <w:sz w:val="18"/>
                <w:szCs w:val="18"/>
              </w:rPr>
              <w:t>(23)</w:t>
            </w:r>
            <w:r>
              <w:rPr>
                <w:sz w:val="18"/>
                <w:szCs w:val="18"/>
              </w:rPr>
              <w:fldChar w:fldCharType="end"/>
            </w:r>
          </w:p>
        </w:tc>
      </w:tr>
      <w:tr w:rsidR="000A5EA6" w:rsidRPr="0001000C" w14:paraId="64202D25"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558B798" w14:textId="77777777" w:rsidR="000A5EA6" w:rsidRDefault="000A5EA6" w:rsidP="000A5EA6">
            <w:pPr>
              <w:jc w:val="center"/>
              <w:rPr>
                <w:sz w:val="18"/>
                <w:szCs w:val="18"/>
              </w:rPr>
            </w:pPr>
          </w:p>
        </w:tc>
        <w:tc>
          <w:tcPr>
            <w:tcW w:w="0" w:type="auto"/>
          </w:tcPr>
          <w:p w14:paraId="37880701" w14:textId="77777777" w:rsidR="000A5EA6" w:rsidRPr="00C5169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18175"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506C6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5A76E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90D94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EB8255"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F3CA0D" w14:textId="20E47FA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4F9B2006"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287514" w14:textId="7777777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2DE1B7B2"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754A5" w14:textId="460A49F1" w:rsidR="000A5EA6" w:rsidRDefault="000A5EA6" w:rsidP="000A5EA6">
            <w:pPr>
              <w:jc w:val="center"/>
              <w:rPr>
                <w:sz w:val="18"/>
                <w:szCs w:val="18"/>
              </w:rPr>
            </w:pPr>
            <w:r>
              <w:rPr>
                <w:sz w:val="18"/>
                <w:szCs w:val="18"/>
              </w:rPr>
              <w:t xml:space="preserve">Bae </w:t>
            </w:r>
            <w:r w:rsidRPr="00E25D00">
              <w:rPr>
                <w:i/>
                <w:sz w:val="18"/>
                <w:szCs w:val="18"/>
              </w:rPr>
              <w:t>et al.</w:t>
            </w:r>
          </w:p>
        </w:tc>
        <w:tc>
          <w:tcPr>
            <w:tcW w:w="0" w:type="auto"/>
          </w:tcPr>
          <w:p w14:paraId="33171F93" w14:textId="26010637" w:rsidR="000A5EA6" w:rsidRPr="00C5169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192317F5" w14:textId="6ADDE85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725AC567" w14:textId="7874EF3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F53F17D" w14:textId="333435E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63FFA1" w14:textId="0623C5E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0152BEAD" w14:textId="4C25A92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E6997A3" w14:textId="43A3BB6E" w:rsidR="000A5EA6" w:rsidRPr="0083684A"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1B574D20" w14:textId="6A874E23" w:rsidR="000A5EA6" w:rsidRPr="00326F9D"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13EB292D" w14:textId="233AFE8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3F9763F0" w14:textId="727D403E"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24)","plainTextFormattedCitation":"(24)","previouslyFormattedCitation":"(24)"},"properties":{"noteIndex":0},"schema":"https://github.com/citation-style-language/schema/raw/master/csl-citation.json"}</w:instrText>
            </w:r>
            <w:r>
              <w:rPr>
                <w:sz w:val="18"/>
                <w:szCs w:val="18"/>
              </w:rPr>
              <w:fldChar w:fldCharType="separate"/>
            </w:r>
            <w:r w:rsidRPr="00BD4E2F">
              <w:rPr>
                <w:noProof/>
                <w:sz w:val="18"/>
                <w:szCs w:val="18"/>
              </w:rPr>
              <w:t>(24)</w:t>
            </w:r>
            <w:r>
              <w:rPr>
                <w:sz w:val="18"/>
                <w:szCs w:val="18"/>
              </w:rPr>
              <w:fldChar w:fldCharType="end"/>
            </w:r>
          </w:p>
        </w:tc>
      </w:tr>
      <w:tr w:rsidR="000A5EA6" w:rsidRPr="0001000C" w14:paraId="0AC31165"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166DBE5" w14:textId="77777777" w:rsidR="000A5EA6" w:rsidRDefault="000A5EA6" w:rsidP="000A5EA6">
            <w:pPr>
              <w:jc w:val="center"/>
              <w:rPr>
                <w:sz w:val="18"/>
                <w:szCs w:val="18"/>
              </w:rPr>
            </w:pPr>
          </w:p>
        </w:tc>
        <w:tc>
          <w:tcPr>
            <w:tcW w:w="0" w:type="auto"/>
          </w:tcPr>
          <w:p w14:paraId="420EDB39" w14:textId="77777777" w:rsidR="000A5EA6" w:rsidRPr="00C5169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FCFD49"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8DC2B8"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73E796"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8817B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01D5F8"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7A3787" w14:textId="413F33C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同一篇的</w:t>
            </w:r>
            <w:r>
              <w:rPr>
                <w:rFonts w:hint="eastAsia"/>
                <w:sz w:val="18"/>
                <w:szCs w:val="18"/>
              </w:rPr>
              <w:t>m</w:t>
            </w:r>
            <w:r>
              <w:rPr>
                <w:sz w:val="18"/>
                <w:szCs w:val="18"/>
              </w:rPr>
              <w:t>ultivariate</w:t>
            </w:r>
            <w:r>
              <w:rPr>
                <w:rFonts w:hint="eastAsia"/>
                <w:sz w:val="18"/>
                <w:szCs w:val="18"/>
              </w:rPr>
              <w:t>沒有顯著差異</w:t>
            </w:r>
          </w:p>
        </w:tc>
        <w:tc>
          <w:tcPr>
            <w:tcW w:w="0" w:type="auto"/>
          </w:tcPr>
          <w:p w14:paraId="00B104DF"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1495C9" w14:textId="7777777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43033CE7"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1E1F6B" w14:textId="4302E2E8" w:rsidR="000A5EA6" w:rsidRDefault="000A5EA6" w:rsidP="000A5EA6">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4BA80C3C" w14:textId="16340731" w:rsidR="000A5EA6" w:rsidRPr="00C5169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08EA34C3" w14:textId="6488A96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occo</w:t>
            </w:r>
          </w:p>
        </w:tc>
        <w:tc>
          <w:tcPr>
            <w:tcW w:w="0" w:type="auto"/>
          </w:tcPr>
          <w:p w14:paraId="1BF6E3F3" w14:textId="37D722D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93A336" w14:textId="03BCF51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948D3" w14:textId="0585D2C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139BAA4F" w14:textId="48EF17C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with CAC</w:t>
            </w:r>
          </w:p>
        </w:tc>
        <w:tc>
          <w:tcPr>
            <w:tcW w:w="0" w:type="auto"/>
          </w:tcPr>
          <w:p w14:paraId="55E16281" w14:textId="291FB30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428CC57B" w14:textId="1633785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ssessed with CT (Agatston score)</w:t>
            </w:r>
          </w:p>
        </w:tc>
        <w:tc>
          <w:tcPr>
            <w:tcW w:w="0" w:type="auto"/>
          </w:tcPr>
          <w:p w14:paraId="2D80D8A0" w14:textId="4859168B"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5)","plainTextFormattedCitation":"(25)","previouslyFormattedCitation":"(25)"},"properties":{"noteIndex":0},"schema":"https://github.com/citation-style-language/schema/raw/master/csl-citation.json"}</w:instrText>
            </w:r>
            <w:r>
              <w:rPr>
                <w:sz w:val="18"/>
                <w:szCs w:val="18"/>
              </w:rPr>
              <w:fldChar w:fldCharType="separate"/>
            </w:r>
            <w:r w:rsidRPr="00BD4E2F">
              <w:rPr>
                <w:noProof/>
                <w:sz w:val="18"/>
                <w:szCs w:val="18"/>
              </w:rPr>
              <w:t>(25)</w:t>
            </w:r>
            <w:r>
              <w:rPr>
                <w:sz w:val="18"/>
                <w:szCs w:val="18"/>
              </w:rPr>
              <w:fldChar w:fldCharType="end"/>
            </w:r>
          </w:p>
        </w:tc>
      </w:tr>
      <w:tr w:rsidR="000A5EA6" w:rsidRPr="0001000C" w14:paraId="7FBD13DD"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1CFDF96" w14:textId="77777777" w:rsidR="000A5EA6" w:rsidRDefault="000A5EA6" w:rsidP="000A5EA6">
            <w:pPr>
              <w:jc w:val="center"/>
              <w:rPr>
                <w:sz w:val="18"/>
                <w:szCs w:val="18"/>
              </w:rPr>
            </w:pPr>
          </w:p>
        </w:tc>
        <w:tc>
          <w:tcPr>
            <w:tcW w:w="0" w:type="auto"/>
          </w:tcPr>
          <w:p w14:paraId="5EC1553B" w14:textId="77777777" w:rsidR="000A5EA6" w:rsidRPr="00C5169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EFAD2C"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D34AAD"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E49295"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83FC3"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12E952" w14:textId="4964C54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8D9B39" w14:textId="45BE873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5B88A888" w14:textId="5587753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24B6468B" w14:textId="7777777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36EEE89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786787" w14:textId="49BA55D2" w:rsidR="000A5EA6" w:rsidRDefault="000A5EA6" w:rsidP="000A5EA6">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0C285E3F" w14:textId="282DE2DE" w:rsidR="000A5EA6" w:rsidRPr="00C5169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1FE5">
              <w:rPr>
                <w:sz w:val="18"/>
                <w:szCs w:val="18"/>
              </w:rPr>
              <w:t>30594298</w:t>
            </w:r>
          </w:p>
        </w:tc>
        <w:tc>
          <w:tcPr>
            <w:tcW w:w="0" w:type="auto"/>
          </w:tcPr>
          <w:p w14:paraId="03B443D9" w14:textId="7503DA4A"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59B8EB6" w14:textId="4DD54B4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BBE9C68" w14:textId="18B8669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A8315C7" w14:textId="4D8579F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21E73E86" w14:textId="59F9260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300AACE"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3F565C3E" w14:textId="2BA5964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7% vs. 38.5%, p = 1.0</w:t>
            </w:r>
          </w:p>
        </w:tc>
        <w:tc>
          <w:tcPr>
            <w:tcW w:w="0" w:type="auto"/>
          </w:tcPr>
          <w:p w14:paraId="6F1D8DE3" w14:textId="4DD002E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SHT</w:t>
            </w:r>
          </w:p>
        </w:tc>
        <w:tc>
          <w:tcPr>
            <w:tcW w:w="0" w:type="auto"/>
          </w:tcPr>
          <w:p w14:paraId="5BD935B9" w14:textId="519AB237"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26)","plainTextFormattedCitation":"(26)","previouslyFormattedCitation":"(26)"},"properties":{"noteIndex":0},"schema":"https://github.com/citation-style-language/schema/raw/master/csl-citation.json"}</w:instrText>
            </w:r>
            <w:r>
              <w:rPr>
                <w:sz w:val="18"/>
                <w:szCs w:val="18"/>
              </w:rPr>
              <w:fldChar w:fldCharType="separate"/>
            </w:r>
            <w:r w:rsidRPr="00BD4E2F">
              <w:rPr>
                <w:noProof/>
                <w:sz w:val="18"/>
                <w:szCs w:val="18"/>
              </w:rPr>
              <w:t>(26)</w:t>
            </w:r>
            <w:r>
              <w:rPr>
                <w:sz w:val="18"/>
                <w:szCs w:val="18"/>
              </w:rPr>
              <w:fldChar w:fldCharType="end"/>
            </w:r>
          </w:p>
        </w:tc>
      </w:tr>
      <w:tr w:rsidR="000A5EA6" w:rsidRPr="0001000C" w14:paraId="0867E1CD"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4C46A2B" w14:textId="42E300BA" w:rsidR="000A5EA6" w:rsidRDefault="000A5EA6" w:rsidP="000A5EA6">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2E29E118" w14:textId="4C331558" w:rsidR="000A5EA6" w:rsidRPr="00441FE5"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1C67">
              <w:rPr>
                <w:sz w:val="18"/>
                <w:szCs w:val="18"/>
              </w:rPr>
              <w:t>19164320</w:t>
            </w:r>
          </w:p>
        </w:tc>
        <w:tc>
          <w:tcPr>
            <w:tcW w:w="0" w:type="auto"/>
          </w:tcPr>
          <w:p w14:paraId="17AD17BC" w14:textId="6BE0B57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66743BBF" w14:textId="04587D9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1424EDEC" w14:textId="4B18467D"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7C840E9" w14:textId="67123BE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086F241B" w14:textId="7CE74FC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AC8E425" w14:textId="0DB7DA0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77E52C17" w14:textId="57D992D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DD96797" w14:textId="2AEFC820"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7)","plainTextFormattedCitation":"(27)","previouslyFormattedCitation":"(27)"},"properties":{"noteIndex":0},"schema":"https://github.com/citation-style-language/schema/raw/master/csl-citation.json"}</w:instrText>
            </w:r>
            <w:r>
              <w:rPr>
                <w:sz w:val="18"/>
                <w:szCs w:val="18"/>
              </w:rPr>
              <w:fldChar w:fldCharType="separate"/>
            </w:r>
            <w:r w:rsidRPr="00BD4E2F">
              <w:rPr>
                <w:noProof/>
                <w:sz w:val="18"/>
                <w:szCs w:val="18"/>
              </w:rPr>
              <w:t>(27)</w:t>
            </w:r>
            <w:r>
              <w:rPr>
                <w:sz w:val="18"/>
                <w:szCs w:val="18"/>
              </w:rPr>
              <w:fldChar w:fldCharType="end"/>
            </w:r>
          </w:p>
        </w:tc>
      </w:tr>
      <w:tr w:rsidR="000A5EA6" w:rsidRPr="0001000C" w14:paraId="3999D57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00CBF" w14:textId="0C648AF1" w:rsidR="000A5EA6" w:rsidRPr="00141C67" w:rsidRDefault="000A5EA6" w:rsidP="000A5EA6">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44C5D5E6" w14:textId="2080D313" w:rsidR="000A5EA6" w:rsidRPr="00141C67"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126F">
              <w:rPr>
                <w:sz w:val="18"/>
                <w:szCs w:val="18"/>
              </w:rPr>
              <w:t>20970624</w:t>
            </w:r>
          </w:p>
        </w:tc>
        <w:tc>
          <w:tcPr>
            <w:tcW w:w="0" w:type="auto"/>
          </w:tcPr>
          <w:p w14:paraId="74ABC293" w14:textId="66D5773A"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C54826D" w14:textId="088BF7C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11C87B5" w14:textId="0557C99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 (awaiting transplant)</w:t>
            </w:r>
          </w:p>
        </w:tc>
        <w:tc>
          <w:tcPr>
            <w:tcW w:w="0" w:type="auto"/>
          </w:tcPr>
          <w:p w14:paraId="4E8F0B30" w14:textId="1E5DB79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60AD0182" w14:textId="6E15EE8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81FC698" w14:textId="7B2AA62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2A46A" w14:textId="168B7E2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343A3F44" w14:textId="2E294F44"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28)","plainTextFormattedCitation":"(28)","previouslyFormattedCitation":"(28)"},"properties":{"noteIndex":0},"schema":"https://github.com/citation-style-language/schema/raw/master/csl-citation.json"}</w:instrText>
            </w:r>
            <w:r>
              <w:rPr>
                <w:sz w:val="18"/>
                <w:szCs w:val="18"/>
              </w:rPr>
              <w:fldChar w:fldCharType="separate"/>
            </w:r>
            <w:r w:rsidRPr="00BD4E2F">
              <w:rPr>
                <w:noProof/>
                <w:sz w:val="18"/>
                <w:szCs w:val="18"/>
              </w:rPr>
              <w:t>(28)</w:t>
            </w:r>
            <w:r>
              <w:rPr>
                <w:sz w:val="18"/>
                <w:szCs w:val="18"/>
              </w:rPr>
              <w:fldChar w:fldCharType="end"/>
            </w:r>
          </w:p>
        </w:tc>
      </w:tr>
      <w:tr w:rsidR="000A5EA6" w:rsidRPr="0001000C" w14:paraId="2C7F87C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848376B" w14:textId="59AED180" w:rsidR="000A5EA6" w:rsidRPr="0096126F" w:rsidRDefault="000A5EA6" w:rsidP="000A5EA6">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7582D11F" w14:textId="7D85692B" w:rsidR="000A5EA6" w:rsidRPr="0096126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369D7684" w14:textId="37CB0D6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51D8814A" w14:textId="305FBA0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9E4DDD4" w14:textId="4813CDD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5C1F0813" w14:textId="6A5F6B0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2D8596B2" w14:textId="1FC3CC9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8F303AD" w14:textId="654A7FC5" w:rsidR="000A5EA6" w:rsidRPr="00DD3764"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DE0FBF6" w14:textId="6DEFAF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5B2EC66F" w14:textId="7A91ECB0"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29)","plainTextFormattedCitation":"(29)","previouslyFormattedCitation":"(29)"},"properties":{"noteIndex":0},"schema":"https://github.com/citation-style-language/schema/raw/master/csl-citation.json"}</w:instrText>
            </w:r>
            <w:r>
              <w:rPr>
                <w:sz w:val="18"/>
                <w:szCs w:val="18"/>
              </w:rPr>
              <w:fldChar w:fldCharType="separate"/>
            </w:r>
            <w:r w:rsidRPr="00BD4E2F">
              <w:rPr>
                <w:noProof/>
                <w:sz w:val="18"/>
                <w:szCs w:val="18"/>
              </w:rPr>
              <w:t>(29)</w:t>
            </w:r>
            <w:r>
              <w:rPr>
                <w:sz w:val="18"/>
                <w:szCs w:val="18"/>
              </w:rPr>
              <w:fldChar w:fldCharType="end"/>
            </w:r>
          </w:p>
        </w:tc>
      </w:tr>
      <w:tr w:rsidR="000A5EA6" w:rsidRPr="0001000C" w14:paraId="1061947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4817B5" w14:textId="3691B95B" w:rsidR="000A5EA6" w:rsidRDefault="000A5EA6" w:rsidP="000A5EA6">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36C241F0" w14:textId="45A70005" w:rsidR="000A5EA6" w:rsidRPr="008220FF"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55687418" w14:textId="2165F79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33AA9BE" w14:textId="2FCE032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C8E9C84" w14:textId="3162A62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6173A2A" w14:textId="38D4A42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641F184D" w14:textId="5F9033F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 with calcification</w:t>
            </w:r>
          </w:p>
        </w:tc>
        <w:tc>
          <w:tcPr>
            <w:tcW w:w="0" w:type="auto"/>
          </w:tcPr>
          <w:p w14:paraId="17F420E9" w14:textId="5D8B8D4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0B9F4372" w14:textId="3797197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77EB13C0" w14:textId="0B9F5564"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Pr="00BD4E2F">
              <w:rPr>
                <w:noProof/>
                <w:sz w:val="18"/>
                <w:szCs w:val="18"/>
              </w:rPr>
              <w:t>(30)</w:t>
            </w:r>
            <w:r>
              <w:rPr>
                <w:sz w:val="18"/>
                <w:szCs w:val="18"/>
              </w:rPr>
              <w:fldChar w:fldCharType="end"/>
            </w:r>
          </w:p>
        </w:tc>
      </w:tr>
      <w:tr w:rsidR="000A5EA6" w:rsidRPr="0001000C" w14:paraId="5B81E91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85B6BF8" w14:textId="77777777" w:rsidR="000A5EA6" w:rsidRPr="003B13B1" w:rsidRDefault="000A5EA6" w:rsidP="000A5EA6">
            <w:pPr>
              <w:jc w:val="center"/>
              <w:rPr>
                <w:sz w:val="18"/>
                <w:szCs w:val="18"/>
              </w:rPr>
            </w:pPr>
          </w:p>
        </w:tc>
        <w:tc>
          <w:tcPr>
            <w:tcW w:w="0" w:type="auto"/>
          </w:tcPr>
          <w:p w14:paraId="164A0122" w14:textId="77777777" w:rsidR="000A5EA6" w:rsidRPr="003B13B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1A286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8BDF76"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F08A3FB"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87C69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AC382"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8B2997" w14:textId="72F4AEB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w:t>
            </w:r>
            <w:r>
              <w:rPr>
                <w:rFonts w:hint="eastAsia"/>
                <w:sz w:val="18"/>
                <w:szCs w:val="18"/>
              </w:rPr>
              <w:t>就變</w:t>
            </w:r>
            <w:r>
              <w:rPr>
                <w:rFonts w:hint="eastAsia"/>
                <w:sz w:val="18"/>
                <w:szCs w:val="18"/>
              </w:rPr>
              <w:t>n</w:t>
            </w:r>
            <w:r>
              <w:rPr>
                <w:sz w:val="18"/>
                <w:szCs w:val="18"/>
              </w:rPr>
              <w:t>eutral</w:t>
            </w:r>
          </w:p>
        </w:tc>
        <w:tc>
          <w:tcPr>
            <w:tcW w:w="0" w:type="auto"/>
          </w:tcPr>
          <w:p w14:paraId="54C77E1D"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3E0CE9" w14:textId="7777777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1A4E8E9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A6D6B9" w14:textId="353E7C6B" w:rsidR="000A5EA6" w:rsidRPr="003B13B1" w:rsidRDefault="000A5EA6" w:rsidP="000A5EA6">
            <w:pPr>
              <w:jc w:val="center"/>
              <w:rPr>
                <w:sz w:val="18"/>
                <w:szCs w:val="18"/>
              </w:rPr>
            </w:pPr>
            <w:r>
              <w:rPr>
                <w:sz w:val="18"/>
                <w:szCs w:val="18"/>
              </w:rPr>
              <w:t xml:space="preserve">Merjanian </w:t>
            </w:r>
            <w:r w:rsidRPr="00A32BD2">
              <w:rPr>
                <w:i/>
                <w:sz w:val="18"/>
                <w:szCs w:val="18"/>
              </w:rPr>
              <w:t>et al.</w:t>
            </w:r>
          </w:p>
        </w:tc>
        <w:tc>
          <w:tcPr>
            <w:tcW w:w="0" w:type="auto"/>
          </w:tcPr>
          <w:p w14:paraId="6D885F94" w14:textId="48B0E0C5" w:rsidR="000A5EA6" w:rsidRPr="003B13B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23C7B205" w14:textId="3C4C0DB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F052A08" w14:textId="54D8D13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42A41EF" w14:textId="7F232A6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24303D2D" w14:textId="15CE66A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69A7A888" w14:textId="176F393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7792EA08" w14:textId="46A99F5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5FF96AA8" w14:textId="51044B2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7D9588" w14:textId="606CE8C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2DE6ED4" w14:textId="0ED40961"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31)","plainTextFormattedCitation":"(31)","previouslyFormattedCitation":"(31)"},"properties":{"noteIndex":0},"schema":"https://github.com/citation-style-language/schema/raw/master/csl-citation.json"}</w:instrText>
            </w:r>
            <w:r>
              <w:rPr>
                <w:sz w:val="18"/>
                <w:szCs w:val="18"/>
              </w:rPr>
              <w:fldChar w:fldCharType="separate"/>
            </w:r>
            <w:r w:rsidRPr="00BD4E2F">
              <w:rPr>
                <w:noProof/>
                <w:sz w:val="18"/>
                <w:szCs w:val="18"/>
              </w:rPr>
              <w:t>(31)</w:t>
            </w:r>
            <w:r>
              <w:rPr>
                <w:sz w:val="18"/>
                <w:szCs w:val="18"/>
              </w:rPr>
              <w:fldChar w:fldCharType="end"/>
            </w:r>
          </w:p>
        </w:tc>
      </w:tr>
      <w:tr w:rsidR="000A5EA6" w:rsidRPr="0001000C" w14:paraId="27928C8D"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DDD2611" w14:textId="77777777" w:rsidR="000A5EA6" w:rsidRPr="003B13B1" w:rsidRDefault="000A5EA6" w:rsidP="000A5EA6">
            <w:pPr>
              <w:jc w:val="center"/>
              <w:rPr>
                <w:sz w:val="18"/>
                <w:szCs w:val="18"/>
              </w:rPr>
            </w:pPr>
          </w:p>
        </w:tc>
        <w:tc>
          <w:tcPr>
            <w:tcW w:w="0" w:type="auto"/>
          </w:tcPr>
          <w:p w14:paraId="080A4195" w14:textId="77777777" w:rsidR="000A5EA6" w:rsidRPr="003B13B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8297B8"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903363A"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B441461"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CEA7C0" w14:textId="777777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065AC6" w14:textId="63D160F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ne to increased severity of CAC</w:t>
            </w:r>
          </w:p>
        </w:tc>
        <w:tc>
          <w:tcPr>
            <w:tcW w:w="0" w:type="auto"/>
          </w:tcPr>
          <w:p w14:paraId="364C728F" w14:textId="7281010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7AD53897" w14:textId="5A10B132" w:rsidR="000A5EA6" w:rsidRPr="00A73F1D"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60E8F0D0" w14:textId="5082610F"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636B546C" w14:textId="7777777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0A5EA6" w:rsidRPr="0001000C" w14:paraId="76CEC9B7"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0D3454" w14:textId="11661E08" w:rsidR="000A5EA6" w:rsidRPr="003B13B1" w:rsidRDefault="000A5EA6" w:rsidP="000A5EA6">
            <w:pPr>
              <w:jc w:val="center"/>
              <w:rPr>
                <w:sz w:val="18"/>
                <w:szCs w:val="18"/>
              </w:rPr>
            </w:pPr>
            <w:r>
              <w:rPr>
                <w:sz w:val="18"/>
                <w:szCs w:val="18"/>
              </w:rPr>
              <w:t xml:space="preserve">Liu </w:t>
            </w:r>
            <w:r w:rsidRPr="0026052C">
              <w:rPr>
                <w:i/>
                <w:sz w:val="18"/>
                <w:szCs w:val="18"/>
              </w:rPr>
              <w:t>et al.</w:t>
            </w:r>
          </w:p>
        </w:tc>
        <w:tc>
          <w:tcPr>
            <w:tcW w:w="0" w:type="auto"/>
          </w:tcPr>
          <w:p w14:paraId="7A9D5015" w14:textId="1632FA9D" w:rsidR="000A5EA6" w:rsidRPr="003B13B1"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0016201B" w14:textId="7436784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BDA63A1" w14:textId="2CB059E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2CFDB1" w14:textId="2228CE5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D0D4DA3" w14:textId="0BF0129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426833FE" w14:textId="39108D5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533A588"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4D06EDF0" w14:textId="7777777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329F5F95" w14:textId="4352A2D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27229579" w14:textId="1330B22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74CCFB3A" w14:textId="0037E82A"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32)","plainTextFormattedCitation":"(32)","previouslyFormattedCitation":"(32)"},"properties":{"noteIndex":0},"schema":"https://github.com/citation-style-language/schema/raw/master/csl-citation.json"}</w:instrText>
            </w:r>
            <w:r>
              <w:rPr>
                <w:sz w:val="18"/>
                <w:szCs w:val="18"/>
              </w:rPr>
              <w:fldChar w:fldCharType="separate"/>
            </w:r>
            <w:r w:rsidRPr="00BD4E2F">
              <w:rPr>
                <w:noProof/>
                <w:sz w:val="18"/>
                <w:szCs w:val="18"/>
              </w:rPr>
              <w:t>(32)</w:t>
            </w:r>
            <w:r>
              <w:rPr>
                <w:sz w:val="18"/>
                <w:szCs w:val="18"/>
              </w:rPr>
              <w:fldChar w:fldCharType="end"/>
            </w:r>
          </w:p>
        </w:tc>
      </w:tr>
      <w:tr w:rsidR="000A5EA6" w:rsidRPr="0001000C" w14:paraId="4070996B"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3D8BB63" w14:textId="42926C6D" w:rsidR="000A5EA6" w:rsidRPr="003B13B1" w:rsidRDefault="000A5EA6" w:rsidP="000A5EA6">
            <w:pPr>
              <w:jc w:val="center"/>
              <w:rPr>
                <w:sz w:val="18"/>
                <w:szCs w:val="18"/>
              </w:rPr>
            </w:pPr>
            <w:r>
              <w:rPr>
                <w:sz w:val="18"/>
                <w:szCs w:val="18"/>
              </w:rPr>
              <w:t xml:space="preserve">London </w:t>
            </w:r>
            <w:r w:rsidRPr="008B6F64">
              <w:rPr>
                <w:i/>
                <w:sz w:val="18"/>
                <w:szCs w:val="18"/>
              </w:rPr>
              <w:t>et al.</w:t>
            </w:r>
          </w:p>
        </w:tc>
        <w:tc>
          <w:tcPr>
            <w:tcW w:w="0" w:type="auto"/>
          </w:tcPr>
          <w:p w14:paraId="1C9998F6" w14:textId="1D80CDF4" w:rsidR="000A5EA6" w:rsidRPr="003B13B1"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6F64">
              <w:rPr>
                <w:sz w:val="18"/>
                <w:szCs w:val="18"/>
              </w:rPr>
              <w:t>23343541</w:t>
            </w:r>
          </w:p>
        </w:tc>
        <w:tc>
          <w:tcPr>
            <w:tcW w:w="0" w:type="auto"/>
          </w:tcPr>
          <w:p w14:paraId="4B8DE098" w14:textId="04816BB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CEE0F26" w14:textId="24790C96"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3C7D5CE" w14:textId="380FB2B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623818" w14:textId="05C9E58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570EDF16" w14:textId="7A92162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0913E2F" w14:textId="4883E75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0F0B8032" w14:textId="386A184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4741C007" w14:textId="48356967"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33)","plainTextFormattedCitation":"(33)","previouslyFormattedCitation":"(33)"},"properties":{"noteIndex":0},"schema":"https://github.com/citation-style-language/schema/raw/master/csl-citation.json"}</w:instrText>
            </w:r>
            <w:r>
              <w:rPr>
                <w:sz w:val="18"/>
                <w:szCs w:val="18"/>
              </w:rPr>
              <w:fldChar w:fldCharType="separate"/>
            </w:r>
            <w:r w:rsidRPr="00BD4E2F">
              <w:rPr>
                <w:noProof/>
                <w:sz w:val="18"/>
                <w:szCs w:val="18"/>
              </w:rPr>
              <w:t>(33)</w:t>
            </w:r>
            <w:r>
              <w:rPr>
                <w:sz w:val="18"/>
                <w:szCs w:val="18"/>
              </w:rPr>
              <w:fldChar w:fldCharType="end"/>
            </w:r>
          </w:p>
        </w:tc>
      </w:tr>
      <w:tr w:rsidR="000A5EA6" w:rsidRPr="0001000C" w14:paraId="0EB354B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419C52" w14:textId="11262708" w:rsidR="000A5EA6" w:rsidRDefault="000A5EA6" w:rsidP="000A5EA6">
            <w:pPr>
              <w:jc w:val="center"/>
              <w:rPr>
                <w:sz w:val="18"/>
                <w:szCs w:val="18"/>
              </w:rPr>
            </w:pPr>
            <w:r>
              <w:rPr>
                <w:sz w:val="18"/>
                <w:szCs w:val="18"/>
              </w:rPr>
              <w:t xml:space="preserve">Davis </w:t>
            </w:r>
            <w:r w:rsidRPr="00E13845">
              <w:rPr>
                <w:i/>
                <w:sz w:val="18"/>
                <w:szCs w:val="18"/>
              </w:rPr>
              <w:t>et al.</w:t>
            </w:r>
          </w:p>
        </w:tc>
        <w:tc>
          <w:tcPr>
            <w:tcW w:w="0" w:type="auto"/>
          </w:tcPr>
          <w:p w14:paraId="0E16D28E" w14:textId="7B145A92" w:rsidR="000A5EA6" w:rsidRPr="008B6F64"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E13845">
              <w:rPr>
                <w:sz w:val="18"/>
                <w:szCs w:val="18"/>
              </w:rPr>
              <w:t>26797375</w:t>
            </w:r>
          </w:p>
        </w:tc>
        <w:tc>
          <w:tcPr>
            <w:tcW w:w="0" w:type="auto"/>
          </w:tcPr>
          <w:p w14:paraId="1C98401E" w14:textId="217532D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17E09106" w14:textId="41C1F30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D2849A8" w14:textId="0C7E667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D9E6788" w14:textId="6874F55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1</w:t>
            </w:r>
          </w:p>
        </w:tc>
        <w:tc>
          <w:tcPr>
            <w:tcW w:w="0" w:type="auto"/>
          </w:tcPr>
          <w:p w14:paraId="30F69A68" w14:textId="1C410F4F"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21389F7" w14:textId="78D381E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36A8312E" w14:textId="04504CD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7F8E64FD" w14:textId="5AEC46B5"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14C53C9E" w14:textId="3DC72F3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6DB332DE" w14:textId="42042BB3"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34)","plainTextFormattedCitation":"(34)","previouslyFormattedCitation":"(34)"},"properties":{"noteIndex":0},"schema":"https://github.com/citation-style-language/schema/raw/master/csl-citation.json"}</w:instrText>
            </w:r>
            <w:r>
              <w:rPr>
                <w:sz w:val="18"/>
                <w:szCs w:val="18"/>
              </w:rPr>
              <w:fldChar w:fldCharType="separate"/>
            </w:r>
            <w:r w:rsidRPr="00BD4E2F">
              <w:rPr>
                <w:noProof/>
                <w:sz w:val="18"/>
                <w:szCs w:val="18"/>
              </w:rPr>
              <w:t>(34)</w:t>
            </w:r>
            <w:r>
              <w:rPr>
                <w:sz w:val="18"/>
                <w:szCs w:val="18"/>
              </w:rPr>
              <w:fldChar w:fldCharType="end"/>
            </w:r>
          </w:p>
        </w:tc>
      </w:tr>
      <w:tr w:rsidR="000A5EA6" w:rsidRPr="0001000C" w14:paraId="4CA66EA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8599FC7" w14:textId="55F9F98D" w:rsidR="000A5EA6" w:rsidRDefault="000A5EA6" w:rsidP="000A5EA6">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01536BC4" w14:textId="7DA934E9" w:rsidR="000A5EA6" w:rsidRPr="00E13845"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7859E2D7" w14:textId="36DD5E0C"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B604B7E" w14:textId="7B76D37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83CE9AE" w14:textId="7A26435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3DD87EF" w14:textId="2E58DB9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4B4BFDB" w14:textId="6691DC9B"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530FAD7" w14:textId="5881CBF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313F27C" w14:textId="207CDC0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F4A337F" w14:textId="23BC4882"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35)","plainTextFormattedCitation":"(35)","previouslyFormattedCitation":"(35)"},"properties":{"noteIndex":0},"schema":"https://github.com/citation-style-language/schema/raw/master/csl-citation.json"}</w:instrText>
            </w:r>
            <w:r>
              <w:rPr>
                <w:sz w:val="18"/>
                <w:szCs w:val="18"/>
              </w:rPr>
              <w:fldChar w:fldCharType="separate"/>
            </w:r>
            <w:r w:rsidRPr="00BD4E2F">
              <w:rPr>
                <w:noProof/>
                <w:sz w:val="18"/>
                <w:szCs w:val="18"/>
              </w:rPr>
              <w:t>(35)</w:t>
            </w:r>
            <w:r>
              <w:rPr>
                <w:sz w:val="18"/>
                <w:szCs w:val="18"/>
              </w:rPr>
              <w:fldChar w:fldCharType="end"/>
            </w:r>
          </w:p>
        </w:tc>
      </w:tr>
      <w:tr w:rsidR="000A5EA6" w:rsidRPr="0001000C" w14:paraId="2C2F880C"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1FD55" w14:textId="6F039366" w:rsidR="000A5EA6" w:rsidRPr="00497A88" w:rsidRDefault="000A5EA6" w:rsidP="000A5EA6">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681068CA" w14:textId="143E591F" w:rsidR="000A5EA6" w:rsidRPr="00497A88"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5890EF17" w14:textId="5B2B6F6C"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4B3119CD" w14:textId="5EF65F6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35B79C26" w14:textId="1F7C214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FEE2D01" w14:textId="377FA4F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4F4158FA" w14:textId="2A66F9F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FF51F4" w14:textId="52BC4CC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15F7BD08" w14:textId="37B9238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C1BA902" w14:textId="640E3164"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36)","plainTextFormattedCitation":"(36)","previouslyFormattedCitation":"(36)"},"properties":{"noteIndex":0},"schema":"https://github.com/citation-style-language/schema/raw/master/csl-citation.json"}</w:instrText>
            </w:r>
            <w:r>
              <w:rPr>
                <w:sz w:val="18"/>
                <w:szCs w:val="18"/>
              </w:rPr>
              <w:fldChar w:fldCharType="separate"/>
            </w:r>
            <w:r w:rsidRPr="006A58E8">
              <w:rPr>
                <w:noProof/>
                <w:sz w:val="18"/>
                <w:szCs w:val="18"/>
              </w:rPr>
              <w:t>(36)</w:t>
            </w:r>
            <w:r>
              <w:rPr>
                <w:sz w:val="18"/>
                <w:szCs w:val="18"/>
              </w:rPr>
              <w:fldChar w:fldCharType="end"/>
            </w:r>
          </w:p>
        </w:tc>
      </w:tr>
      <w:tr w:rsidR="000A5EA6" w:rsidRPr="0001000C" w14:paraId="378EFCF9"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068C8A4" w14:textId="52FCBC6B" w:rsidR="000A5EA6" w:rsidRDefault="000A5EA6" w:rsidP="000A5EA6">
            <w:pPr>
              <w:jc w:val="center"/>
              <w:rPr>
                <w:sz w:val="18"/>
                <w:szCs w:val="18"/>
              </w:rPr>
            </w:pPr>
            <w:r>
              <w:rPr>
                <w:sz w:val="18"/>
                <w:szCs w:val="18"/>
              </w:rPr>
              <w:t xml:space="preserve">Coen </w:t>
            </w:r>
            <w:r w:rsidRPr="00E3773D">
              <w:rPr>
                <w:i/>
                <w:sz w:val="18"/>
                <w:szCs w:val="18"/>
              </w:rPr>
              <w:t>et al.</w:t>
            </w:r>
          </w:p>
        </w:tc>
        <w:tc>
          <w:tcPr>
            <w:tcW w:w="0" w:type="auto"/>
          </w:tcPr>
          <w:p w14:paraId="7EE63914" w14:textId="20803D56" w:rsidR="000A5EA6" w:rsidRPr="006A58E8"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773D">
              <w:rPr>
                <w:sz w:val="18"/>
                <w:szCs w:val="18"/>
              </w:rPr>
              <w:t>16557100</w:t>
            </w:r>
          </w:p>
        </w:tc>
        <w:tc>
          <w:tcPr>
            <w:tcW w:w="0" w:type="auto"/>
          </w:tcPr>
          <w:p w14:paraId="6128BE0F" w14:textId="08B0DDC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31020C9" w14:textId="36402913"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CC6A8F8" w14:textId="07CB1A6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C4D05EF" w14:textId="783757E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31E9ABD8" w14:textId="617402C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6C72476C" w14:textId="646244A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772ADEC9" w14:textId="0BA652E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B1BC3B" w14:textId="1254955D"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37)","plainTextFormattedCitation":"(37)","previouslyFormattedCitation":"(37)"},"properties":{"noteIndex":0},"schema":"https://github.com/citation-style-language/schema/raw/master/csl-citation.json"}</w:instrText>
            </w:r>
            <w:r>
              <w:rPr>
                <w:sz w:val="18"/>
                <w:szCs w:val="18"/>
              </w:rPr>
              <w:fldChar w:fldCharType="separate"/>
            </w:r>
            <w:r w:rsidRPr="00FC23FB">
              <w:rPr>
                <w:noProof/>
                <w:sz w:val="18"/>
                <w:szCs w:val="18"/>
              </w:rPr>
              <w:t>(37)</w:t>
            </w:r>
            <w:r>
              <w:rPr>
                <w:sz w:val="18"/>
                <w:szCs w:val="18"/>
              </w:rPr>
              <w:fldChar w:fldCharType="end"/>
            </w:r>
          </w:p>
        </w:tc>
      </w:tr>
      <w:tr w:rsidR="000A5EA6" w:rsidRPr="0001000C" w14:paraId="153B74E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5FF949" w14:textId="6FF6952A" w:rsidR="000A5EA6" w:rsidRDefault="000A5EA6" w:rsidP="000A5EA6">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47EB3D2F" w14:textId="005981D0" w:rsidR="000A5EA6" w:rsidRPr="00E3773D"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269721D9" w14:textId="4BAA555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0EFA3948" w14:textId="359FC650"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744285" w14:textId="343DEEE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28A71A" w14:textId="071158D9"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6D9F98E3" w14:textId="1B01040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EB933D4" w14:textId="5D09FBCC" w:rsidR="000A5EA6" w:rsidRPr="00B50F28"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42060D21" w14:textId="6B439F8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7D327EE8" w14:textId="77261942"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38)"},"properties":{"noteIndex":0},"schema":"https://github.com/citation-style-language/schema/raw/master/csl-citation.json"}</w:instrText>
            </w:r>
            <w:r>
              <w:rPr>
                <w:sz w:val="18"/>
                <w:szCs w:val="18"/>
              </w:rPr>
              <w:fldChar w:fldCharType="separate"/>
            </w:r>
            <w:r w:rsidRPr="008959CE">
              <w:rPr>
                <w:noProof/>
                <w:sz w:val="18"/>
                <w:szCs w:val="18"/>
              </w:rPr>
              <w:t>(38)</w:t>
            </w:r>
            <w:r>
              <w:rPr>
                <w:sz w:val="18"/>
                <w:szCs w:val="18"/>
              </w:rPr>
              <w:fldChar w:fldCharType="end"/>
            </w:r>
          </w:p>
        </w:tc>
      </w:tr>
      <w:tr w:rsidR="000A5EA6" w:rsidRPr="0001000C" w14:paraId="6D583AFA"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17D6323" w14:textId="6AAAB1C8" w:rsidR="000A5EA6" w:rsidRDefault="000A5EA6" w:rsidP="000A5EA6">
            <w:pPr>
              <w:jc w:val="center"/>
              <w:rPr>
                <w:sz w:val="18"/>
                <w:szCs w:val="18"/>
              </w:rPr>
            </w:pPr>
            <w:r>
              <w:rPr>
                <w:sz w:val="18"/>
                <w:szCs w:val="18"/>
              </w:rPr>
              <w:t xml:space="preserve">He </w:t>
            </w:r>
            <w:r w:rsidRPr="00B1738C">
              <w:rPr>
                <w:i/>
                <w:sz w:val="18"/>
                <w:szCs w:val="18"/>
              </w:rPr>
              <w:t>et al.</w:t>
            </w:r>
          </w:p>
        </w:tc>
        <w:tc>
          <w:tcPr>
            <w:tcW w:w="0" w:type="auto"/>
          </w:tcPr>
          <w:p w14:paraId="52511BD7" w14:textId="4D81DB06" w:rsidR="000A5EA6" w:rsidRPr="008959CE"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38C">
              <w:rPr>
                <w:sz w:val="18"/>
                <w:szCs w:val="18"/>
              </w:rPr>
              <w:t>29490308</w:t>
            </w:r>
          </w:p>
        </w:tc>
        <w:tc>
          <w:tcPr>
            <w:tcW w:w="0" w:type="auto"/>
          </w:tcPr>
          <w:p w14:paraId="0CA5F70D" w14:textId="3A83B661" w:rsidR="000A5EA6" w:rsidRPr="008959CE"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56036F6F" w14:textId="2CB6EBF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CD6DAA0" w14:textId="6FD2DA15"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98E1C25" w14:textId="3EEA572A"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1BDA8020" w14:textId="0F7757C1"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28720672" w14:textId="5002DF54"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96E0D72" w14:textId="6CEA855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E069393" w14:textId="6828EF22"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9)","plainTextFormattedCitation":"(39)","previouslyFormattedCitation":"(39)"},"properties":{"noteIndex":0},"schema":"https://github.com/citation-style-language/schema/raw/master/csl-citation.json"}</w:instrText>
            </w:r>
            <w:r>
              <w:rPr>
                <w:sz w:val="18"/>
                <w:szCs w:val="18"/>
              </w:rPr>
              <w:fldChar w:fldCharType="separate"/>
            </w:r>
            <w:r w:rsidRPr="00813503">
              <w:rPr>
                <w:noProof/>
                <w:sz w:val="18"/>
                <w:szCs w:val="18"/>
              </w:rPr>
              <w:t>(39)</w:t>
            </w:r>
            <w:r>
              <w:rPr>
                <w:sz w:val="18"/>
                <w:szCs w:val="18"/>
              </w:rPr>
              <w:fldChar w:fldCharType="end"/>
            </w:r>
          </w:p>
        </w:tc>
      </w:tr>
      <w:tr w:rsidR="000A5EA6" w:rsidRPr="0001000C" w14:paraId="78F91E6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08015" w14:textId="6AE9A53E" w:rsidR="000A5EA6" w:rsidRDefault="000A5EA6" w:rsidP="000A5EA6">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25CE6AA4" w14:textId="273400BF" w:rsidR="000A5EA6" w:rsidRPr="00B1738C"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3D5F">
              <w:rPr>
                <w:sz w:val="18"/>
                <w:szCs w:val="18"/>
              </w:rPr>
              <w:t>16013017</w:t>
            </w:r>
          </w:p>
        </w:tc>
        <w:tc>
          <w:tcPr>
            <w:tcW w:w="0" w:type="auto"/>
          </w:tcPr>
          <w:p w14:paraId="7ADDD437" w14:textId="0AF3F666"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2B233C7D" w14:textId="6C0BCC87"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1D460A7" w14:textId="70FA206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B8CA6F5" w14:textId="1D8CE88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6DEDD900" w14:textId="6394A934"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AAB73B" w14:textId="785545B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2844315F" w14:textId="0948238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B26C24E" w14:textId="52551382"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40)","plainTextFormattedCitation":"(40)","previouslyFormattedCitation":"(40)"},"properties":{"noteIndex":0},"schema":"https://github.com/citation-style-language/schema/raw/master/csl-citation.json"}</w:instrText>
            </w:r>
            <w:r>
              <w:rPr>
                <w:sz w:val="18"/>
                <w:szCs w:val="18"/>
              </w:rPr>
              <w:fldChar w:fldCharType="separate"/>
            </w:r>
            <w:r w:rsidRPr="00313D5F">
              <w:rPr>
                <w:noProof/>
                <w:sz w:val="18"/>
                <w:szCs w:val="18"/>
              </w:rPr>
              <w:t>(40)</w:t>
            </w:r>
            <w:r>
              <w:rPr>
                <w:sz w:val="18"/>
                <w:szCs w:val="18"/>
              </w:rPr>
              <w:fldChar w:fldCharType="end"/>
            </w:r>
          </w:p>
        </w:tc>
      </w:tr>
      <w:tr w:rsidR="000A5EA6" w:rsidRPr="0001000C" w14:paraId="1D53926A"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0866C3C" w14:textId="7C3A1288" w:rsidR="000A5EA6" w:rsidRDefault="000A5EA6" w:rsidP="000A5EA6">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5FF2F7C3" w14:textId="44E5CE1A" w:rsidR="000A5EA6" w:rsidRPr="00B1738C"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0717D600" w14:textId="597F5580"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38796F87" w14:textId="16015F77"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25B86A5B" w14:textId="621A36BE"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ED4F682" w14:textId="4713F158"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3B019DB6" w14:textId="446B0F52"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80C29B5" w14:textId="70B409EC" w:rsidR="000A5EA6" w:rsidRPr="008A438F"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35AE766D" w14:textId="7B191840" w:rsidR="000A5EA6" w:rsidRPr="00AE0ADA"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101F6AA" w14:textId="77777777" w:rsidR="000A5EA6" w:rsidRPr="00AE0ADA"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43607AAD" w14:textId="77777777" w:rsidR="000A5EA6" w:rsidRPr="00AE0ADA"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15A8CF63" w14:textId="674F0B0C" w:rsidR="000A5EA6" w:rsidRDefault="000A5EA6" w:rsidP="000A5EA6">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0828B926" w14:textId="23484EF4" w:rsidR="000A5EA6" w:rsidRDefault="000A5EA6" w:rsidP="000A5EA6">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41)","plainTextFormattedCitation":"(41)","previouslyFormattedCitation":"(41)"},"properties":{"noteIndex":0},"schema":"https://github.com/citation-style-language/schema/raw/master/csl-citation.json"}</w:instrText>
            </w:r>
            <w:r>
              <w:rPr>
                <w:sz w:val="18"/>
                <w:szCs w:val="18"/>
              </w:rPr>
              <w:fldChar w:fldCharType="separate"/>
            </w:r>
            <w:r w:rsidRPr="00AE0ADA">
              <w:rPr>
                <w:noProof/>
                <w:sz w:val="18"/>
                <w:szCs w:val="18"/>
              </w:rPr>
              <w:t>(41)</w:t>
            </w:r>
            <w:r>
              <w:rPr>
                <w:sz w:val="18"/>
                <w:szCs w:val="18"/>
              </w:rPr>
              <w:fldChar w:fldCharType="end"/>
            </w:r>
          </w:p>
        </w:tc>
      </w:tr>
      <w:tr w:rsidR="000A5EA6" w:rsidRPr="0001000C" w14:paraId="1C234175"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FB5CC0" w14:textId="7CCFD1FC" w:rsidR="000A5EA6" w:rsidRPr="00AE0ADA" w:rsidRDefault="000A5EA6" w:rsidP="000A5EA6">
            <w:pPr>
              <w:jc w:val="center"/>
              <w:rPr>
                <w:sz w:val="18"/>
                <w:szCs w:val="18"/>
              </w:rPr>
            </w:pPr>
            <w:proofErr w:type="spellStart"/>
            <w:r>
              <w:rPr>
                <w:sz w:val="18"/>
                <w:szCs w:val="18"/>
              </w:rPr>
              <w:t>Claes</w:t>
            </w:r>
            <w:proofErr w:type="spellEnd"/>
            <w:r>
              <w:rPr>
                <w:sz w:val="18"/>
                <w:szCs w:val="18"/>
              </w:rPr>
              <w:t xml:space="preserve"> KJ</w:t>
            </w:r>
          </w:p>
        </w:tc>
        <w:tc>
          <w:tcPr>
            <w:tcW w:w="0" w:type="auto"/>
          </w:tcPr>
          <w:p w14:paraId="03220DEA" w14:textId="4BB79CD1" w:rsidR="000A5EA6" w:rsidRPr="00AE0ADA"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4C7C8D85" w14:textId="70A4EC93"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14DF40B" w14:textId="71956392"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06983AD8" w14:textId="773C65C8"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91612B7" w14:textId="6A541191"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7ED8AA54" w14:textId="2708126B"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90B4D07" w14:textId="1F76D97D"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2196F0C4" w14:textId="37F7BC0E" w:rsidR="000A5EA6" w:rsidRDefault="000A5EA6" w:rsidP="000A5EA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369F6645" w14:textId="59A4CECD" w:rsidR="000A5EA6" w:rsidRDefault="000A5EA6" w:rsidP="000A5EA6">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Pr="00AC4333">
              <w:rPr>
                <w:noProof/>
                <w:sz w:val="18"/>
                <w:szCs w:val="18"/>
              </w:rPr>
              <w:t>(42)</w:t>
            </w:r>
            <w:r>
              <w:rPr>
                <w:sz w:val="18"/>
                <w:szCs w:val="18"/>
              </w:rPr>
              <w:fldChar w:fldCharType="end"/>
            </w:r>
          </w:p>
        </w:tc>
      </w:tr>
      <w:tr w:rsidR="00AD4602" w:rsidRPr="0001000C" w14:paraId="46137CA5"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582743F" w14:textId="77777777" w:rsidR="00AD4602" w:rsidRDefault="00AD4602" w:rsidP="00AD4602">
            <w:pPr>
              <w:jc w:val="center"/>
              <w:rPr>
                <w:sz w:val="18"/>
                <w:szCs w:val="18"/>
              </w:rPr>
            </w:pPr>
          </w:p>
        </w:tc>
        <w:tc>
          <w:tcPr>
            <w:tcW w:w="0" w:type="auto"/>
          </w:tcPr>
          <w:p w14:paraId="38B2776B" w14:textId="77777777" w:rsidR="00AD4602" w:rsidRPr="00FC372D"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19C183E" w14:textId="77777777" w:rsidR="00AD4602" w:rsidRPr="00FC372D"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5ACA3B"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0D0CC1"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AF215A"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9F6059"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400A54" w14:textId="3DFAEBB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tcPr>
          <w:p w14:paraId="3AD903BF" w14:textId="5E3276F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327177F3" w14:textId="7777777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D4602" w:rsidRPr="0001000C" w14:paraId="012F879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6F449" w14:textId="002478D4" w:rsidR="00AD4602" w:rsidRDefault="00AD4602" w:rsidP="00AD4602">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24A6922D" w14:textId="104912E7" w:rsidR="00AD4602" w:rsidRPr="00FC372D"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7EB5">
              <w:rPr>
                <w:sz w:val="18"/>
                <w:szCs w:val="18"/>
              </w:rPr>
              <w:t>14981445</w:t>
            </w:r>
          </w:p>
        </w:tc>
        <w:tc>
          <w:tcPr>
            <w:tcW w:w="0" w:type="auto"/>
          </w:tcPr>
          <w:p w14:paraId="2542935A" w14:textId="6A709321" w:rsidR="00AD4602" w:rsidRPr="00FC372D"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061BB6B8" w14:textId="0239C06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703D6E35" w14:textId="684EACE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FB9DE63" w14:textId="09941FA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3</w:t>
            </w:r>
          </w:p>
        </w:tc>
        <w:tc>
          <w:tcPr>
            <w:tcW w:w="0" w:type="auto"/>
          </w:tcPr>
          <w:p w14:paraId="189574FA" w14:textId="17CFD8C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8B55BC9" w14:textId="300A738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208EF401" w14:textId="723DD5C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273396DE" w14:textId="4FF8442B"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43)","plainTextFormattedCitation":"(43)","previouslyFormattedCitation":"(43)"},"properties":{"noteIndex":0},"schema":"https://github.com/citation-style-language/schema/raw/master/csl-citation.json"}</w:instrText>
            </w:r>
            <w:r>
              <w:rPr>
                <w:sz w:val="18"/>
                <w:szCs w:val="18"/>
              </w:rPr>
              <w:fldChar w:fldCharType="separate"/>
            </w:r>
            <w:r w:rsidRPr="0047291F">
              <w:rPr>
                <w:noProof/>
                <w:sz w:val="18"/>
                <w:szCs w:val="18"/>
              </w:rPr>
              <w:t>(43)</w:t>
            </w:r>
            <w:r>
              <w:rPr>
                <w:sz w:val="18"/>
                <w:szCs w:val="18"/>
              </w:rPr>
              <w:fldChar w:fldCharType="end"/>
            </w:r>
          </w:p>
        </w:tc>
      </w:tr>
      <w:tr w:rsidR="00AD4602" w:rsidRPr="0001000C" w14:paraId="32D52ED2"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47DCE91" w14:textId="4070E1C7" w:rsidR="00AD4602" w:rsidRPr="00FD7EB5" w:rsidRDefault="00AD4602" w:rsidP="00AD4602">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396A5AB5" w14:textId="6EA2B5CD" w:rsidR="00AD4602" w:rsidRPr="00FD7EB5"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ED8">
              <w:rPr>
                <w:sz w:val="18"/>
                <w:szCs w:val="18"/>
              </w:rPr>
              <w:t>21700824</w:t>
            </w:r>
          </w:p>
        </w:tc>
        <w:tc>
          <w:tcPr>
            <w:tcW w:w="0" w:type="auto"/>
          </w:tcPr>
          <w:p w14:paraId="402696EA" w14:textId="1E0CC2F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23785B96" w14:textId="0B5502CF"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5B5E5565" w14:textId="428F695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FEDD9B" w14:textId="41A80F8B"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4</w:t>
            </w:r>
          </w:p>
        </w:tc>
        <w:tc>
          <w:tcPr>
            <w:tcW w:w="0" w:type="auto"/>
          </w:tcPr>
          <w:p w14:paraId="68885BF2" w14:textId="3D2110A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C4E8C" w14:textId="38E293C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E9E1F75" w14:textId="0D671D5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329BA19" w14:textId="3929692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44)","plainTextFormattedCitation":"(44)","previouslyFormattedCitation":"(44)"},"properties":{"noteIndex":0},"schema":"https://github.com/citation-style-language/schema/raw/master/csl-citation.json"}</w:instrText>
            </w:r>
            <w:r>
              <w:rPr>
                <w:sz w:val="18"/>
                <w:szCs w:val="18"/>
              </w:rPr>
              <w:fldChar w:fldCharType="separate"/>
            </w:r>
            <w:r w:rsidRPr="00395ED8">
              <w:rPr>
                <w:noProof/>
                <w:sz w:val="18"/>
                <w:szCs w:val="18"/>
              </w:rPr>
              <w:t>(44)</w:t>
            </w:r>
            <w:r>
              <w:rPr>
                <w:sz w:val="18"/>
                <w:szCs w:val="18"/>
              </w:rPr>
              <w:fldChar w:fldCharType="end"/>
            </w:r>
          </w:p>
        </w:tc>
      </w:tr>
      <w:tr w:rsidR="00AD4602" w:rsidRPr="0001000C" w14:paraId="301E3909"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27469F" w14:textId="2FCEEE0C" w:rsidR="00AD4602" w:rsidRPr="00395ED8" w:rsidRDefault="00AD4602" w:rsidP="00AD4602">
            <w:pPr>
              <w:jc w:val="center"/>
              <w:rPr>
                <w:sz w:val="18"/>
                <w:szCs w:val="18"/>
              </w:rPr>
            </w:pPr>
            <w:r>
              <w:rPr>
                <w:sz w:val="18"/>
                <w:szCs w:val="18"/>
              </w:rPr>
              <w:t xml:space="preserve">Kimura </w:t>
            </w:r>
            <w:r w:rsidRPr="001B607B">
              <w:rPr>
                <w:i/>
                <w:sz w:val="18"/>
                <w:szCs w:val="18"/>
              </w:rPr>
              <w:t>et al.</w:t>
            </w:r>
          </w:p>
        </w:tc>
        <w:tc>
          <w:tcPr>
            <w:tcW w:w="0" w:type="auto"/>
          </w:tcPr>
          <w:p w14:paraId="6CCD0B57" w14:textId="0CFDDE9F" w:rsidR="00AD4602" w:rsidRPr="00395ED8"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10412787</w:t>
            </w:r>
          </w:p>
        </w:tc>
        <w:tc>
          <w:tcPr>
            <w:tcW w:w="0" w:type="auto"/>
          </w:tcPr>
          <w:p w14:paraId="1138F0AF" w14:textId="3BF132F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0762897" w14:textId="5E6825BA"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9</w:t>
            </w:r>
          </w:p>
        </w:tc>
        <w:tc>
          <w:tcPr>
            <w:tcW w:w="0" w:type="auto"/>
          </w:tcPr>
          <w:p w14:paraId="5FFFF97A" w14:textId="480FC4B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A12A83D" w14:textId="0A7BF7E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0" w:type="auto"/>
          </w:tcPr>
          <w:p w14:paraId="38CD3415" w14:textId="543DAAD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353D04A" w14:textId="3D054A4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316A6560" w14:textId="362B5BB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59BFDA15" w14:textId="475E521C"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5)","plainTextFormattedCitation":"(45)","previouslyFormattedCitation":"(45)"},"properties":{"noteIndex":0},"schema":"https://github.com/citation-style-language/schema/raw/master/csl-citation.json"}</w:instrText>
            </w:r>
            <w:r>
              <w:rPr>
                <w:sz w:val="18"/>
                <w:szCs w:val="18"/>
              </w:rPr>
              <w:fldChar w:fldCharType="separate"/>
            </w:r>
            <w:r w:rsidRPr="001B607B">
              <w:rPr>
                <w:noProof/>
                <w:sz w:val="18"/>
                <w:szCs w:val="18"/>
              </w:rPr>
              <w:t>(45)</w:t>
            </w:r>
            <w:r>
              <w:rPr>
                <w:sz w:val="18"/>
                <w:szCs w:val="18"/>
              </w:rPr>
              <w:fldChar w:fldCharType="end"/>
            </w:r>
          </w:p>
        </w:tc>
      </w:tr>
      <w:tr w:rsidR="00AD4602" w:rsidRPr="0001000C" w14:paraId="071EFD58"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BF9A5B1" w14:textId="2ED1982B" w:rsidR="00AD4602" w:rsidRDefault="00AD4602" w:rsidP="00AD4602">
            <w:pPr>
              <w:jc w:val="center"/>
              <w:rPr>
                <w:sz w:val="18"/>
                <w:szCs w:val="18"/>
              </w:rPr>
            </w:pPr>
            <w:r>
              <w:rPr>
                <w:sz w:val="18"/>
                <w:szCs w:val="18"/>
              </w:rPr>
              <w:t xml:space="preserve">Lee </w:t>
            </w:r>
            <w:r w:rsidRPr="00042095">
              <w:rPr>
                <w:i/>
                <w:sz w:val="18"/>
                <w:szCs w:val="18"/>
              </w:rPr>
              <w:t>et al.</w:t>
            </w:r>
          </w:p>
        </w:tc>
        <w:tc>
          <w:tcPr>
            <w:tcW w:w="0" w:type="auto"/>
          </w:tcPr>
          <w:p w14:paraId="735645F9" w14:textId="3F05A0E8" w:rsidR="00AD4602" w:rsidRPr="001B607B"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42095">
              <w:rPr>
                <w:sz w:val="18"/>
                <w:szCs w:val="18"/>
              </w:rPr>
              <w:t>27884313</w:t>
            </w:r>
          </w:p>
        </w:tc>
        <w:tc>
          <w:tcPr>
            <w:tcW w:w="0" w:type="auto"/>
          </w:tcPr>
          <w:p w14:paraId="4FC75705" w14:textId="6D5E00BB"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2D623482" w14:textId="1672F04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B8522F7" w14:textId="0F0A00C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2D9B1900" w14:textId="24A884A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321AE27A" w14:textId="19E3E25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4C6F351E" w14:textId="7D6F2AAB" w:rsidR="00AD4602" w:rsidRPr="001B607B"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61558EB9" w14:textId="7EF13E6F"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2A512C58" w14:textId="1BEF8B5F"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46)","plainTextFormattedCitation":"(46)","previouslyFormattedCitation":"(46)"},"properties":{"noteIndex":0},"schema":"https://github.com/citation-style-language/schema/raw/master/csl-citation.json"}</w:instrText>
            </w:r>
            <w:r>
              <w:rPr>
                <w:sz w:val="18"/>
                <w:szCs w:val="18"/>
              </w:rPr>
              <w:fldChar w:fldCharType="separate"/>
            </w:r>
            <w:r w:rsidRPr="00D61FA5">
              <w:rPr>
                <w:noProof/>
                <w:sz w:val="18"/>
                <w:szCs w:val="18"/>
              </w:rPr>
              <w:t>(46)</w:t>
            </w:r>
            <w:r>
              <w:rPr>
                <w:sz w:val="18"/>
                <w:szCs w:val="18"/>
              </w:rPr>
              <w:fldChar w:fldCharType="end"/>
            </w:r>
          </w:p>
        </w:tc>
      </w:tr>
      <w:tr w:rsidR="00AD4602" w:rsidRPr="0001000C" w14:paraId="3B23880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3F9CC1" w14:textId="105308FF" w:rsidR="00AD4602" w:rsidRDefault="00AD4602" w:rsidP="00AD4602">
            <w:pPr>
              <w:jc w:val="center"/>
              <w:rPr>
                <w:sz w:val="18"/>
                <w:szCs w:val="18"/>
              </w:rPr>
            </w:pPr>
            <w:r>
              <w:rPr>
                <w:sz w:val="18"/>
                <w:szCs w:val="18"/>
              </w:rPr>
              <w:t xml:space="preserve">Asci </w:t>
            </w:r>
            <w:r w:rsidRPr="0039771D">
              <w:rPr>
                <w:i/>
                <w:sz w:val="18"/>
                <w:szCs w:val="18"/>
              </w:rPr>
              <w:t>et al.</w:t>
            </w:r>
          </w:p>
        </w:tc>
        <w:tc>
          <w:tcPr>
            <w:tcW w:w="0" w:type="auto"/>
          </w:tcPr>
          <w:p w14:paraId="086D6F69" w14:textId="10819BE4" w:rsidR="00AD4602" w:rsidRPr="00042095"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6957B3B5" w14:textId="4306711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496192B" w14:textId="4F6B6BB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6D506E78" w14:textId="7D9FD4F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AAE85B" w14:textId="3AD48FB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54A0C126" w14:textId="48B0DC4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361EC3B2" w14:textId="6340E5A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554644ED" w14:textId="711594F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03CF19F5" w14:textId="568E3FBE"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7)","plainTextFormattedCitation":"(47)","previouslyFormattedCitation":"(47)"},"properties":{"noteIndex":0},"schema":"https://github.com/citation-style-language/schema/raw/master/csl-citation.json"}</w:instrText>
            </w:r>
            <w:r>
              <w:rPr>
                <w:sz w:val="18"/>
                <w:szCs w:val="18"/>
              </w:rPr>
              <w:fldChar w:fldCharType="separate"/>
            </w:r>
            <w:r w:rsidRPr="00D61FA5">
              <w:rPr>
                <w:noProof/>
                <w:sz w:val="18"/>
                <w:szCs w:val="18"/>
              </w:rPr>
              <w:t>(47)</w:t>
            </w:r>
            <w:r>
              <w:rPr>
                <w:sz w:val="18"/>
                <w:szCs w:val="18"/>
              </w:rPr>
              <w:fldChar w:fldCharType="end"/>
            </w:r>
          </w:p>
        </w:tc>
      </w:tr>
      <w:tr w:rsidR="00AD4602" w:rsidRPr="0001000C" w14:paraId="675C2718"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496A876" w14:textId="65A8EF36" w:rsidR="00AD4602" w:rsidRDefault="00AD4602" w:rsidP="00AD4602">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42C97AAD" w14:textId="3BEC7342" w:rsidR="00AD4602" w:rsidRPr="0039771D"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46742773" w14:textId="3A1F6AD1"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11A3021" w14:textId="0AEEADC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4B55B86" w14:textId="0905855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C84EF23" w14:textId="718FB4D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2D6C1D1" w14:textId="57212EB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63D6604A" w14:textId="2217E821"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3238F045" w14:textId="574E6FC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4D66446F" w14:textId="7A88F039"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48)","plainTextFormattedCitation":"(48)","previouslyFormattedCitation":"(48)"},"properties":{"noteIndex":0},"schema":"https://github.com/citation-style-language/schema/raw/master/csl-citation.json"}</w:instrText>
            </w:r>
            <w:r>
              <w:rPr>
                <w:sz w:val="18"/>
                <w:szCs w:val="18"/>
              </w:rPr>
              <w:fldChar w:fldCharType="separate"/>
            </w:r>
            <w:r w:rsidRPr="00871588">
              <w:rPr>
                <w:noProof/>
                <w:sz w:val="18"/>
                <w:szCs w:val="18"/>
              </w:rPr>
              <w:t>(48)</w:t>
            </w:r>
            <w:r>
              <w:rPr>
                <w:sz w:val="18"/>
                <w:szCs w:val="18"/>
              </w:rPr>
              <w:fldChar w:fldCharType="end"/>
            </w:r>
          </w:p>
        </w:tc>
      </w:tr>
      <w:tr w:rsidR="00AD4602" w:rsidRPr="0001000C" w14:paraId="3CD50A6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C20D14" w14:textId="28774AB0" w:rsidR="00AD4602" w:rsidRPr="00871588" w:rsidRDefault="00AD4602" w:rsidP="00AD4602">
            <w:pPr>
              <w:jc w:val="center"/>
              <w:rPr>
                <w:sz w:val="18"/>
                <w:szCs w:val="18"/>
              </w:rPr>
            </w:pPr>
            <w:r>
              <w:rPr>
                <w:sz w:val="18"/>
                <w:szCs w:val="18"/>
              </w:rPr>
              <w:t xml:space="preserve">Oh </w:t>
            </w:r>
            <w:r w:rsidRPr="00E811AE">
              <w:rPr>
                <w:i/>
                <w:sz w:val="18"/>
                <w:szCs w:val="18"/>
              </w:rPr>
              <w:t>et al.</w:t>
            </w:r>
          </w:p>
        </w:tc>
        <w:tc>
          <w:tcPr>
            <w:tcW w:w="0" w:type="auto"/>
          </w:tcPr>
          <w:p w14:paraId="567CA19D" w14:textId="27C16B06" w:rsidR="00AD4602" w:rsidRPr="00871588"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1AE">
              <w:rPr>
                <w:sz w:val="18"/>
                <w:szCs w:val="18"/>
              </w:rPr>
              <w:t>12093777</w:t>
            </w:r>
          </w:p>
        </w:tc>
        <w:tc>
          <w:tcPr>
            <w:tcW w:w="0" w:type="auto"/>
          </w:tcPr>
          <w:p w14:paraId="0650ECB7" w14:textId="749333D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6995D270" w14:textId="2CD43BF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3B7081A" w14:textId="6F68192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0FBE9920" w14:textId="18918DA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w:t>
            </w:r>
          </w:p>
        </w:tc>
        <w:tc>
          <w:tcPr>
            <w:tcW w:w="0" w:type="auto"/>
          </w:tcPr>
          <w:p w14:paraId="1E0525A3" w14:textId="26CEC87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6819CDB" w14:textId="3AF0677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756B51B3" w14:textId="5D77A38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312A3F8E" w14:textId="72512673"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49)","plainTextFormattedCitation":"(49)","previouslyFormattedCitation":"(49)"},"properties":{"noteIndex":0},"schema":"https://github.com/citation-style-language/schema/raw/master/csl-citation.json"}</w:instrText>
            </w:r>
            <w:r>
              <w:rPr>
                <w:sz w:val="18"/>
                <w:szCs w:val="18"/>
              </w:rPr>
              <w:fldChar w:fldCharType="separate"/>
            </w:r>
            <w:r w:rsidRPr="008C520C">
              <w:rPr>
                <w:noProof/>
                <w:sz w:val="18"/>
                <w:szCs w:val="18"/>
              </w:rPr>
              <w:t>(49)</w:t>
            </w:r>
            <w:r>
              <w:rPr>
                <w:sz w:val="18"/>
                <w:szCs w:val="18"/>
              </w:rPr>
              <w:fldChar w:fldCharType="end"/>
            </w:r>
          </w:p>
        </w:tc>
      </w:tr>
      <w:tr w:rsidR="00AD4602" w:rsidRPr="0001000C" w14:paraId="70D2F3B8"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36F65AF" w14:textId="2B79A21A" w:rsidR="00AD4602" w:rsidRDefault="00AD4602" w:rsidP="00AD4602">
            <w:pPr>
              <w:jc w:val="center"/>
              <w:rPr>
                <w:sz w:val="18"/>
                <w:szCs w:val="18"/>
              </w:rPr>
            </w:pPr>
            <w:r>
              <w:rPr>
                <w:sz w:val="18"/>
                <w:szCs w:val="18"/>
              </w:rPr>
              <w:t xml:space="preserve">Kim </w:t>
            </w:r>
            <w:r w:rsidRPr="00A63A6A">
              <w:rPr>
                <w:i/>
                <w:sz w:val="18"/>
                <w:szCs w:val="18"/>
              </w:rPr>
              <w:t>et al.</w:t>
            </w:r>
          </w:p>
        </w:tc>
        <w:tc>
          <w:tcPr>
            <w:tcW w:w="0" w:type="auto"/>
          </w:tcPr>
          <w:p w14:paraId="339CA23F" w14:textId="6A196F46" w:rsidR="00AD4602" w:rsidRPr="00E811AE"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63A6A">
              <w:rPr>
                <w:sz w:val="18"/>
                <w:szCs w:val="18"/>
              </w:rPr>
              <w:t>22111814</w:t>
            </w:r>
          </w:p>
        </w:tc>
        <w:tc>
          <w:tcPr>
            <w:tcW w:w="0" w:type="auto"/>
          </w:tcPr>
          <w:p w14:paraId="1B092328" w14:textId="6C1584DF"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89667F5" w14:textId="180CFF6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4D1F0535" w14:textId="5DB7C8F1"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A17AEFA" w14:textId="6E71613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39A075CD" w14:textId="53158D2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BD4102A" w14:textId="73695C00" w:rsidR="00AD4602" w:rsidRPr="00BE7413"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717CFB2A" w14:textId="3BDC5472" w:rsidR="00AD4602" w:rsidRPr="008C520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62BC6747" w14:textId="3098BC1C"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50)","plainTextFormattedCitation":"(50)","previouslyFormattedCitation":"(50)"},"properties":{"noteIndex":0},"schema":"https://github.com/citation-style-language/schema/raw/master/csl-citation.json"}</w:instrText>
            </w:r>
            <w:r>
              <w:rPr>
                <w:sz w:val="18"/>
                <w:szCs w:val="18"/>
              </w:rPr>
              <w:fldChar w:fldCharType="separate"/>
            </w:r>
            <w:r w:rsidRPr="00F6753A">
              <w:rPr>
                <w:noProof/>
                <w:sz w:val="18"/>
                <w:szCs w:val="18"/>
              </w:rPr>
              <w:t>(50)</w:t>
            </w:r>
            <w:r>
              <w:rPr>
                <w:sz w:val="18"/>
                <w:szCs w:val="18"/>
              </w:rPr>
              <w:fldChar w:fldCharType="end"/>
            </w:r>
          </w:p>
        </w:tc>
      </w:tr>
      <w:tr w:rsidR="00AD4602" w:rsidRPr="0001000C" w14:paraId="0B78521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90C56C" w14:textId="2B428ED4" w:rsidR="00AD4602" w:rsidRDefault="00AD4602" w:rsidP="00AD4602">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7EF29653" w14:textId="23490FC9" w:rsidR="00AD4602" w:rsidRPr="00A63A6A"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3B7DE30B" w14:textId="01402CCE" w:rsidR="00AD4602" w:rsidRPr="00A63A6A"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677BDE42" w14:textId="1AB8F1D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60A6BD6" w14:textId="05BAD40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D7ACC3" w14:textId="549C6ECF"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750B7B45" w14:textId="21F1738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484FC61" w14:textId="100E277E" w:rsidR="00AD4602" w:rsidRPr="00D969E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0CD2E7E3" w14:textId="02BF38EA"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1216B05B" w14:textId="3112DC00"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51)","plainTextFormattedCitation":"(51)","previouslyFormattedCitation":"(51)"},"properties":{"noteIndex":0},"schema":"https://github.com/citation-style-language/schema/raw/master/csl-citation.json"}</w:instrText>
            </w:r>
            <w:r>
              <w:rPr>
                <w:sz w:val="18"/>
                <w:szCs w:val="18"/>
              </w:rPr>
              <w:fldChar w:fldCharType="separate"/>
            </w:r>
            <w:r w:rsidRPr="00F6753A">
              <w:rPr>
                <w:noProof/>
                <w:sz w:val="18"/>
                <w:szCs w:val="18"/>
              </w:rPr>
              <w:t>(51)</w:t>
            </w:r>
            <w:r>
              <w:rPr>
                <w:sz w:val="18"/>
                <w:szCs w:val="18"/>
              </w:rPr>
              <w:fldChar w:fldCharType="end"/>
            </w:r>
          </w:p>
        </w:tc>
      </w:tr>
      <w:tr w:rsidR="00AD4602" w:rsidRPr="0001000C" w14:paraId="1B223CD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0532239" w14:textId="32BF05B8" w:rsidR="00AD4602" w:rsidRPr="00F6753A" w:rsidRDefault="00AD4602" w:rsidP="00AD4602">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2054D241" w14:textId="09900070" w:rsidR="00AD4602" w:rsidRPr="00F6753A"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4107">
              <w:rPr>
                <w:sz w:val="18"/>
                <w:szCs w:val="18"/>
              </w:rPr>
              <w:t>16940716</w:t>
            </w:r>
          </w:p>
        </w:tc>
        <w:tc>
          <w:tcPr>
            <w:tcW w:w="0" w:type="auto"/>
          </w:tcPr>
          <w:p w14:paraId="7112D084" w14:textId="6AB58AD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D64E09" w14:textId="5B64B49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D7CB9AA" w14:textId="7E3F16A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4EB751E" w14:textId="05A5BA99"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77F8C8E0" w14:textId="5FDEE4C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1E3F366F" w14:textId="210C059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238EC9EA" w14:textId="77777777" w:rsidR="00AD4602" w:rsidRPr="004A4107"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proofErr w:type="spellStart"/>
            <w:r w:rsidRPr="004A4107">
              <w:rPr>
                <w:sz w:val="18"/>
                <w:szCs w:val="18"/>
              </w:rPr>
              <w:t>if</w:t>
            </w:r>
            <w:proofErr w:type="spellEnd"/>
            <w:r w:rsidRPr="004A4107">
              <w:rPr>
                <w:sz w:val="18"/>
                <w:szCs w:val="18"/>
              </w:rPr>
              <w:t xml:space="preserve"> an area</w:t>
            </w:r>
          </w:p>
          <w:p w14:paraId="7A17F9F1" w14:textId="2FB3F789"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04DC868B" w14:textId="0DFB8B4C"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52)","plainTextFormattedCitation":"(52)","previouslyFormattedCitation":"(52)"},"properties":{"noteIndex":0},"schema":"https://github.com/citation-style-language/schema/raw/master/csl-citation.json"}</w:instrText>
            </w:r>
            <w:r>
              <w:rPr>
                <w:sz w:val="18"/>
                <w:szCs w:val="18"/>
              </w:rPr>
              <w:fldChar w:fldCharType="separate"/>
            </w:r>
            <w:r w:rsidRPr="004A4107">
              <w:rPr>
                <w:noProof/>
                <w:sz w:val="18"/>
                <w:szCs w:val="18"/>
              </w:rPr>
              <w:t>(52)</w:t>
            </w:r>
            <w:r>
              <w:rPr>
                <w:sz w:val="18"/>
                <w:szCs w:val="18"/>
              </w:rPr>
              <w:fldChar w:fldCharType="end"/>
            </w:r>
          </w:p>
        </w:tc>
      </w:tr>
      <w:tr w:rsidR="00AD4602" w:rsidRPr="0001000C" w14:paraId="20C4AE4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A1A6C" w14:textId="77777777" w:rsidR="00AD4602" w:rsidRPr="00F6753A" w:rsidRDefault="00AD4602" w:rsidP="00AD4602">
            <w:pPr>
              <w:jc w:val="center"/>
              <w:rPr>
                <w:sz w:val="18"/>
                <w:szCs w:val="18"/>
              </w:rPr>
            </w:pPr>
          </w:p>
        </w:tc>
        <w:tc>
          <w:tcPr>
            <w:tcW w:w="0" w:type="auto"/>
          </w:tcPr>
          <w:p w14:paraId="78148569" w14:textId="77777777" w:rsidR="00AD4602" w:rsidRPr="00F6753A"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64F07BA"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E84AB4"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86B6F4"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258722"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BDEAB0"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E1126A" w14:textId="1047EB4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hat is TC score???</w:t>
            </w:r>
          </w:p>
        </w:tc>
        <w:tc>
          <w:tcPr>
            <w:tcW w:w="0" w:type="auto"/>
          </w:tcPr>
          <w:p w14:paraId="108C5A5B" w14:textId="7777777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73139F" w14:textId="77777777"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AD4602" w:rsidRPr="0001000C" w14:paraId="47834CD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C59D32D" w14:textId="2B4DB306" w:rsidR="00AD4602" w:rsidRPr="00F6753A" w:rsidRDefault="00AD4602" w:rsidP="00AD4602">
            <w:pPr>
              <w:jc w:val="center"/>
              <w:rPr>
                <w:sz w:val="18"/>
                <w:szCs w:val="18"/>
              </w:rPr>
            </w:pPr>
            <w:r>
              <w:rPr>
                <w:sz w:val="18"/>
                <w:szCs w:val="18"/>
              </w:rPr>
              <w:t xml:space="preserve">Wang </w:t>
            </w:r>
            <w:r w:rsidRPr="00777C9D">
              <w:rPr>
                <w:i/>
                <w:sz w:val="18"/>
                <w:szCs w:val="18"/>
              </w:rPr>
              <w:t>et al.</w:t>
            </w:r>
          </w:p>
        </w:tc>
        <w:tc>
          <w:tcPr>
            <w:tcW w:w="0" w:type="auto"/>
          </w:tcPr>
          <w:p w14:paraId="1D0771EA" w14:textId="478C8061" w:rsidR="00AD4602" w:rsidRPr="00F6753A"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7C9D">
              <w:rPr>
                <w:sz w:val="18"/>
                <w:szCs w:val="18"/>
              </w:rPr>
              <w:t>12506148</w:t>
            </w:r>
          </w:p>
        </w:tc>
        <w:tc>
          <w:tcPr>
            <w:tcW w:w="0" w:type="auto"/>
          </w:tcPr>
          <w:p w14:paraId="41A9EE8E" w14:textId="7F38D12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ong Kong</w:t>
            </w:r>
          </w:p>
        </w:tc>
        <w:tc>
          <w:tcPr>
            <w:tcW w:w="0" w:type="auto"/>
          </w:tcPr>
          <w:p w14:paraId="2F31A18B" w14:textId="72FB60C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1E0F10D0" w14:textId="4D025FC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304C1B2" w14:textId="1687C42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2</w:t>
            </w:r>
          </w:p>
        </w:tc>
        <w:tc>
          <w:tcPr>
            <w:tcW w:w="0" w:type="auto"/>
          </w:tcPr>
          <w:p w14:paraId="2887A41B" w14:textId="1FB20A3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6AF5C7F" w14:textId="0560D0D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407C7949" w14:textId="09D84C1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0245B6D2" w14:textId="5AE90713"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53)","plainTextFormattedCitation":"(53)","previouslyFormattedCitation":"(53)"},"properties":{"noteIndex":0},"schema":"https://github.com/citation-style-language/schema/raw/master/csl-citation.json"}</w:instrText>
            </w:r>
            <w:r>
              <w:rPr>
                <w:sz w:val="18"/>
                <w:szCs w:val="18"/>
              </w:rPr>
              <w:fldChar w:fldCharType="separate"/>
            </w:r>
            <w:r w:rsidRPr="00777C9D">
              <w:rPr>
                <w:noProof/>
                <w:sz w:val="18"/>
                <w:szCs w:val="18"/>
              </w:rPr>
              <w:t>(53)</w:t>
            </w:r>
            <w:r>
              <w:rPr>
                <w:sz w:val="18"/>
                <w:szCs w:val="18"/>
              </w:rPr>
              <w:fldChar w:fldCharType="end"/>
            </w:r>
          </w:p>
        </w:tc>
      </w:tr>
      <w:tr w:rsidR="00AD4602" w:rsidRPr="0001000C" w14:paraId="5B93825D"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BD17D1" w14:textId="2BD84B6D" w:rsidR="00AD4602" w:rsidRDefault="00AD4602" w:rsidP="00AD4602">
            <w:pPr>
              <w:jc w:val="center"/>
              <w:rPr>
                <w:sz w:val="18"/>
                <w:szCs w:val="18"/>
              </w:rPr>
            </w:pPr>
            <w:r>
              <w:rPr>
                <w:sz w:val="18"/>
                <w:szCs w:val="18"/>
              </w:rPr>
              <w:t xml:space="preserve">Lockhart </w:t>
            </w:r>
            <w:r w:rsidRPr="00A94AA0">
              <w:rPr>
                <w:i/>
                <w:sz w:val="18"/>
                <w:szCs w:val="18"/>
              </w:rPr>
              <w:t>et al.</w:t>
            </w:r>
          </w:p>
        </w:tc>
        <w:tc>
          <w:tcPr>
            <w:tcW w:w="0" w:type="auto"/>
          </w:tcPr>
          <w:p w14:paraId="6D476D5D" w14:textId="05E533F1" w:rsidR="00AD4602" w:rsidRPr="00777C9D"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15280525</w:t>
            </w:r>
          </w:p>
        </w:tc>
        <w:tc>
          <w:tcPr>
            <w:tcW w:w="0" w:type="auto"/>
          </w:tcPr>
          <w:p w14:paraId="683B81B8" w14:textId="5B26709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4DEC5047" w14:textId="106851B7"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7DD084DD" w14:textId="7B9BB51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38600A8" w14:textId="148D346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06D3F5F1" w14:textId="5D2A4CE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C8EC7EA" w14:textId="5A55A0B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0CB58DC0" w14:textId="7BA1ED36" w:rsidR="00AD4602" w:rsidRPr="00A94AA0"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5C9819AC" w14:textId="050B121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521DC821" w14:textId="18276D00"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4)","plainTextFormattedCitation":"(54)","previouslyFormattedCitation":"(54)"},"properties":{"noteIndex":0},"schema":"https://github.com/citation-style-language/schema/raw/master/csl-citation.json"}</w:instrText>
            </w:r>
            <w:r>
              <w:rPr>
                <w:sz w:val="18"/>
                <w:szCs w:val="18"/>
              </w:rPr>
              <w:fldChar w:fldCharType="separate"/>
            </w:r>
            <w:r w:rsidRPr="00A94AA0">
              <w:rPr>
                <w:noProof/>
                <w:sz w:val="18"/>
                <w:szCs w:val="18"/>
              </w:rPr>
              <w:t>(54)</w:t>
            </w:r>
            <w:r>
              <w:rPr>
                <w:sz w:val="18"/>
                <w:szCs w:val="18"/>
              </w:rPr>
              <w:fldChar w:fldCharType="end"/>
            </w:r>
          </w:p>
        </w:tc>
      </w:tr>
      <w:tr w:rsidR="00AD4602" w:rsidRPr="0001000C" w14:paraId="6055C0F2"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00DA3F0" w14:textId="28204F2D" w:rsidR="00AD4602" w:rsidRDefault="00AD4602" w:rsidP="00AD4602">
            <w:pPr>
              <w:jc w:val="center"/>
              <w:rPr>
                <w:sz w:val="18"/>
                <w:szCs w:val="18"/>
              </w:rPr>
            </w:pPr>
            <w:r>
              <w:rPr>
                <w:sz w:val="18"/>
                <w:szCs w:val="18"/>
              </w:rPr>
              <w:t xml:space="preserve">Oh </w:t>
            </w:r>
            <w:r w:rsidRPr="00565CDC">
              <w:rPr>
                <w:i/>
                <w:sz w:val="18"/>
                <w:szCs w:val="18"/>
              </w:rPr>
              <w:t>et al.</w:t>
            </w:r>
          </w:p>
        </w:tc>
        <w:tc>
          <w:tcPr>
            <w:tcW w:w="0" w:type="auto"/>
          </w:tcPr>
          <w:p w14:paraId="4656FF56" w14:textId="19388E84" w:rsidR="00AD4602" w:rsidRPr="00A94A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5CDC">
              <w:rPr>
                <w:sz w:val="18"/>
                <w:szCs w:val="18"/>
              </w:rPr>
              <w:t>16224161</w:t>
            </w:r>
          </w:p>
        </w:tc>
        <w:tc>
          <w:tcPr>
            <w:tcW w:w="0" w:type="auto"/>
          </w:tcPr>
          <w:p w14:paraId="128E5538" w14:textId="713C9A6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79680A0D" w14:textId="6EAE431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27568438" w14:textId="178E2EE9"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3D1B169C" w14:textId="46FF82E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533F3656" w14:textId="724536C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B146F03" w14:textId="1629682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9F3A3E7" w14:textId="54CB3E1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32E39848" w14:textId="436740C4"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55)","plainTextFormattedCitation":"(55)","previouslyFormattedCitation":"(55)"},"properties":{"noteIndex":0},"schema":"https://github.com/citation-style-language/schema/raw/master/csl-citation.json"}</w:instrText>
            </w:r>
            <w:r>
              <w:rPr>
                <w:sz w:val="18"/>
                <w:szCs w:val="18"/>
              </w:rPr>
              <w:fldChar w:fldCharType="separate"/>
            </w:r>
            <w:r w:rsidRPr="00D923E3">
              <w:rPr>
                <w:noProof/>
                <w:sz w:val="18"/>
                <w:szCs w:val="18"/>
              </w:rPr>
              <w:t>(55)</w:t>
            </w:r>
            <w:r>
              <w:rPr>
                <w:sz w:val="18"/>
                <w:szCs w:val="18"/>
              </w:rPr>
              <w:fldChar w:fldCharType="end"/>
            </w:r>
          </w:p>
        </w:tc>
      </w:tr>
      <w:tr w:rsidR="00AD4602" w:rsidRPr="0001000C" w14:paraId="2113509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37059A" w14:textId="6953B5A5" w:rsidR="00AD4602" w:rsidRDefault="00AD4602" w:rsidP="00AD4602">
            <w:pPr>
              <w:jc w:val="center"/>
              <w:rPr>
                <w:sz w:val="18"/>
                <w:szCs w:val="18"/>
              </w:rPr>
            </w:pPr>
            <w:r>
              <w:rPr>
                <w:sz w:val="18"/>
                <w:szCs w:val="18"/>
              </w:rPr>
              <w:t xml:space="preserve">Ribeiro </w:t>
            </w:r>
            <w:r w:rsidRPr="0075058B">
              <w:rPr>
                <w:i/>
                <w:sz w:val="18"/>
                <w:szCs w:val="18"/>
              </w:rPr>
              <w:t>et al.</w:t>
            </w:r>
          </w:p>
        </w:tc>
        <w:tc>
          <w:tcPr>
            <w:tcW w:w="0" w:type="auto"/>
          </w:tcPr>
          <w:p w14:paraId="66DED051" w14:textId="24AFBC54" w:rsidR="00AD4602" w:rsidRPr="00565CDC"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0CEA9882" w14:textId="73A0436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1EE967FA" w14:textId="1013E0B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7B46B6DC" w14:textId="70A6ABA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2E21C57" w14:textId="1614B53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176630B7" w14:textId="7C9AC5F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67A0AA" w14:textId="6EAF591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108B7ED7" w14:textId="038A5AC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528DB2DB" w14:textId="1DCAD946"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56)","plainTextFormattedCitation":"(56)","previouslyFormattedCitation":"(56)"},"properties":{"noteIndex":0},"schema":"https://github.com/citation-style-language/schema/raw/master/csl-citation.json"}</w:instrText>
            </w:r>
            <w:r>
              <w:rPr>
                <w:sz w:val="18"/>
                <w:szCs w:val="18"/>
              </w:rPr>
              <w:fldChar w:fldCharType="separate"/>
            </w:r>
            <w:r w:rsidRPr="00D923E3">
              <w:rPr>
                <w:noProof/>
                <w:sz w:val="18"/>
                <w:szCs w:val="18"/>
              </w:rPr>
              <w:t>(56)</w:t>
            </w:r>
            <w:r>
              <w:rPr>
                <w:sz w:val="18"/>
                <w:szCs w:val="18"/>
              </w:rPr>
              <w:fldChar w:fldCharType="end"/>
            </w:r>
          </w:p>
        </w:tc>
      </w:tr>
      <w:tr w:rsidR="00AD4602" w:rsidRPr="0001000C" w14:paraId="0F9CB858"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5D0F757" w14:textId="77777777" w:rsidR="00AD4602" w:rsidRDefault="00AD4602" w:rsidP="00AD4602">
            <w:pPr>
              <w:jc w:val="center"/>
              <w:rPr>
                <w:sz w:val="18"/>
                <w:szCs w:val="18"/>
              </w:rPr>
            </w:pPr>
          </w:p>
        </w:tc>
        <w:tc>
          <w:tcPr>
            <w:tcW w:w="0" w:type="auto"/>
          </w:tcPr>
          <w:p w14:paraId="1CADB9DF" w14:textId="77777777" w:rsidR="00AD4602" w:rsidRPr="00565CD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C05DC1"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D9825E"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06B0E0A"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0670D3"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23044E" w14:textId="7777777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8D9E9" w14:textId="0E4947E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137C949E" w14:textId="2E549A8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2D5E2420" w14:textId="7777777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AD4602" w:rsidRPr="0001000C" w14:paraId="12AF9E9F"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BB946E" w14:textId="1CAE11C3" w:rsidR="00AD4602" w:rsidRDefault="00AD4602" w:rsidP="00AD4602">
            <w:pPr>
              <w:jc w:val="center"/>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113A0187" w14:textId="571E8657" w:rsidR="00AD4602" w:rsidRPr="00565CDC"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25F3">
              <w:rPr>
                <w:sz w:val="18"/>
                <w:szCs w:val="18"/>
              </w:rPr>
              <w:t>4434140</w:t>
            </w:r>
          </w:p>
        </w:tc>
        <w:tc>
          <w:tcPr>
            <w:tcW w:w="0" w:type="auto"/>
          </w:tcPr>
          <w:p w14:paraId="7959490B" w14:textId="04E46CD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1542341" w14:textId="7E50049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4</w:t>
            </w:r>
          </w:p>
        </w:tc>
        <w:tc>
          <w:tcPr>
            <w:tcW w:w="0" w:type="auto"/>
          </w:tcPr>
          <w:p w14:paraId="43D962FC" w14:textId="36B11EA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5B72675" w14:textId="1DF9AC6A"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5E4AFFDD" w14:textId="1B39F4B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E46A550" w14:textId="496F3A5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7740DAB5" w14:textId="72458F6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rosions</w:t>
            </w:r>
          </w:p>
        </w:tc>
        <w:tc>
          <w:tcPr>
            <w:tcW w:w="0" w:type="auto"/>
          </w:tcPr>
          <w:p w14:paraId="0E133A48" w14:textId="0AE6D5ED"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57)","plainTextFormattedCitation":"(57)","previouslyFormattedCitation":"(57)"},"properties":{"noteIndex":0},"schema":"https://github.com/citation-style-language/schema/raw/master/csl-citation.json"}</w:instrText>
            </w:r>
            <w:r>
              <w:rPr>
                <w:sz w:val="18"/>
                <w:szCs w:val="18"/>
              </w:rPr>
              <w:fldChar w:fldCharType="separate"/>
            </w:r>
            <w:r w:rsidRPr="00DA2A91">
              <w:rPr>
                <w:noProof/>
                <w:sz w:val="18"/>
                <w:szCs w:val="18"/>
              </w:rPr>
              <w:t>(57)</w:t>
            </w:r>
            <w:r>
              <w:rPr>
                <w:sz w:val="18"/>
                <w:szCs w:val="18"/>
              </w:rPr>
              <w:fldChar w:fldCharType="end"/>
            </w:r>
          </w:p>
        </w:tc>
      </w:tr>
      <w:tr w:rsidR="00AD4602" w:rsidRPr="0001000C" w14:paraId="5249868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0E2A5A7" w14:textId="0B4ABDBD" w:rsidR="00AD4602" w:rsidRDefault="00AD4602" w:rsidP="00AD4602">
            <w:pPr>
              <w:jc w:val="center"/>
              <w:rPr>
                <w:sz w:val="18"/>
                <w:szCs w:val="18"/>
              </w:rPr>
            </w:pPr>
            <w:r>
              <w:rPr>
                <w:sz w:val="18"/>
                <w:szCs w:val="18"/>
              </w:rPr>
              <w:t xml:space="preserve">Yoshikawa </w:t>
            </w:r>
            <w:r w:rsidRPr="007D4C4D">
              <w:rPr>
                <w:i/>
                <w:sz w:val="18"/>
                <w:szCs w:val="18"/>
              </w:rPr>
              <w:t>et al.</w:t>
            </w:r>
          </w:p>
        </w:tc>
        <w:tc>
          <w:tcPr>
            <w:tcW w:w="0" w:type="auto"/>
          </w:tcPr>
          <w:p w14:paraId="31F9B376" w14:textId="5EB4CCC0" w:rsidR="00AD4602" w:rsidRPr="002225F3"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D4C4D">
              <w:rPr>
                <w:sz w:val="18"/>
                <w:szCs w:val="18"/>
              </w:rPr>
              <w:t>23504408</w:t>
            </w:r>
          </w:p>
        </w:tc>
        <w:tc>
          <w:tcPr>
            <w:tcW w:w="0" w:type="auto"/>
          </w:tcPr>
          <w:p w14:paraId="53668DC2" w14:textId="095FDCF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05927CA" w14:textId="21BBBD91"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75841D5" w14:textId="01795A0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E24CDD" w14:textId="4EDB9151" w:rsidR="00AD4602" w:rsidRPr="00AE18CE"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17AB94E0" w14:textId="1BDE8EA2" w:rsidR="00AD4602" w:rsidRPr="00AE18CE"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C7B2001" w14:textId="4121A616" w:rsidR="00AD4602" w:rsidRPr="002503EF"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0A879CE9" w14:textId="001BC75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0F9B4242" w14:textId="6F30AB3A"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58)","plainTextFormattedCitation":"(58)","previouslyFormattedCitation":"(58)"},"properties":{"noteIndex":0},"schema":"https://github.com/citation-style-language/schema/raw/master/csl-citation.json"}</w:instrText>
            </w:r>
            <w:r>
              <w:rPr>
                <w:sz w:val="18"/>
                <w:szCs w:val="18"/>
              </w:rPr>
              <w:fldChar w:fldCharType="separate"/>
            </w:r>
            <w:r w:rsidRPr="007D4C4D">
              <w:rPr>
                <w:noProof/>
                <w:sz w:val="18"/>
                <w:szCs w:val="18"/>
              </w:rPr>
              <w:t>(58)</w:t>
            </w:r>
            <w:r>
              <w:rPr>
                <w:sz w:val="18"/>
                <w:szCs w:val="18"/>
              </w:rPr>
              <w:fldChar w:fldCharType="end"/>
            </w:r>
          </w:p>
        </w:tc>
      </w:tr>
      <w:tr w:rsidR="00AD4602" w:rsidRPr="0001000C" w14:paraId="30A629F5"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D9CAC2" w14:textId="2BB1A0C2" w:rsidR="00AD4602" w:rsidRDefault="00AD4602" w:rsidP="00AD4602">
            <w:pPr>
              <w:jc w:val="center"/>
              <w:rPr>
                <w:sz w:val="18"/>
                <w:szCs w:val="18"/>
              </w:rPr>
            </w:pPr>
            <w:r>
              <w:rPr>
                <w:sz w:val="18"/>
                <w:szCs w:val="18"/>
              </w:rPr>
              <w:t xml:space="preserve">Chao </w:t>
            </w:r>
            <w:r w:rsidRPr="00A9158D">
              <w:rPr>
                <w:i/>
                <w:sz w:val="18"/>
                <w:szCs w:val="18"/>
              </w:rPr>
              <w:t>et al.</w:t>
            </w:r>
          </w:p>
        </w:tc>
        <w:tc>
          <w:tcPr>
            <w:tcW w:w="0" w:type="auto"/>
          </w:tcPr>
          <w:p w14:paraId="6344628B" w14:textId="5BACD67A" w:rsidR="00AD4602" w:rsidRPr="002225F3"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EB8">
              <w:rPr>
                <w:sz w:val="18"/>
                <w:szCs w:val="18"/>
              </w:rPr>
              <w:t>32866261</w:t>
            </w:r>
          </w:p>
        </w:tc>
        <w:tc>
          <w:tcPr>
            <w:tcW w:w="0" w:type="auto"/>
          </w:tcPr>
          <w:p w14:paraId="5185682E" w14:textId="788A6C8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05FA85F4" w14:textId="6406D47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6F1A1ED" w14:textId="6331571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2EDDFB75" w14:textId="01998A18" w:rsidR="00AD4602" w:rsidRPr="00AE18CE"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150482CF" w14:textId="3704F19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91B07BA" w14:textId="0C29436A" w:rsidR="00AD4602" w:rsidRPr="007D4C4D"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4D04642E" w14:textId="3FE80B8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3C840AFC" w14:textId="5279B273"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59)","plainTextFormattedCitation":"(59)","previouslyFormattedCitation":"(59)"},"properties":{"noteIndex":0},"schema":"https://github.com/citation-style-language/schema/raw/master/csl-citation.json"}</w:instrText>
            </w:r>
            <w:r>
              <w:rPr>
                <w:sz w:val="18"/>
                <w:szCs w:val="18"/>
              </w:rPr>
              <w:fldChar w:fldCharType="separate"/>
            </w:r>
            <w:r w:rsidRPr="00994EB8">
              <w:rPr>
                <w:noProof/>
                <w:sz w:val="18"/>
                <w:szCs w:val="18"/>
              </w:rPr>
              <w:t>(59)</w:t>
            </w:r>
            <w:r>
              <w:rPr>
                <w:sz w:val="18"/>
                <w:szCs w:val="18"/>
              </w:rPr>
              <w:fldChar w:fldCharType="end"/>
            </w:r>
          </w:p>
        </w:tc>
      </w:tr>
      <w:tr w:rsidR="00AD4602" w:rsidRPr="0001000C" w14:paraId="28DB5A5A"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2719D88" w14:textId="7D37EA2B" w:rsidR="00AD4602" w:rsidRDefault="00AD4602" w:rsidP="00AD4602">
            <w:pPr>
              <w:jc w:val="center"/>
              <w:rPr>
                <w:sz w:val="18"/>
                <w:szCs w:val="18"/>
              </w:rPr>
            </w:pPr>
            <w:r>
              <w:rPr>
                <w:sz w:val="18"/>
                <w:szCs w:val="18"/>
              </w:rPr>
              <w:t xml:space="preserve">Chao </w:t>
            </w:r>
            <w:r w:rsidRPr="00FB6D9B">
              <w:rPr>
                <w:i/>
                <w:sz w:val="18"/>
                <w:szCs w:val="18"/>
              </w:rPr>
              <w:t>et al.</w:t>
            </w:r>
          </w:p>
        </w:tc>
        <w:tc>
          <w:tcPr>
            <w:tcW w:w="0" w:type="auto"/>
          </w:tcPr>
          <w:p w14:paraId="1BB5516F" w14:textId="25265062" w:rsidR="00AD4602" w:rsidRPr="00994EB8"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D9B">
              <w:rPr>
                <w:sz w:val="18"/>
                <w:szCs w:val="18"/>
              </w:rPr>
              <w:t>28522697</w:t>
            </w:r>
          </w:p>
        </w:tc>
        <w:tc>
          <w:tcPr>
            <w:tcW w:w="0" w:type="auto"/>
          </w:tcPr>
          <w:p w14:paraId="1601DFCD" w14:textId="0EC9841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F37218" w14:textId="3F81550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66CEC84" w14:textId="6BCA939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4BBA7013" w14:textId="17607DE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A6A66F0" w14:textId="7A06901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EFBDD73" w14:textId="1D292DD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4F6B83EE" w14:textId="618F427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6AB124BD" w14:textId="2BDF8F2A"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60)","plainTextFormattedCitation":"(60)","previouslyFormattedCitation":"(60)"},"properties":{"noteIndex":0},"schema":"https://github.com/citation-style-language/schema/raw/master/csl-citation.json"}</w:instrText>
            </w:r>
            <w:r>
              <w:rPr>
                <w:sz w:val="18"/>
                <w:szCs w:val="18"/>
              </w:rPr>
              <w:fldChar w:fldCharType="separate"/>
            </w:r>
            <w:r w:rsidRPr="008B59F7">
              <w:rPr>
                <w:noProof/>
                <w:sz w:val="18"/>
                <w:szCs w:val="18"/>
              </w:rPr>
              <w:t>(60)</w:t>
            </w:r>
            <w:r>
              <w:rPr>
                <w:sz w:val="18"/>
                <w:szCs w:val="18"/>
              </w:rPr>
              <w:fldChar w:fldCharType="end"/>
            </w:r>
          </w:p>
        </w:tc>
      </w:tr>
      <w:tr w:rsidR="00AD4602" w:rsidRPr="0001000C" w14:paraId="7D87E2C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F49DCA" w14:textId="2C2EAAE0" w:rsidR="00AD4602" w:rsidRDefault="00AD4602" w:rsidP="00AD4602">
            <w:pPr>
              <w:jc w:val="center"/>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35561830" w14:textId="6664E4F4" w:rsidR="00AD4602" w:rsidRPr="00FB6D9B"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170717</w:t>
            </w:r>
          </w:p>
        </w:tc>
        <w:tc>
          <w:tcPr>
            <w:tcW w:w="0" w:type="auto"/>
          </w:tcPr>
          <w:p w14:paraId="42EAC00E" w14:textId="78672FC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42D6B207" w14:textId="21CA38D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1788152" w14:textId="334A815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47060B45" w14:textId="2D94749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4DEB1FCC" w14:textId="0DA9AF9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02FA4C2" w14:textId="215EE43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4ED08389" w14:textId="3552A0A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30530F8A" w14:textId="5EB032AE"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61)","plainTextFormattedCitation":"(61)","previouslyFormattedCitation":"(61)"},"properties":{"noteIndex":0},"schema":"https://github.com/citation-style-language/schema/raw/master/csl-citation.json"}</w:instrText>
            </w:r>
            <w:r>
              <w:rPr>
                <w:sz w:val="18"/>
                <w:szCs w:val="18"/>
              </w:rPr>
              <w:fldChar w:fldCharType="separate"/>
            </w:r>
            <w:r w:rsidRPr="004F0D3C">
              <w:rPr>
                <w:noProof/>
                <w:sz w:val="18"/>
                <w:szCs w:val="18"/>
              </w:rPr>
              <w:t>(61)</w:t>
            </w:r>
            <w:r>
              <w:rPr>
                <w:sz w:val="18"/>
                <w:szCs w:val="18"/>
              </w:rPr>
              <w:fldChar w:fldCharType="end"/>
            </w:r>
          </w:p>
        </w:tc>
      </w:tr>
      <w:tr w:rsidR="00AD4602" w:rsidRPr="0001000C" w14:paraId="41BEA271"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7A3B265" w14:textId="624ECCDC" w:rsidR="00AD4602" w:rsidRPr="004F0D3C" w:rsidRDefault="00AD4602" w:rsidP="00AD4602">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2DFF6FFC" w14:textId="56117CC7" w:rsidR="00AD4602" w:rsidRPr="004F0D3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0D3C">
              <w:rPr>
                <w:sz w:val="18"/>
                <w:szCs w:val="18"/>
              </w:rPr>
              <w:t>31339604</w:t>
            </w:r>
          </w:p>
        </w:tc>
        <w:tc>
          <w:tcPr>
            <w:tcW w:w="0" w:type="auto"/>
          </w:tcPr>
          <w:p w14:paraId="3B77DF3A" w14:textId="2585AE0B"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0BB9542" w14:textId="6092C82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759A8A5" w14:textId="20F3586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5A7871B" w14:textId="3F82072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06F6C87D" w14:textId="43528A2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76274C" w14:textId="3A70A3D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3CE57D1" w14:textId="0B5876B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1E0BB229" w14:textId="534F60A4"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2)","plainTextFormattedCitation":"(62)","previouslyFormattedCitation":"(62)"},"properties":{"noteIndex":0},"schema":"https://github.com/citation-style-language/schema/raw/master/csl-citation.json"}</w:instrText>
            </w:r>
            <w:r>
              <w:rPr>
                <w:sz w:val="18"/>
                <w:szCs w:val="18"/>
              </w:rPr>
              <w:fldChar w:fldCharType="separate"/>
            </w:r>
            <w:r w:rsidRPr="004F0D3C">
              <w:rPr>
                <w:noProof/>
                <w:sz w:val="18"/>
                <w:szCs w:val="18"/>
              </w:rPr>
              <w:t>(62)</w:t>
            </w:r>
            <w:r>
              <w:rPr>
                <w:sz w:val="18"/>
                <w:szCs w:val="18"/>
              </w:rPr>
              <w:fldChar w:fldCharType="end"/>
            </w:r>
          </w:p>
        </w:tc>
      </w:tr>
      <w:tr w:rsidR="00AD4602" w:rsidRPr="0001000C" w14:paraId="1CC763D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E518C" w14:textId="3C750F4B" w:rsidR="00AD4602" w:rsidRDefault="00AD4602" w:rsidP="00AD4602">
            <w:pPr>
              <w:jc w:val="center"/>
              <w:rPr>
                <w:sz w:val="18"/>
                <w:szCs w:val="18"/>
              </w:rPr>
            </w:pPr>
            <w:r>
              <w:rPr>
                <w:sz w:val="18"/>
                <w:szCs w:val="18"/>
              </w:rPr>
              <w:t xml:space="preserve">Bundy </w:t>
            </w:r>
            <w:r w:rsidRPr="000304EE">
              <w:rPr>
                <w:i/>
                <w:sz w:val="18"/>
                <w:szCs w:val="18"/>
              </w:rPr>
              <w:t>et al.</w:t>
            </w:r>
          </w:p>
        </w:tc>
        <w:tc>
          <w:tcPr>
            <w:tcW w:w="0" w:type="auto"/>
          </w:tcPr>
          <w:p w14:paraId="6D7B3901" w14:textId="7B9AC2A7" w:rsidR="00AD4602" w:rsidRPr="004F0D3C"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304EE">
              <w:rPr>
                <w:sz w:val="18"/>
                <w:szCs w:val="18"/>
              </w:rPr>
              <w:t>31658949</w:t>
            </w:r>
          </w:p>
        </w:tc>
        <w:tc>
          <w:tcPr>
            <w:tcW w:w="0" w:type="auto"/>
          </w:tcPr>
          <w:p w14:paraId="2B46D0B4" w14:textId="579DA70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w:t>
            </w:r>
          </w:p>
        </w:tc>
        <w:tc>
          <w:tcPr>
            <w:tcW w:w="0" w:type="auto"/>
          </w:tcPr>
          <w:p w14:paraId="56C14E40" w14:textId="6BE1ECF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0E3C451" w14:textId="0693FA5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4CEF33D0" w14:textId="480A474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04</w:t>
            </w:r>
          </w:p>
        </w:tc>
        <w:tc>
          <w:tcPr>
            <w:tcW w:w="0" w:type="auto"/>
          </w:tcPr>
          <w:p w14:paraId="0FA38AFB" w14:textId="3CFF372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0177F8D" w14:textId="45F5859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7084F8D2" w14:textId="1163AF25" w:rsidR="00AD4602" w:rsidRPr="000304EE"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384A7DC3" w14:textId="17968EB2"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63)","plainTextFormattedCitation":"(63)","previouslyFormattedCitation":"(63)"},"properties":{"noteIndex":0},"schema":"https://github.com/citation-style-language/schema/raw/master/csl-citation.json"}</w:instrText>
            </w:r>
            <w:r>
              <w:rPr>
                <w:sz w:val="18"/>
                <w:szCs w:val="18"/>
              </w:rPr>
              <w:fldChar w:fldCharType="separate"/>
            </w:r>
            <w:r w:rsidRPr="000304EE">
              <w:rPr>
                <w:noProof/>
                <w:sz w:val="18"/>
                <w:szCs w:val="18"/>
              </w:rPr>
              <w:t>(63)</w:t>
            </w:r>
            <w:r>
              <w:rPr>
                <w:sz w:val="18"/>
                <w:szCs w:val="18"/>
              </w:rPr>
              <w:fldChar w:fldCharType="end"/>
            </w:r>
          </w:p>
        </w:tc>
      </w:tr>
      <w:tr w:rsidR="00AD4602" w:rsidRPr="0001000C" w14:paraId="722A6B6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4B83FE4" w14:textId="7F6484C1" w:rsidR="00AD4602" w:rsidRDefault="00AD4602" w:rsidP="00AD4602">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6B77D54F" w14:textId="26C20B9C" w:rsidR="00AD4602" w:rsidRPr="000304EE"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25ED">
              <w:rPr>
                <w:sz w:val="18"/>
                <w:szCs w:val="18"/>
              </w:rPr>
              <w:t>32872092</w:t>
            </w:r>
          </w:p>
        </w:tc>
        <w:tc>
          <w:tcPr>
            <w:tcW w:w="0" w:type="auto"/>
          </w:tcPr>
          <w:p w14:paraId="6F3F1C7A" w14:textId="34F117F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459FF" w14:textId="37CD384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6A6D7835" w14:textId="36ADACA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4A96AAA" w14:textId="379C81B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0</w:t>
            </w:r>
          </w:p>
        </w:tc>
        <w:tc>
          <w:tcPr>
            <w:tcW w:w="0" w:type="auto"/>
          </w:tcPr>
          <w:p w14:paraId="726DB453" w14:textId="6570364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5ABD9AC" w14:textId="4D915D7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5CCA8FB2" w14:textId="2E66126B"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61F79560" w14:textId="701EE422"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4)","plainTextFormattedCitation":"(64)","previouslyFormattedCitation":"(64)"},"properties":{"noteIndex":0},"schema":"https://github.com/citation-style-language/schema/raw/master/csl-citation.json"}</w:instrText>
            </w:r>
            <w:r>
              <w:rPr>
                <w:sz w:val="18"/>
                <w:szCs w:val="18"/>
              </w:rPr>
              <w:fldChar w:fldCharType="separate"/>
            </w:r>
            <w:r w:rsidRPr="000304EE">
              <w:rPr>
                <w:noProof/>
                <w:sz w:val="18"/>
                <w:szCs w:val="18"/>
              </w:rPr>
              <w:t>(64)</w:t>
            </w:r>
            <w:r>
              <w:rPr>
                <w:sz w:val="18"/>
                <w:szCs w:val="18"/>
              </w:rPr>
              <w:fldChar w:fldCharType="end"/>
            </w:r>
          </w:p>
        </w:tc>
      </w:tr>
      <w:tr w:rsidR="00AD4602" w:rsidRPr="0001000C" w14:paraId="6611623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E2286F" w14:textId="672768D6" w:rsidR="00AD4602" w:rsidRPr="009625ED" w:rsidRDefault="00AD4602" w:rsidP="00AD4602">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223616AC" w14:textId="798D81F5" w:rsidR="00AD4602" w:rsidRPr="009625ED"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A4F56">
              <w:rPr>
                <w:sz w:val="18"/>
                <w:szCs w:val="18"/>
              </w:rPr>
              <w:t>31464230</w:t>
            </w:r>
          </w:p>
        </w:tc>
        <w:tc>
          <w:tcPr>
            <w:tcW w:w="0" w:type="auto"/>
          </w:tcPr>
          <w:p w14:paraId="10109124" w14:textId="37DFE1E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69CBE95" w14:textId="7E2D47B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6485649" w14:textId="46E1F35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0230789" w14:textId="296F246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0</w:t>
            </w:r>
          </w:p>
        </w:tc>
        <w:tc>
          <w:tcPr>
            <w:tcW w:w="0" w:type="auto"/>
          </w:tcPr>
          <w:p w14:paraId="1AE4E485" w14:textId="5B2E72F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A1F7C4F" w14:textId="2DB3B8B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04F0D32C" w14:textId="6555E29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25E1E4C0" w14:textId="40FEA167"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65)","plainTextFormattedCitation":"(65)","previouslyFormattedCitation":"(65)"},"properties":{"noteIndex":0},"schema":"https://github.com/citation-style-language/schema/raw/master/csl-citation.json"}</w:instrText>
            </w:r>
            <w:r>
              <w:rPr>
                <w:sz w:val="18"/>
                <w:szCs w:val="18"/>
              </w:rPr>
              <w:fldChar w:fldCharType="separate"/>
            </w:r>
            <w:r w:rsidRPr="001E5EB1">
              <w:rPr>
                <w:noProof/>
                <w:sz w:val="18"/>
                <w:szCs w:val="18"/>
              </w:rPr>
              <w:t>(65)</w:t>
            </w:r>
            <w:r>
              <w:rPr>
                <w:sz w:val="18"/>
                <w:szCs w:val="18"/>
              </w:rPr>
              <w:fldChar w:fldCharType="end"/>
            </w:r>
          </w:p>
        </w:tc>
      </w:tr>
      <w:tr w:rsidR="00AD4602" w:rsidRPr="0001000C" w14:paraId="541D6311"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4958819" w14:textId="3AB26F56" w:rsidR="00AD4602" w:rsidRPr="001E5EB1" w:rsidRDefault="00AD4602" w:rsidP="00AD4602">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07931408" w14:textId="18E4E3AF" w:rsidR="00AD4602" w:rsidRPr="003A4F56"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2775">
              <w:rPr>
                <w:sz w:val="18"/>
                <w:szCs w:val="18"/>
              </w:rPr>
              <w:t>31791277</w:t>
            </w:r>
          </w:p>
        </w:tc>
        <w:tc>
          <w:tcPr>
            <w:tcW w:w="0" w:type="auto"/>
          </w:tcPr>
          <w:p w14:paraId="30742E6E" w14:textId="2CFA28E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425FC49" w14:textId="720902C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04C83EA" w14:textId="48B8937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26D8A8A" w14:textId="18CFB2B1"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7F68A493" w14:textId="03C4B00F"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C7E9070" w14:textId="07BF8A3C"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6FF7D625" w14:textId="5D8C7F11" w:rsidR="00AD4602" w:rsidRPr="00AB415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4E780E66" w14:textId="71F3A629" w:rsidR="00AD4602" w:rsidRPr="001E5EB1"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6ECD46AE" w14:textId="3FDC36E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6)"},"properties":{"noteIndex":0},"schema":"https://github.com/citation-style-language/schema/raw/master/csl-citation.json"}</w:instrText>
            </w:r>
            <w:r>
              <w:rPr>
                <w:sz w:val="18"/>
                <w:szCs w:val="18"/>
              </w:rPr>
              <w:fldChar w:fldCharType="separate"/>
            </w:r>
            <w:r w:rsidRPr="003D2775">
              <w:rPr>
                <w:noProof/>
                <w:sz w:val="18"/>
                <w:szCs w:val="18"/>
              </w:rPr>
              <w:t>(66)</w:t>
            </w:r>
            <w:r>
              <w:rPr>
                <w:sz w:val="18"/>
                <w:szCs w:val="18"/>
              </w:rPr>
              <w:fldChar w:fldCharType="end"/>
            </w:r>
          </w:p>
        </w:tc>
      </w:tr>
      <w:tr w:rsidR="00AD4602" w:rsidRPr="0001000C" w14:paraId="3903F22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2516FD" w14:textId="6BAE50B3" w:rsidR="00AD4602" w:rsidRDefault="00AD4602" w:rsidP="00AD4602">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30EFBA2F" w14:textId="60CA411C" w:rsidR="00AD4602" w:rsidRPr="003D2775"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53A0">
              <w:rPr>
                <w:sz w:val="18"/>
                <w:szCs w:val="18"/>
              </w:rPr>
              <w:t>31031374</w:t>
            </w:r>
          </w:p>
        </w:tc>
        <w:tc>
          <w:tcPr>
            <w:tcW w:w="0" w:type="auto"/>
          </w:tcPr>
          <w:p w14:paraId="77C6617B" w14:textId="7618C77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53A0">
              <w:rPr>
                <w:sz w:val="18"/>
                <w:szCs w:val="18"/>
              </w:rPr>
              <w:t>Macedonia</w:t>
            </w:r>
          </w:p>
        </w:tc>
        <w:tc>
          <w:tcPr>
            <w:tcW w:w="0" w:type="auto"/>
          </w:tcPr>
          <w:p w14:paraId="1096A5AC" w14:textId="1EA4DFE8"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E5E5FDE" w14:textId="43DF0C5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590C42F" w14:textId="3060AA0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1DC2EE5B" w14:textId="607D8C2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A3EE423" w14:textId="1F56B36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27, p = 0.182</w:t>
            </w:r>
          </w:p>
        </w:tc>
        <w:tc>
          <w:tcPr>
            <w:tcW w:w="0" w:type="auto"/>
          </w:tcPr>
          <w:p w14:paraId="39C2ECB4" w14:textId="7ED4C084"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05FF9501" w14:textId="1C37D321"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7)","plainTextFormattedCitation":"(67)","previouslyFormattedCitation":"(67)"},"properties":{"noteIndex":0},"schema":"https://github.com/citation-style-language/schema/raw/master/csl-citation.json"}</w:instrText>
            </w:r>
            <w:r>
              <w:rPr>
                <w:sz w:val="18"/>
                <w:szCs w:val="18"/>
              </w:rPr>
              <w:fldChar w:fldCharType="separate"/>
            </w:r>
            <w:r w:rsidRPr="00AA6DE4">
              <w:rPr>
                <w:noProof/>
                <w:sz w:val="18"/>
                <w:szCs w:val="18"/>
              </w:rPr>
              <w:t>(67)</w:t>
            </w:r>
            <w:r>
              <w:rPr>
                <w:sz w:val="18"/>
                <w:szCs w:val="18"/>
              </w:rPr>
              <w:fldChar w:fldCharType="end"/>
            </w:r>
          </w:p>
        </w:tc>
      </w:tr>
      <w:tr w:rsidR="00AD4602" w:rsidRPr="0001000C" w14:paraId="663F26EB"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977EBD5" w14:textId="256C6D3D" w:rsidR="00AD4602" w:rsidRPr="005453A0" w:rsidRDefault="00AD4602" w:rsidP="00AD4602">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tcPr>
          <w:p w14:paraId="489F3022" w14:textId="4E0D46E3"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065575" w14:textId="31F9CBF8"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74091975" w14:textId="5712C5B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C2280F0" w14:textId="063777B7"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2B92C29" w14:textId="18F85B7C"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44E00AD8" w14:textId="0ADA59C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620CD450" w14:textId="75B2BD78"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tcPr>
          <w:p w14:paraId="2139E4B8" w14:textId="651B9BCD"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tcPr>
          <w:p w14:paraId="450830A6" w14:textId="04C7BD3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68)","plainTextFormattedCitation":"(68)","previouslyFormattedCitation":"(68)"},"properties":{"noteIndex":0},"schema":"https://github.com/citation-style-language/schema/raw/master/csl-citation.json"}</w:instrText>
            </w:r>
            <w:r>
              <w:rPr>
                <w:sz w:val="18"/>
                <w:szCs w:val="18"/>
              </w:rPr>
              <w:fldChar w:fldCharType="separate"/>
            </w:r>
            <w:r w:rsidRPr="00E316CE">
              <w:rPr>
                <w:noProof/>
                <w:sz w:val="18"/>
                <w:szCs w:val="18"/>
              </w:rPr>
              <w:t>(68)</w:t>
            </w:r>
            <w:r>
              <w:rPr>
                <w:sz w:val="18"/>
                <w:szCs w:val="18"/>
              </w:rPr>
              <w:fldChar w:fldCharType="end"/>
            </w:r>
          </w:p>
        </w:tc>
      </w:tr>
      <w:tr w:rsidR="00AD4602" w:rsidRPr="0001000C" w14:paraId="618EC97A"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2C522" w14:textId="1FC1240A" w:rsidR="00AD4602" w:rsidRDefault="00AD4602" w:rsidP="00AD4602">
            <w:pPr>
              <w:jc w:val="center"/>
              <w:rPr>
                <w:sz w:val="18"/>
                <w:szCs w:val="18"/>
              </w:rPr>
            </w:pPr>
            <w:r>
              <w:rPr>
                <w:sz w:val="18"/>
                <w:szCs w:val="18"/>
              </w:rPr>
              <w:t>Morena</w:t>
            </w:r>
            <w:r w:rsidRPr="00D358E9">
              <w:rPr>
                <w:i/>
                <w:iCs/>
                <w:sz w:val="18"/>
                <w:szCs w:val="18"/>
              </w:rPr>
              <w:t xml:space="preserve"> et al</w:t>
            </w:r>
          </w:p>
        </w:tc>
        <w:tc>
          <w:tcPr>
            <w:tcW w:w="0" w:type="auto"/>
          </w:tcPr>
          <w:p w14:paraId="7FF1A0DC" w14:textId="2FAB0F24" w:rsidR="00AD4602" w:rsidRPr="005453A0"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B50D55" w14:textId="7FECBA5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3CD6800" w14:textId="37B63E8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A1B6DB0" w14:textId="658A8D0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094BE0CB" w14:textId="0F51FFC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EFB75EE" w14:textId="57CEE0F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tcPr>
          <w:p w14:paraId="4FE80F6A" w14:textId="3698615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tcPr>
          <w:p w14:paraId="14A43B30" w14:textId="0EDBB7C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7B7F6691" w14:textId="1EA4DBD9"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9)","plainTextFormattedCitation":"(69)","previouslyFormattedCitation":"(69)"},"properties":{"noteIndex":0},"schema":"https://github.com/citation-style-language/schema/raw/master/csl-citation.json"}</w:instrText>
            </w:r>
            <w:r>
              <w:rPr>
                <w:sz w:val="18"/>
                <w:szCs w:val="18"/>
              </w:rPr>
              <w:fldChar w:fldCharType="separate"/>
            </w:r>
            <w:r w:rsidRPr="00E316CE">
              <w:rPr>
                <w:noProof/>
                <w:sz w:val="18"/>
                <w:szCs w:val="18"/>
              </w:rPr>
              <w:t>(69)</w:t>
            </w:r>
            <w:r>
              <w:rPr>
                <w:sz w:val="18"/>
                <w:szCs w:val="18"/>
              </w:rPr>
              <w:fldChar w:fldCharType="end"/>
            </w:r>
          </w:p>
        </w:tc>
      </w:tr>
      <w:tr w:rsidR="00AD4602" w:rsidRPr="0001000C" w14:paraId="6CBE3B1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736F5CE" w14:textId="05168672" w:rsidR="00AD4602" w:rsidRDefault="00AD4602" w:rsidP="00AD4602">
            <w:pPr>
              <w:jc w:val="center"/>
              <w:rPr>
                <w:sz w:val="18"/>
                <w:szCs w:val="18"/>
              </w:rPr>
            </w:pPr>
            <w:r>
              <w:rPr>
                <w:sz w:val="18"/>
                <w:szCs w:val="18"/>
              </w:rPr>
              <w:t xml:space="preserve">Chiu </w:t>
            </w:r>
            <w:r w:rsidRPr="00255126">
              <w:rPr>
                <w:i/>
                <w:iCs/>
                <w:sz w:val="18"/>
                <w:szCs w:val="18"/>
              </w:rPr>
              <w:t>et al</w:t>
            </w:r>
          </w:p>
        </w:tc>
        <w:tc>
          <w:tcPr>
            <w:tcW w:w="0" w:type="auto"/>
          </w:tcPr>
          <w:p w14:paraId="7280CC08" w14:textId="3F416154"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2033D5" w14:textId="1BDE879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87165FE" w14:textId="4303FEE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162A586" w14:textId="0B5697FF"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tcPr>
          <w:p w14:paraId="7075073A" w14:textId="1411CE5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tcPr>
          <w:p w14:paraId="54A33E85" w14:textId="0A254B4E"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5A2574D" w14:textId="53C69A3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tcPr>
          <w:p w14:paraId="0FFBD66E" w14:textId="0516461C" w:rsidR="00AD4602" w:rsidRPr="00E70D35"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4B5DE8F1" w14:textId="4D775EF6"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70)","plainTextFormattedCitation":"(70)","previouslyFormattedCitation":"(70)"},"properties":{"noteIndex":0},"schema":"https://github.com/citation-style-language/schema/raw/master/csl-citation.json"}</w:instrText>
            </w:r>
            <w:r>
              <w:rPr>
                <w:sz w:val="18"/>
                <w:szCs w:val="18"/>
              </w:rPr>
              <w:fldChar w:fldCharType="separate"/>
            </w:r>
            <w:r w:rsidRPr="004B799F">
              <w:rPr>
                <w:noProof/>
                <w:sz w:val="18"/>
                <w:szCs w:val="18"/>
              </w:rPr>
              <w:t>(70)</w:t>
            </w:r>
            <w:r>
              <w:rPr>
                <w:sz w:val="18"/>
                <w:szCs w:val="18"/>
              </w:rPr>
              <w:fldChar w:fldCharType="end"/>
            </w:r>
          </w:p>
        </w:tc>
      </w:tr>
      <w:tr w:rsidR="00AD4602" w:rsidRPr="0001000C" w14:paraId="1B104DA2"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CFEB38" w14:textId="29976992" w:rsidR="00AD4602" w:rsidRDefault="00AD4602" w:rsidP="00AD4602">
            <w:pPr>
              <w:jc w:val="center"/>
              <w:rPr>
                <w:sz w:val="18"/>
                <w:szCs w:val="18"/>
              </w:rPr>
            </w:pPr>
            <w:r>
              <w:rPr>
                <w:sz w:val="18"/>
                <w:szCs w:val="18"/>
              </w:rPr>
              <w:t xml:space="preserve">Chang </w:t>
            </w:r>
            <w:r w:rsidRPr="00D52602">
              <w:rPr>
                <w:i/>
                <w:iCs/>
                <w:sz w:val="18"/>
                <w:szCs w:val="18"/>
              </w:rPr>
              <w:t>et al</w:t>
            </w:r>
          </w:p>
        </w:tc>
        <w:tc>
          <w:tcPr>
            <w:tcW w:w="0" w:type="auto"/>
          </w:tcPr>
          <w:p w14:paraId="2F7FB4A3" w14:textId="1C16D117" w:rsidR="00AD4602" w:rsidRPr="005453A0"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419D44" w14:textId="1EB568F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0" w:type="auto"/>
          </w:tcPr>
          <w:p w14:paraId="5D3B218D" w14:textId="30883B0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408314FC" w14:textId="754D1B9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5D (HD)</w:t>
            </w:r>
          </w:p>
        </w:tc>
        <w:tc>
          <w:tcPr>
            <w:tcW w:w="0" w:type="auto"/>
          </w:tcPr>
          <w:p w14:paraId="7FC8DD90" w14:textId="2A2925FC"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7E8CB3B" w14:textId="07A3073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C98242" w14:textId="1457CA0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tcPr>
          <w:p w14:paraId="0596E011" w14:textId="06EF3A1B" w:rsidR="00AD4602" w:rsidRPr="002667EF"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081EA799" w14:textId="1413EAD9"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71)","plainTextFormattedCitation":"(71)","previouslyFormattedCitation":"(71)"},"properties":{"noteIndex":0},"schema":"https://github.com/citation-style-language/schema/raw/master/csl-citation.json"}</w:instrText>
            </w:r>
            <w:r>
              <w:rPr>
                <w:sz w:val="18"/>
                <w:szCs w:val="18"/>
              </w:rPr>
              <w:fldChar w:fldCharType="separate"/>
            </w:r>
            <w:r w:rsidRPr="000A5EA6">
              <w:rPr>
                <w:noProof/>
                <w:sz w:val="18"/>
                <w:szCs w:val="18"/>
              </w:rPr>
              <w:t>(71)</w:t>
            </w:r>
            <w:r>
              <w:rPr>
                <w:sz w:val="18"/>
                <w:szCs w:val="18"/>
              </w:rPr>
              <w:fldChar w:fldCharType="end"/>
            </w:r>
          </w:p>
        </w:tc>
      </w:tr>
      <w:tr w:rsidR="00AD4602" w:rsidRPr="0001000C" w14:paraId="4E9B2AF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FA9A7C5" w14:textId="7E47D96A" w:rsidR="00AD4602" w:rsidRDefault="00AD4602" w:rsidP="00AD4602">
            <w:pPr>
              <w:jc w:val="center"/>
              <w:rPr>
                <w:sz w:val="18"/>
                <w:szCs w:val="18"/>
              </w:rPr>
            </w:pPr>
            <w:r>
              <w:rPr>
                <w:sz w:val="18"/>
                <w:szCs w:val="18"/>
              </w:rPr>
              <w:t xml:space="preserve">Shu </w:t>
            </w:r>
            <w:r w:rsidRPr="00622AFE">
              <w:rPr>
                <w:i/>
                <w:iCs/>
                <w:sz w:val="18"/>
                <w:szCs w:val="18"/>
              </w:rPr>
              <w:t>et al</w:t>
            </w:r>
          </w:p>
        </w:tc>
        <w:tc>
          <w:tcPr>
            <w:tcW w:w="0" w:type="auto"/>
          </w:tcPr>
          <w:p w14:paraId="3A960264" w14:textId="47A8DC44"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E6774B" w14:textId="60E4F78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F7B3E3A" w14:textId="4AF95B8C"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460F29EF" w14:textId="5B39F1B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EC8A11F" w14:textId="58FAA384"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tcPr>
          <w:p w14:paraId="01DA004D" w14:textId="225FD4F9"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234A3BE1" w14:textId="517A1C0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tcPr>
          <w:p w14:paraId="71E7D92A" w14:textId="54918AD6" w:rsidR="00AD4602" w:rsidRPr="00FA5DC1"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sidRPr="00E70D35">
              <w:rPr>
                <w:sz w:val="18"/>
                <w:szCs w:val="18"/>
              </w:rPr>
              <w:t>Coronary artery calcification (Agatston score)</w:t>
            </w:r>
          </w:p>
        </w:tc>
        <w:tc>
          <w:tcPr>
            <w:tcW w:w="0" w:type="auto"/>
          </w:tcPr>
          <w:p w14:paraId="66831A77" w14:textId="78179FB8"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2)","plainTextFormattedCitation":"(72)","previouslyFormattedCitation":"(72)"},"properties":{"noteIndex":0},"schema":"https://github.com/citation-style-language/schema/raw/master/csl-citation.json"}</w:instrText>
            </w:r>
            <w:r>
              <w:rPr>
                <w:sz w:val="18"/>
                <w:szCs w:val="18"/>
              </w:rPr>
              <w:fldChar w:fldCharType="separate"/>
            </w:r>
            <w:r w:rsidRPr="000A5EA6">
              <w:rPr>
                <w:noProof/>
                <w:sz w:val="18"/>
                <w:szCs w:val="18"/>
              </w:rPr>
              <w:t>(72)</w:t>
            </w:r>
            <w:r>
              <w:rPr>
                <w:sz w:val="18"/>
                <w:szCs w:val="18"/>
              </w:rPr>
              <w:fldChar w:fldCharType="end"/>
            </w:r>
          </w:p>
        </w:tc>
      </w:tr>
      <w:tr w:rsidR="00AD4602" w:rsidRPr="0001000C" w14:paraId="659EF63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3C5236" w14:textId="1DE788B6" w:rsidR="00AD4602" w:rsidRDefault="00AD4602" w:rsidP="00AD4602">
            <w:pPr>
              <w:jc w:val="center"/>
              <w:rPr>
                <w:sz w:val="18"/>
                <w:szCs w:val="18"/>
              </w:rPr>
            </w:pPr>
            <w:r>
              <w:rPr>
                <w:sz w:val="18"/>
                <w:szCs w:val="18"/>
              </w:rPr>
              <w:t xml:space="preserve">Craver </w:t>
            </w:r>
            <w:r w:rsidRPr="008E006C">
              <w:rPr>
                <w:i/>
                <w:iCs/>
                <w:sz w:val="18"/>
                <w:szCs w:val="18"/>
              </w:rPr>
              <w:t>et al</w:t>
            </w:r>
          </w:p>
        </w:tc>
        <w:tc>
          <w:tcPr>
            <w:tcW w:w="0" w:type="auto"/>
          </w:tcPr>
          <w:p w14:paraId="782AE75C" w14:textId="143BC30D" w:rsidR="00AD4602" w:rsidRPr="005453A0"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ABD78" w14:textId="3765EB9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4E43609C" w14:textId="5C0B491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09DE2D79" w14:textId="37FF8CF0"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2B83248B" w14:textId="61CE92A6"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611DBB11" w14:textId="4CDCE4BD"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tcPr>
          <w:p w14:paraId="4C9E5B75" w14:textId="513FF8DB"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tcPr>
          <w:p w14:paraId="72278100" w14:textId="1E3ACD5E" w:rsidR="00AD4602" w:rsidRPr="00E70D35"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708CD39C" w14:textId="5F4EB8AC" w:rsidR="00AD4602"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73)","plainTextFormattedCitation":"(73)","previouslyFormattedCitation":"(73)"},"properties":{"noteIndex":0},"schema":"https://github.com/citation-style-language/schema/raw/master/csl-citation.json"}</w:instrText>
            </w:r>
            <w:r>
              <w:rPr>
                <w:sz w:val="18"/>
                <w:szCs w:val="18"/>
              </w:rPr>
              <w:fldChar w:fldCharType="separate"/>
            </w:r>
            <w:r w:rsidRPr="00AF2A36">
              <w:rPr>
                <w:noProof/>
                <w:sz w:val="18"/>
                <w:szCs w:val="18"/>
              </w:rPr>
              <w:t>(73)</w:t>
            </w:r>
            <w:r>
              <w:rPr>
                <w:sz w:val="18"/>
                <w:szCs w:val="18"/>
              </w:rPr>
              <w:fldChar w:fldCharType="end"/>
            </w:r>
          </w:p>
        </w:tc>
      </w:tr>
      <w:tr w:rsidR="00AD4602" w:rsidRPr="0001000C" w14:paraId="06B65C57"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F181245" w14:textId="62F350EA" w:rsidR="00AD4602" w:rsidRDefault="00AD4602" w:rsidP="00AD4602">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tcPr>
          <w:p w14:paraId="6981CA1D" w14:textId="1715B3B0"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33ADB3" w14:textId="48781223"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tcPr>
          <w:p w14:paraId="609B8CD5" w14:textId="415C9D76" w:rsidR="00AD4602" w:rsidRPr="0001000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tcPr>
          <w:p w14:paraId="4A76BB4B" w14:textId="19117C0E" w:rsidR="00AD4602" w:rsidRPr="0001000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tcPr>
          <w:p w14:paraId="47FC0603" w14:textId="4ED0E3CD" w:rsidR="00AD4602" w:rsidRPr="0001000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tcPr>
          <w:p w14:paraId="2A7F6BCC" w14:textId="3EC00A96" w:rsidR="00AD4602" w:rsidRPr="0092232C"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tcPr>
          <w:p w14:paraId="75572841" w14:textId="6862F189"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tcPr>
          <w:p w14:paraId="2BB039D4" w14:textId="36D8F4D4" w:rsidR="00AD4602" w:rsidRPr="0092232C"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Pr>
                <w:rFonts w:hint="eastAsia"/>
                <w:sz w:val="18"/>
                <w:szCs w:val="18"/>
              </w:rPr>
              <w:t>P</w:t>
            </w:r>
            <w:r>
              <w:rPr>
                <w:sz w:val="18"/>
                <w:szCs w:val="18"/>
              </w:rPr>
              <w:t>elvic and hand plain radiography</w:t>
            </w:r>
          </w:p>
        </w:tc>
        <w:tc>
          <w:tcPr>
            <w:tcW w:w="0" w:type="auto"/>
          </w:tcPr>
          <w:p w14:paraId="22A7495E" w14:textId="238D9DA3"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Pr="00AD4602">
              <w:rPr>
                <w:noProof/>
                <w:sz w:val="18"/>
                <w:szCs w:val="18"/>
              </w:rPr>
              <w:t>(74)</w:t>
            </w:r>
            <w:r w:rsidRPr="002352DD">
              <w:rPr>
                <w:sz w:val="18"/>
                <w:szCs w:val="18"/>
              </w:rPr>
              <w:fldChar w:fldCharType="end"/>
            </w:r>
          </w:p>
        </w:tc>
      </w:tr>
      <w:tr w:rsidR="00AD4602" w:rsidRPr="0001000C" w14:paraId="6C75A0F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2DA66" w14:textId="04EDA970" w:rsidR="00AD4602" w:rsidRDefault="00AD4602" w:rsidP="00AD4602">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tcPr>
          <w:p w14:paraId="02F1642F" w14:textId="12677C1F" w:rsidR="00AD4602" w:rsidRPr="005453A0"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9D0C7C" w14:textId="1F5B690E"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tcPr>
          <w:p w14:paraId="00F4A760" w14:textId="10D9F742"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tcPr>
          <w:p w14:paraId="44C5CC6F" w14:textId="14EF6929"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73409EBC" w14:textId="3FA1F6A1"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tcPr>
          <w:p w14:paraId="1116919A" w14:textId="437F42D3"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tcPr>
          <w:p w14:paraId="29DC8BCD" w14:textId="0433654F"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tcPr>
          <w:p w14:paraId="0CEBFC8F" w14:textId="42C23435" w:rsidR="00AD4602" w:rsidRDefault="00AD4602" w:rsidP="00AD4602">
            <w:pPr>
              <w:jc w:val="center"/>
              <w:cnfStyle w:val="000000100000" w:firstRow="0" w:lastRow="0" w:firstColumn="0" w:lastColumn="0" w:oddVBand="0" w:evenVBand="0" w:oddHBand="1" w:evenHBand="0" w:firstRowFirstColumn="0" w:firstRowLastColumn="0" w:lastRowFirstColumn="0" w:lastRowLastColumn="0"/>
              <w:rPr>
                <w:rFonts w:hint="eastAsia"/>
                <w:sz w:val="18"/>
                <w:szCs w:val="18"/>
              </w:rPr>
            </w:pPr>
            <w:r w:rsidRPr="00AC2E60">
              <w:rPr>
                <w:sz w:val="18"/>
                <w:szCs w:val="18"/>
              </w:rPr>
              <w:t>Aortic arch calcification on chest radiography</w:t>
            </w:r>
          </w:p>
        </w:tc>
        <w:tc>
          <w:tcPr>
            <w:tcW w:w="0" w:type="auto"/>
          </w:tcPr>
          <w:p w14:paraId="5444BF8F" w14:textId="3530E14C" w:rsidR="00AD4602" w:rsidRPr="002352DD" w:rsidRDefault="00AD4602" w:rsidP="00AD460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75)","plainTextFormattedCitation":"(75)","previouslyFormattedCitation":"(188)"},"properties":{"noteIndex":0},"schema":"https://github.com/citation-style-language/schema/raw/master/csl-citation.json"}</w:instrText>
            </w:r>
            <w:r>
              <w:rPr>
                <w:sz w:val="18"/>
                <w:szCs w:val="18"/>
              </w:rPr>
              <w:fldChar w:fldCharType="separate"/>
            </w:r>
            <w:r w:rsidRPr="00AD4602">
              <w:rPr>
                <w:noProof/>
                <w:sz w:val="18"/>
                <w:szCs w:val="18"/>
                <w:lang w:eastAsia="ja-JP"/>
              </w:rPr>
              <w:t>(75)</w:t>
            </w:r>
            <w:r>
              <w:rPr>
                <w:sz w:val="18"/>
                <w:szCs w:val="18"/>
              </w:rPr>
              <w:fldChar w:fldCharType="end"/>
            </w:r>
          </w:p>
        </w:tc>
      </w:tr>
      <w:tr w:rsidR="00AD4602" w:rsidRPr="0001000C" w14:paraId="0FDBB7D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97632F1" w14:textId="1D0B86B0" w:rsidR="00AD4602" w:rsidRDefault="00AD4602" w:rsidP="00AD4602">
            <w:pPr>
              <w:jc w:val="center"/>
              <w:rPr>
                <w:rFonts w:hint="eastAsia"/>
                <w:sz w:val="18"/>
                <w:szCs w:val="18"/>
              </w:rPr>
            </w:pPr>
            <w:r>
              <w:rPr>
                <w:sz w:val="18"/>
                <w:szCs w:val="18"/>
              </w:rPr>
              <w:t xml:space="preserve">Harada </w:t>
            </w:r>
            <w:r w:rsidRPr="005755B9">
              <w:rPr>
                <w:i/>
                <w:iCs/>
                <w:sz w:val="18"/>
                <w:szCs w:val="18"/>
              </w:rPr>
              <w:t>et al</w:t>
            </w:r>
          </w:p>
        </w:tc>
        <w:tc>
          <w:tcPr>
            <w:tcW w:w="0" w:type="auto"/>
          </w:tcPr>
          <w:p w14:paraId="168D0359" w14:textId="29716922" w:rsidR="00AD4602" w:rsidRPr="005453A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C61EDC" w14:textId="4DF2F7AC"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Pr>
                <w:sz w:val="18"/>
                <w:szCs w:val="18"/>
              </w:rPr>
              <w:t>Brazil</w:t>
            </w:r>
          </w:p>
        </w:tc>
        <w:tc>
          <w:tcPr>
            <w:tcW w:w="0" w:type="auto"/>
          </w:tcPr>
          <w:p w14:paraId="5D9ABA3B" w14:textId="7D145806"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13E7613F" w14:textId="1081D685"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5</w:t>
            </w:r>
          </w:p>
        </w:tc>
        <w:tc>
          <w:tcPr>
            <w:tcW w:w="0" w:type="auto"/>
          </w:tcPr>
          <w:p w14:paraId="2E8A725F" w14:textId="600F5500"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17</w:t>
            </w:r>
          </w:p>
        </w:tc>
        <w:tc>
          <w:tcPr>
            <w:tcW w:w="0" w:type="auto"/>
          </w:tcPr>
          <w:p w14:paraId="1052811A" w14:textId="473CD30A"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rFonts w:hint="eastAsia"/>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tcPr>
          <w:p w14:paraId="482F8D13" w14:textId="03791202" w:rsidR="00AD4602"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tcPr>
          <w:p w14:paraId="6343E871" w14:textId="56B4955E" w:rsidR="00AD4602" w:rsidRPr="00AC2E60" w:rsidRDefault="00AD4602" w:rsidP="00AD460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3F392F63" w14:textId="77777777" w:rsidR="00AD4602" w:rsidRDefault="00AD4602" w:rsidP="00AD460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420"/>
        <w:gridCol w:w="946"/>
        <w:gridCol w:w="1096"/>
        <w:gridCol w:w="587"/>
        <w:gridCol w:w="1248"/>
        <w:gridCol w:w="756"/>
        <w:gridCol w:w="1429"/>
        <w:gridCol w:w="4138"/>
        <w:gridCol w:w="1739"/>
        <w:gridCol w:w="599"/>
      </w:tblGrid>
      <w:tr w:rsidR="006B198F" w:rsidRPr="0001000C" w14:paraId="132D376E" w14:textId="0D4A6CBF" w:rsidTr="00E316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E71DD" w14:textId="5F10B684" w:rsidR="000537F9" w:rsidRPr="0001000C" w:rsidRDefault="000537F9" w:rsidP="00E316CE">
            <w:pPr>
              <w:jc w:val="center"/>
              <w:rPr>
                <w:sz w:val="18"/>
                <w:szCs w:val="18"/>
              </w:rPr>
            </w:pPr>
            <w:r>
              <w:rPr>
                <w:rFonts w:hint="eastAsia"/>
                <w:sz w:val="18"/>
                <w:szCs w:val="18"/>
              </w:rPr>
              <w:t>A</w:t>
            </w:r>
            <w:r>
              <w:rPr>
                <w:sz w:val="18"/>
                <w:szCs w:val="18"/>
              </w:rPr>
              <w:t>uthor</w:t>
            </w:r>
          </w:p>
        </w:tc>
        <w:tc>
          <w:tcPr>
            <w:tcW w:w="0" w:type="auto"/>
          </w:tcPr>
          <w:p w14:paraId="3C06FA19" w14:textId="77777777"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72B574F5" w14:textId="77777777"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1CECB210" w14:textId="7D03D6A1"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27FB5FC0" w14:textId="083752A8"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71951387" w14:textId="4D6A9A9F"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71252984" w14:textId="1920A605"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39B6AD62" w14:textId="199FCA30"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47CA06B1" w14:textId="77777777"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99" w:type="dxa"/>
          </w:tcPr>
          <w:p w14:paraId="3B772F09" w14:textId="74C5CBF8" w:rsidR="000537F9" w:rsidRPr="0001000C" w:rsidRDefault="000537F9"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6B198F" w:rsidRPr="0001000C" w14:paraId="2C09A35A" w14:textId="137004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87472" w14:textId="6E0353F9" w:rsidR="000537F9" w:rsidRPr="0001000C" w:rsidRDefault="000537F9" w:rsidP="00E316CE">
            <w:pPr>
              <w:jc w:val="center"/>
              <w:rPr>
                <w:sz w:val="18"/>
                <w:szCs w:val="18"/>
              </w:rPr>
            </w:pPr>
            <w:r>
              <w:rPr>
                <w:sz w:val="18"/>
                <w:szCs w:val="18"/>
              </w:rPr>
              <w:t>Craver L</w:t>
            </w:r>
          </w:p>
        </w:tc>
        <w:tc>
          <w:tcPr>
            <w:tcW w:w="0" w:type="auto"/>
          </w:tcPr>
          <w:p w14:paraId="4EB78B2B" w14:textId="55E11F2D"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0" w:type="auto"/>
          </w:tcPr>
          <w:p w14:paraId="7262E2E2" w14:textId="3875DEB6"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71E4B008" w14:textId="174DCFEF"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4AD60C7C" w14:textId="0DBAAA52"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tcPr>
          <w:p w14:paraId="10A9C7BE" w14:textId="4D24B620"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tcPr>
          <w:p w14:paraId="5E9379E0" w14:textId="64ED866C"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0" w:type="auto"/>
          </w:tcPr>
          <w:p w14:paraId="074ABD12"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0" w:type="auto"/>
          </w:tcPr>
          <w:p w14:paraId="13ED3FC0" w14:textId="2A2BB732"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599" w:type="dxa"/>
          </w:tcPr>
          <w:p w14:paraId="49351BCD" w14:textId="27FA49D1"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F2A36">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73)","plainTextFormattedCitation":"(73)","previouslyFormattedCitation":"(73)"},"properties":{"noteIndex":0},"schema":"https://github.com/citation-style-language/schema/raw/master/csl-citation.json"}</w:instrText>
            </w:r>
            <w:r w:rsidRPr="002352DD">
              <w:rPr>
                <w:sz w:val="18"/>
                <w:szCs w:val="18"/>
              </w:rPr>
              <w:fldChar w:fldCharType="separate"/>
            </w:r>
            <w:r w:rsidR="000A5EA6" w:rsidRPr="000A5EA6">
              <w:rPr>
                <w:noProof/>
                <w:sz w:val="18"/>
                <w:szCs w:val="18"/>
              </w:rPr>
              <w:t>(73)</w:t>
            </w:r>
            <w:r w:rsidRPr="002352DD">
              <w:rPr>
                <w:sz w:val="18"/>
                <w:szCs w:val="18"/>
              </w:rPr>
              <w:fldChar w:fldCharType="end"/>
            </w:r>
          </w:p>
        </w:tc>
      </w:tr>
      <w:tr w:rsidR="006B198F" w:rsidRPr="0001000C" w14:paraId="19785A17" w14:textId="704DB24D" w:rsidTr="00E316CE">
        <w:tc>
          <w:tcPr>
            <w:cnfStyle w:val="001000000000" w:firstRow="0" w:lastRow="0" w:firstColumn="1" w:lastColumn="0" w:oddVBand="0" w:evenVBand="0" w:oddHBand="0" w:evenHBand="0" w:firstRowFirstColumn="0" w:firstRowLastColumn="0" w:lastRowFirstColumn="0" w:lastRowLastColumn="0"/>
            <w:tcW w:w="0" w:type="auto"/>
          </w:tcPr>
          <w:p w14:paraId="2D2CE969" w14:textId="77777777" w:rsidR="000537F9" w:rsidRPr="0001000C" w:rsidRDefault="000537F9" w:rsidP="00E316CE">
            <w:pPr>
              <w:jc w:val="center"/>
              <w:rPr>
                <w:sz w:val="18"/>
                <w:szCs w:val="18"/>
              </w:rPr>
            </w:pPr>
          </w:p>
        </w:tc>
        <w:tc>
          <w:tcPr>
            <w:tcW w:w="0" w:type="auto"/>
          </w:tcPr>
          <w:p w14:paraId="6E4A3179"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58E4AC" w14:textId="77777777"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D97474"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BE10B1"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2936185"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51903F"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9177CE7" w14:textId="4E396575"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Lack of a FEP-FGF23 correlation in patients with severe AAC (KI &gt; 5) suggested a role for an impaired </w:t>
            </w:r>
            <w:proofErr w:type="spellStart"/>
            <w:r w:rsidRPr="0001000C">
              <w:rPr>
                <w:sz w:val="18"/>
                <w:szCs w:val="18"/>
              </w:rPr>
              <w:t>phosphaturic</w:t>
            </w:r>
            <w:proofErr w:type="spellEnd"/>
            <w:r w:rsidRPr="0001000C">
              <w:rPr>
                <w:sz w:val="18"/>
                <w:szCs w:val="18"/>
              </w:rPr>
              <w:t xml:space="preserve">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0" w:type="auto"/>
          </w:tcPr>
          <w:p w14:paraId="6A0CE9A6"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47B85A89"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6B198F" w:rsidRPr="0001000C" w14:paraId="1B096AAB" w14:textId="6D7484A5"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41A3B" w14:textId="249998DE" w:rsidR="000537F9" w:rsidRPr="0001000C" w:rsidRDefault="000537F9" w:rsidP="00E316CE">
            <w:pPr>
              <w:jc w:val="center"/>
              <w:rPr>
                <w:sz w:val="18"/>
                <w:szCs w:val="18"/>
              </w:rPr>
            </w:pPr>
            <w:proofErr w:type="spellStart"/>
            <w:r>
              <w:rPr>
                <w:rFonts w:hint="eastAsia"/>
                <w:sz w:val="18"/>
                <w:szCs w:val="18"/>
              </w:rPr>
              <w:t>Ki</w:t>
            </w:r>
            <w:r>
              <w:rPr>
                <w:sz w:val="18"/>
                <w:szCs w:val="18"/>
              </w:rPr>
              <w:t>rkpantur</w:t>
            </w:r>
            <w:proofErr w:type="spellEnd"/>
            <w:r>
              <w:rPr>
                <w:sz w:val="18"/>
                <w:szCs w:val="18"/>
              </w:rPr>
              <w:t xml:space="preserve"> A</w:t>
            </w:r>
          </w:p>
        </w:tc>
        <w:tc>
          <w:tcPr>
            <w:tcW w:w="0" w:type="auto"/>
          </w:tcPr>
          <w:p w14:paraId="3DD6811B" w14:textId="02A762DC"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0" w:type="auto"/>
          </w:tcPr>
          <w:p w14:paraId="6923B216" w14:textId="6A883942"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72ABF0B" w14:textId="1F2EB79A"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0" w:type="auto"/>
          </w:tcPr>
          <w:p w14:paraId="241442D4" w14:textId="146BB528"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385495B5" w14:textId="0311769C"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c>
          <w:tcPr>
            <w:tcW w:w="0" w:type="auto"/>
          </w:tcPr>
          <w:p w14:paraId="0EAD8560" w14:textId="14AD20CB"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0" w:type="auto"/>
          </w:tcPr>
          <w:p w14:paraId="31E27C08" w14:textId="09DEC1CC"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HR 0.87 (0.56–0.91, p=0.87)</w:t>
            </w:r>
          </w:p>
        </w:tc>
        <w:tc>
          <w:tcPr>
            <w:tcW w:w="0" w:type="auto"/>
          </w:tcPr>
          <w:p w14:paraId="68F54E5C" w14:textId="1CF2BC51"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99" w:type="dxa"/>
          </w:tcPr>
          <w:p w14:paraId="79234D21" w14:textId="44D2D63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76)","plainTextFormattedCitation":"(76)","previouslyFormattedCitation":"(75)"},"properties":{"noteIndex":0},"schema":"https://github.com/citation-style-language/schema/raw/master/csl-citation.json"}</w:instrText>
            </w:r>
            <w:r w:rsidRPr="002352DD">
              <w:rPr>
                <w:sz w:val="18"/>
                <w:szCs w:val="18"/>
              </w:rPr>
              <w:fldChar w:fldCharType="separate"/>
            </w:r>
            <w:r w:rsidR="00AD4602" w:rsidRPr="00AD4602">
              <w:rPr>
                <w:noProof/>
                <w:sz w:val="18"/>
                <w:szCs w:val="18"/>
              </w:rPr>
              <w:t>(76)</w:t>
            </w:r>
            <w:r w:rsidRPr="002352DD">
              <w:rPr>
                <w:sz w:val="18"/>
                <w:szCs w:val="18"/>
              </w:rPr>
              <w:fldChar w:fldCharType="end"/>
            </w:r>
          </w:p>
        </w:tc>
      </w:tr>
      <w:tr w:rsidR="006B198F" w:rsidRPr="0001000C" w14:paraId="1066B321" w14:textId="76C6CAEB" w:rsidTr="00E316CE">
        <w:tc>
          <w:tcPr>
            <w:cnfStyle w:val="001000000000" w:firstRow="0" w:lastRow="0" w:firstColumn="1" w:lastColumn="0" w:oddVBand="0" w:evenVBand="0" w:oddHBand="0" w:evenHBand="0" w:firstRowFirstColumn="0" w:firstRowLastColumn="0" w:lastRowFirstColumn="0" w:lastRowLastColumn="0"/>
            <w:tcW w:w="0" w:type="auto"/>
          </w:tcPr>
          <w:p w14:paraId="5BA1A81D" w14:textId="5FB268FD" w:rsidR="000537F9" w:rsidRPr="0001000C" w:rsidRDefault="000537F9" w:rsidP="00E316CE">
            <w:pPr>
              <w:jc w:val="center"/>
              <w:rPr>
                <w:sz w:val="18"/>
                <w:szCs w:val="18"/>
              </w:rPr>
            </w:pPr>
            <w:proofErr w:type="spellStart"/>
            <w:r>
              <w:rPr>
                <w:sz w:val="18"/>
                <w:szCs w:val="18"/>
              </w:rPr>
              <w:t>Pateinakis</w:t>
            </w:r>
            <w:proofErr w:type="spellEnd"/>
            <w:r>
              <w:rPr>
                <w:sz w:val="18"/>
                <w:szCs w:val="18"/>
              </w:rPr>
              <w:t xml:space="preserve"> P</w:t>
            </w:r>
          </w:p>
        </w:tc>
        <w:tc>
          <w:tcPr>
            <w:tcW w:w="0" w:type="auto"/>
          </w:tcPr>
          <w:p w14:paraId="2181F636" w14:textId="05840DDA"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11CF342F" w14:textId="36141952"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0EA1D21A" w14:textId="5E465620"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6F6BA4AD" w14:textId="4FFFDF31"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0F997986" w14:textId="26222E33"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246FC08A" w14:textId="548B868F" w:rsidR="000537F9" w:rsidRPr="0001000C" w:rsidRDefault="00E71F11"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E3A2713" w14:textId="72602F3E"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sidR="00E71F11">
              <w:rPr>
                <w:rFonts w:eastAsia="Yu Mincho"/>
                <w:sz w:val="18"/>
                <w:szCs w:val="18"/>
              </w:rPr>
              <w:t xml:space="preserve">, p = </w:t>
            </w:r>
            <w:r w:rsidR="00E71F11" w:rsidRPr="00E71F11">
              <w:rPr>
                <w:rFonts w:eastAsia="Yu Mincho"/>
                <w:sz w:val="18"/>
                <w:szCs w:val="18"/>
              </w:rPr>
              <w:t>0.025</w:t>
            </w:r>
          </w:p>
        </w:tc>
        <w:tc>
          <w:tcPr>
            <w:tcW w:w="0" w:type="auto"/>
          </w:tcPr>
          <w:p w14:paraId="5DC14E73" w14:textId="2B09EF42"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599" w:type="dxa"/>
          </w:tcPr>
          <w:p w14:paraId="4BC1531C" w14:textId="52DD65C2"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77)","plainTextFormattedCitation":"(77)","previouslyFormattedCitation":"(76)"},"properties":{"noteIndex":0},"schema":"https://github.com/citation-style-language/schema/raw/master/csl-citation.json"}</w:instrText>
            </w:r>
            <w:r w:rsidRPr="002352DD">
              <w:rPr>
                <w:sz w:val="18"/>
                <w:szCs w:val="18"/>
              </w:rPr>
              <w:fldChar w:fldCharType="separate"/>
            </w:r>
            <w:r w:rsidR="00AD4602" w:rsidRPr="00AD4602">
              <w:rPr>
                <w:noProof/>
                <w:sz w:val="18"/>
                <w:szCs w:val="18"/>
              </w:rPr>
              <w:t>(77)</w:t>
            </w:r>
            <w:r w:rsidRPr="002352DD">
              <w:rPr>
                <w:sz w:val="18"/>
                <w:szCs w:val="18"/>
              </w:rPr>
              <w:fldChar w:fldCharType="end"/>
            </w:r>
          </w:p>
        </w:tc>
      </w:tr>
      <w:tr w:rsidR="006B198F" w:rsidRPr="0001000C" w14:paraId="2CC5ADE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A5245C" w14:textId="77777777" w:rsidR="004071ED" w:rsidRDefault="004071ED" w:rsidP="00E316CE">
            <w:pPr>
              <w:jc w:val="center"/>
              <w:rPr>
                <w:sz w:val="18"/>
                <w:szCs w:val="18"/>
              </w:rPr>
            </w:pPr>
          </w:p>
        </w:tc>
        <w:tc>
          <w:tcPr>
            <w:tcW w:w="0" w:type="auto"/>
          </w:tcPr>
          <w:p w14:paraId="5670A67A" w14:textId="77777777" w:rsidR="004071ED" w:rsidRPr="0001000C"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AF73FB" w14:textId="77777777" w:rsidR="004071ED" w:rsidRPr="001D4A6B"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013FF8" w14:textId="77777777" w:rsidR="004071ED" w:rsidRPr="0001000C"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FFFA7D" w14:textId="77777777" w:rsidR="004071ED" w:rsidRPr="0001000C"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396EBF" w14:textId="77777777" w:rsidR="004071ED" w:rsidRPr="0001000C"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35A46FD" w14:textId="0714A174" w:rsidR="004071ED" w:rsidRPr="0001000C" w:rsidRDefault="00CF64CB"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623B31" w14:textId="659D51CD" w:rsidR="004071ED" w:rsidRPr="00E71F11" w:rsidRDefault="004071ED" w:rsidP="00E316CE">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17B">
              <w:rPr>
                <w:rFonts w:eastAsia="Yu Mincho"/>
                <w:sz w:val="18"/>
                <w:szCs w:val="18"/>
                <w:lang w:eastAsia="ja-JP"/>
              </w:rPr>
              <w:t>−0.128</w:t>
            </w:r>
            <w:r w:rsidR="00E71F11">
              <w:rPr>
                <w:rFonts w:eastAsia="Yu Mincho"/>
                <w:sz w:val="18"/>
                <w:szCs w:val="18"/>
                <w:lang w:eastAsia="ja-JP"/>
              </w:rPr>
              <w:t xml:space="preserve">, p = </w:t>
            </w:r>
            <w:r w:rsidR="00E71F11" w:rsidRPr="00E71F11">
              <w:rPr>
                <w:rFonts w:eastAsia="Yu Mincho"/>
                <w:sz w:val="18"/>
                <w:szCs w:val="18"/>
                <w:lang w:eastAsia="ja-JP"/>
              </w:rPr>
              <w:t>0.150</w:t>
            </w:r>
          </w:p>
        </w:tc>
        <w:tc>
          <w:tcPr>
            <w:tcW w:w="0" w:type="auto"/>
          </w:tcPr>
          <w:p w14:paraId="68859420" w14:textId="66AE417F" w:rsidR="004071ED" w:rsidRPr="0001000C"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Pr="004071ED">
              <w:rPr>
                <w:sz w:val="18"/>
                <w:szCs w:val="18"/>
              </w:rPr>
              <w:t>arotid-</w:t>
            </w:r>
            <w:proofErr w:type="gramStart"/>
            <w:r w:rsidRPr="004071ED">
              <w:rPr>
                <w:sz w:val="18"/>
                <w:szCs w:val="18"/>
              </w:rPr>
              <w:t>femora</w:t>
            </w:r>
            <w:r>
              <w:rPr>
                <w:sz w:val="18"/>
                <w:szCs w:val="18"/>
              </w:rPr>
              <w:t>l  PWV</w:t>
            </w:r>
            <w:proofErr w:type="gramEnd"/>
            <w:r>
              <w:rPr>
                <w:sz w:val="18"/>
                <w:szCs w:val="18"/>
              </w:rPr>
              <w:t xml:space="preserve"> (</w:t>
            </w:r>
            <w:proofErr w:type="spellStart"/>
            <w:r>
              <w:rPr>
                <w:sz w:val="18"/>
                <w:szCs w:val="18"/>
              </w:rPr>
              <w:t>cfPWV</w:t>
            </w:r>
            <w:proofErr w:type="spellEnd"/>
            <w:r>
              <w:rPr>
                <w:sz w:val="18"/>
                <w:szCs w:val="18"/>
              </w:rPr>
              <w:t>)</w:t>
            </w:r>
          </w:p>
        </w:tc>
        <w:tc>
          <w:tcPr>
            <w:tcW w:w="599" w:type="dxa"/>
          </w:tcPr>
          <w:p w14:paraId="67907AD8" w14:textId="77777777" w:rsidR="004071ED" w:rsidRPr="002352DD" w:rsidRDefault="004071ED"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6B198F" w:rsidRPr="0001000C" w14:paraId="50835703" w14:textId="50C5CC84" w:rsidTr="00E316CE">
        <w:tc>
          <w:tcPr>
            <w:cnfStyle w:val="001000000000" w:firstRow="0" w:lastRow="0" w:firstColumn="1" w:lastColumn="0" w:oddVBand="0" w:evenVBand="0" w:oddHBand="0" w:evenHBand="0" w:firstRowFirstColumn="0" w:firstRowLastColumn="0" w:lastRowFirstColumn="0" w:lastRowLastColumn="0"/>
            <w:tcW w:w="0" w:type="auto"/>
          </w:tcPr>
          <w:p w14:paraId="7913A0C6" w14:textId="6CB2C1C6" w:rsidR="000537F9" w:rsidRPr="00363928" w:rsidRDefault="000537F9" w:rsidP="00E316CE">
            <w:pPr>
              <w:jc w:val="center"/>
              <w:rPr>
                <w:sz w:val="18"/>
                <w:szCs w:val="18"/>
              </w:rPr>
            </w:pPr>
            <w:proofErr w:type="spellStart"/>
            <w:r>
              <w:rPr>
                <w:sz w:val="18"/>
                <w:szCs w:val="18"/>
              </w:rPr>
              <w:t>Golembiewska</w:t>
            </w:r>
            <w:proofErr w:type="spellEnd"/>
            <w:r>
              <w:rPr>
                <w:sz w:val="18"/>
                <w:szCs w:val="18"/>
              </w:rPr>
              <w:t xml:space="preserve"> E</w:t>
            </w:r>
          </w:p>
        </w:tc>
        <w:tc>
          <w:tcPr>
            <w:tcW w:w="0" w:type="auto"/>
          </w:tcPr>
          <w:p w14:paraId="3C76D449" w14:textId="678AAF13"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0" w:type="auto"/>
          </w:tcPr>
          <w:p w14:paraId="35BAB901" w14:textId="4E6B67C2"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F800D9A" w14:textId="2EF338EB"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4E07B41" w14:textId="03F26DCE"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0" w:type="auto"/>
          </w:tcPr>
          <w:p w14:paraId="22E52962" w14:textId="066B192F"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tcPr>
          <w:p w14:paraId="6E1A9C44" w14:textId="6A2D5F6A"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DE9D99D" w14:textId="69B2445D"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0" w:type="auto"/>
          </w:tcPr>
          <w:p w14:paraId="4F8AF3B6" w14:textId="4861B56D"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599" w:type="dxa"/>
          </w:tcPr>
          <w:p w14:paraId="637153F8" w14:textId="1380B19D"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AD4602">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78)","plainTextFormattedCitation":"(78)","previouslyFormattedCitation":"(77)"},"properties":{"noteIndex":0},"schema":"https://github.com/citation-style-language/schema/raw/master/csl-citation.json"}</w:instrText>
            </w:r>
            <w:r w:rsidRPr="002352DD">
              <w:rPr>
                <w:sz w:val="18"/>
                <w:szCs w:val="18"/>
              </w:rPr>
              <w:fldChar w:fldCharType="separate"/>
            </w:r>
            <w:r w:rsidR="00AD4602" w:rsidRPr="00AD4602">
              <w:rPr>
                <w:noProof/>
                <w:sz w:val="18"/>
                <w:szCs w:val="18"/>
                <w:lang w:eastAsia="ja-JP"/>
              </w:rPr>
              <w:t>(78)</w:t>
            </w:r>
            <w:r w:rsidRPr="002352DD">
              <w:rPr>
                <w:sz w:val="18"/>
                <w:szCs w:val="18"/>
              </w:rPr>
              <w:fldChar w:fldCharType="end"/>
            </w:r>
          </w:p>
        </w:tc>
      </w:tr>
      <w:tr w:rsidR="006B198F" w:rsidRPr="0001000C" w14:paraId="2204919D" w14:textId="76647470"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26EB0" w14:textId="77777777" w:rsidR="000537F9" w:rsidRPr="0001000C" w:rsidRDefault="000537F9" w:rsidP="00E316CE">
            <w:pPr>
              <w:jc w:val="center"/>
              <w:rPr>
                <w:sz w:val="18"/>
                <w:szCs w:val="18"/>
                <w:lang w:eastAsia="ja-JP"/>
              </w:rPr>
            </w:pPr>
          </w:p>
        </w:tc>
        <w:tc>
          <w:tcPr>
            <w:tcW w:w="0" w:type="auto"/>
          </w:tcPr>
          <w:p w14:paraId="4EC97906"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34B4A5" w14:textId="77777777"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55D80A"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2B00460"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5A4AD32"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B364D59"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421BB0" w14:textId="7CF1841D"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tcPr>
          <w:p w14:paraId="217DE81B"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15D7EFF0"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0CB9E0DD" w14:textId="0CCB3966" w:rsidTr="00E316CE">
        <w:tc>
          <w:tcPr>
            <w:cnfStyle w:val="001000000000" w:firstRow="0" w:lastRow="0" w:firstColumn="1" w:lastColumn="0" w:oddVBand="0" w:evenVBand="0" w:oddHBand="0" w:evenHBand="0" w:firstRowFirstColumn="0" w:firstRowLastColumn="0" w:lastRowFirstColumn="0" w:lastRowLastColumn="0"/>
            <w:tcW w:w="0" w:type="auto"/>
          </w:tcPr>
          <w:p w14:paraId="122EBF19" w14:textId="46A3860F" w:rsidR="000537F9" w:rsidRPr="00DB7295" w:rsidRDefault="000537F9" w:rsidP="00E316CE">
            <w:pPr>
              <w:jc w:val="center"/>
              <w:rPr>
                <w:sz w:val="18"/>
                <w:szCs w:val="18"/>
                <w:lang w:eastAsia="ja-JP"/>
              </w:rPr>
            </w:pPr>
            <w:r>
              <w:rPr>
                <w:sz w:val="18"/>
                <w:szCs w:val="18"/>
                <w:lang w:eastAsia="ja-JP"/>
              </w:rPr>
              <w:t>Chen Z</w:t>
            </w:r>
          </w:p>
        </w:tc>
        <w:tc>
          <w:tcPr>
            <w:tcW w:w="0" w:type="auto"/>
          </w:tcPr>
          <w:p w14:paraId="4A1E897C" w14:textId="33AFB026"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tcPr>
          <w:p w14:paraId="108D49B1" w14:textId="760580F6"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tcPr>
          <w:p w14:paraId="0CA23347" w14:textId="2FA57F62"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tcPr>
          <w:p w14:paraId="64885B4D" w14:textId="1AFB46AA"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0" w:type="auto"/>
          </w:tcPr>
          <w:p w14:paraId="5E23925B" w14:textId="34D2AFC4"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c>
          <w:tcPr>
            <w:tcW w:w="0" w:type="auto"/>
          </w:tcPr>
          <w:p w14:paraId="13683F4A" w14:textId="1B0DD0BD"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150C20A" w14:textId="7C0DAC16"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0" w:type="auto"/>
          </w:tcPr>
          <w:p w14:paraId="15B7BFEF" w14:textId="2E0B7765"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599" w:type="dxa"/>
          </w:tcPr>
          <w:p w14:paraId="0E920F8B" w14:textId="7C8F1510" w:rsidR="000537F9" w:rsidRPr="00DF2245"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AD4602">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9)","plainTextFormattedCitation":"(79)","previouslyFormattedCitation":"(78)"},"properties":{"noteIndex":0},"schema":"https://github.com/citation-style-language/schema/raw/master/csl-citation.json"}</w:instrText>
            </w:r>
            <w:r w:rsidRPr="002352DD">
              <w:rPr>
                <w:sz w:val="18"/>
                <w:szCs w:val="18"/>
              </w:rPr>
              <w:fldChar w:fldCharType="separate"/>
            </w:r>
            <w:r w:rsidR="00AD4602" w:rsidRPr="00AD4602">
              <w:rPr>
                <w:noProof/>
                <w:sz w:val="18"/>
                <w:szCs w:val="18"/>
                <w:lang w:eastAsia="ja-JP"/>
              </w:rPr>
              <w:t>(79)</w:t>
            </w:r>
            <w:r w:rsidRPr="002352DD">
              <w:rPr>
                <w:sz w:val="18"/>
                <w:szCs w:val="18"/>
              </w:rPr>
              <w:fldChar w:fldCharType="end"/>
            </w:r>
          </w:p>
        </w:tc>
      </w:tr>
      <w:tr w:rsidR="006B198F" w:rsidRPr="0001000C" w14:paraId="77DD475C" w14:textId="37D6FA63"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434DB" w14:textId="77777777" w:rsidR="000537F9" w:rsidRPr="0001000C" w:rsidRDefault="000537F9" w:rsidP="00E316CE">
            <w:pPr>
              <w:jc w:val="center"/>
              <w:rPr>
                <w:sz w:val="18"/>
                <w:szCs w:val="18"/>
                <w:lang w:eastAsia="ja-JP"/>
              </w:rPr>
            </w:pPr>
          </w:p>
        </w:tc>
        <w:tc>
          <w:tcPr>
            <w:tcW w:w="0" w:type="auto"/>
          </w:tcPr>
          <w:p w14:paraId="600E9D6D"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BBA4AB9" w14:textId="77777777"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24605B0"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7E696627"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C80DF07"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627A23" w14:textId="77777777"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5F44744" w14:textId="7F528B31"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0" w:type="auto"/>
          </w:tcPr>
          <w:p w14:paraId="67CC39DD"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693BDC55"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6B198F" w:rsidRPr="0001000C" w14:paraId="5E3EE548" w14:textId="26177BEC" w:rsidTr="00E316CE">
        <w:tc>
          <w:tcPr>
            <w:cnfStyle w:val="001000000000" w:firstRow="0" w:lastRow="0" w:firstColumn="1" w:lastColumn="0" w:oddVBand="0" w:evenVBand="0" w:oddHBand="0" w:evenHBand="0" w:firstRowFirstColumn="0" w:firstRowLastColumn="0" w:lastRowFirstColumn="0" w:lastRowLastColumn="0"/>
            <w:tcW w:w="0" w:type="auto"/>
          </w:tcPr>
          <w:p w14:paraId="09FFA1D9" w14:textId="77777777" w:rsidR="000537F9" w:rsidRPr="0001000C" w:rsidRDefault="000537F9" w:rsidP="00E316CE">
            <w:pPr>
              <w:jc w:val="center"/>
              <w:rPr>
                <w:sz w:val="18"/>
                <w:szCs w:val="18"/>
                <w:lang w:eastAsia="ja-JP"/>
              </w:rPr>
            </w:pPr>
          </w:p>
        </w:tc>
        <w:tc>
          <w:tcPr>
            <w:tcW w:w="0" w:type="auto"/>
          </w:tcPr>
          <w:p w14:paraId="31F4495D"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3AF4171" w14:textId="77777777"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1D7D6925"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60CE70C"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808A979"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207C9BBF" w14:textId="77777777"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76FA11C" w14:textId="1CB2E64B" w:rsidR="000537F9"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0" w:type="auto"/>
          </w:tcPr>
          <w:p w14:paraId="3D1DA97D"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366B4FC6" w14:textId="77777777" w:rsidR="000537F9" w:rsidRPr="0001000C" w:rsidRDefault="000537F9"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6B198F" w:rsidRPr="0001000C" w14:paraId="2ED305DE" w14:textId="237D5034"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0656BF" w14:textId="77777777" w:rsidR="000537F9" w:rsidRPr="0001000C" w:rsidRDefault="000537F9" w:rsidP="00E316CE">
            <w:pPr>
              <w:jc w:val="center"/>
              <w:rPr>
                <w:sz w:val="18"/>
                <w:szCs w:val="18"/>
                <w:lang w:eastAsia="ja-JP"/>
              </w:rPr>
            </w:pPr>
          </w:p>
        </w:tc>
        <w:tc>
          <w:tcPr>
            <w:tcW w:w="0" w:type="auto"/>
          </w:tcPr>
          <w:p w14:paraId="70503515"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114E2E" w14:textId="77777777"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377214"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CEF195D"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BACD52F"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35DC34D4" w14:textId="77777777"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BE366D5" w14:textId="16398445" w:rsidR="000537F9"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0" w:type="auto"/>
          </w:tcPr>
          <w:p w14:paraId="409846B7"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2C734050" w14:textId="77777777" w:rsidR="000537F9" w:rsidRPr="0001000C" w:rsidRDefault="000537F9"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316CE" w:rsidRPr="0001000C" w14:paraId="3469F5E1" w14:textId="149EA6EC" w:rsidTr="00E316CE">
        <w:tc>
          <w:tcPr>
            <w:cnfStyle w:val="001000000000" w:firstRow="0" w:lastRow="0" w:firstColumn="1" w:lastColumn="0" w:oddVBand="0" w:evenVBand="0" w:oddHBand="0" w:evenHBand="0" w:firstRowFirstColumn="0" w:firstRowLastColumn="0" w:lastRowFirstColumn="0" w:lastRowLastColumn="0"/>
            <w:tcW w:w="0" w:type="auto"/>
          </w:tcPr>
          <w:p w14:paraId="02F3B2D1" w14:textId="0FB0816F" w:rsidR="00E316CE" w:rsidRPr="0001000C" w:rsidRDefault="00E316CE" w:rsidP="00E316CE">
            <w:pPr>
              <w:jc w:val="center"/>
              <w:rPr>
                <w:sz w:val="18"/>
                <w:szCs w:val="18"/>
                <w:lang w:eastAsia="ja-JP"/>
              </w:rPr>
            </w:pPr>
            <w:proofErr w:type="spellStart"/>
            <w:r>
              <w:rPr>
                <w:sz w:val="18"/>
                <w:szCs w:val="18"/>
                <w:lang w:eastAsia="ja-JP"/>
              </w:rPr>
              <w:t>Gelev</w:t>
            </w:r>
            <w:proofErr w:type="spellEnd"/>
            <w:r>
              <w:rPr>
                <w:sz w:val="18"/>
                <w:szCs w:val="18"/>
                <w:lang w:eastAsia="ja-JP"/>
              </w:rPr>
              <w:t xml:space="preserve"> S</w:t>
            </w:r>
          </w:p>
        </w:tc>
        <w:tc>
          <w:tcPr>
            <w:tcW w:w="0" w:type="auto"/>
          </w:tcPr>
          <w:p w14:paraId="08F8E7A1" w14:textId="36B56672"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tcPr>
          <w:p w14:paraId="4FDAAF27" w14:textId="1FA9F2D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tcPr>
          <w:p w14:paraId="653A5E30" w14:textId="14E32BD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2008</w:t>
            </w:r>
          </w:p>
        </w:tc>
        <w:tc>
          <w:tcPr>
            <w:tcW w:w="0" w:type="auto"/>
          </w:tcPr>
          <w:p w14:paraId="687F8FD5" w14:textId="0725226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tcPr>
          <w:p w14:paraId="00BDD3CC" w14:textId="2BFF35D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150</w:t>
            </w:r>
          </w:p>
        </w:tc>
        <w:tc>
          <w:tcPr>
            <w:tcW w:w="0" w:type="auto"/>
          </w:tcPr>
          <w:p w14:paraId="70D090E0" w14:textId="4C3EE78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tcPr>
          <w:p w14:paraId="671BB7B6" w14:textId="77777777" w:rsidR="00E316CE" w:rsidRPr="00883DCA"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2D63AD17" w14:textId="77777777" w:rsidR="00E316CE" w:rsidRPr="00883DCA"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0C52D3A5" w14:textId="63F41B6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tcPr>
          <w:p w14:paraId="45B7DE49" w14:textId="5C417B74"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599" w:type="dxa"/>
          </w:tcPr>
          <w:p w14:paraId="2A4A3676" w14:textId="39675CE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AD4602">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80)","plainTextFormattedCitation":"(80)","previouslyFormattedCitation":"(79)"},"properties":{"noteIndex":0},"schema":"https://github.com/citation-style-language/schema/raw/master/csl-citation.json"}</w:instrText>
            </w:r>
            <w:r w:rsidRPr="002352DD">
              <w:rPr>
                <w:sz w:val="18"/>
                <w:szCs w:val="18"/>
              </w:rPr>
              <w:fldChar w:fldCharType="separate"/>
            </w:r>
            <w:r w:rsidR="00AD4602" w:rsidRPr="00AD4602">
              <w:rPr>
                <w:noProof/>
                <w:sz w:val="18"/>
                <w:szCs w:val="18"/>
                <w:lang w:eastAsia="ja-JP"/>
              </w:rPr>
              <w:t>(80)</w:t>
            </w:r>
            <w:r w:rsidRPr="002352DD">
              <w:rPr>
                <w:sz w:val="18"/>
                <w:szCs w:val="18"/>
              </w:rPr>
              <w:fldChar w:fldCharType="end"/>
            </w:r>
          </w:p>
        </w:tc>
      </w:tr>
      <w:tr w:rsidR="00E316CE" w:rsidRPr="0001000C" w14:paraId="61030511" w14:textId="4899F304"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95C8B7" w14:textId="77777777" w:rsidR="00E316CE" w:rsidRPr="0001000C" w:rsidRDefault="00E316CE" w:rsidP="00E316CE">
            <w:pPr>
              <w:jc w:val="center"/>
              <w:rPr>
                <w:sz w:val="18"/>
                <w:szCs w:val="18"/>
                <w:lang w:eastAsia="ja-JP"/>
              </w:rPr>
            </w:pPr>
          </w:p>
        </w:tc>
        <w:tc>
          <w:tcPr>
            <w:tcW w:w="0" w:type="auto"/>
          </w:tcPr>
          <w:p w14:paraId="4BEB04A2"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121DA0F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24B0439D"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ACBC09D"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A8EAD0"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FFFCEEA"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BCB26FB" w14:textId="41BD5D57" w:rsidR="00E316CE" w:rsidRPr="00971916"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The present results suggest a few emerging risk factors for the occurrence of arterial</w:t>
            </w:r>
          </w:p>
          <w:p w14:paraId="43B1CC50" w14:textId="6BA3500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0" w:type="auto"/>
          </w:tcPr>
          <w:p w14:paraId="3EC17586"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599" w:type="dxa"/>
          </w:tcPr>
          <w:p w14:paraId="40CEF643"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316CE" w:rsidRPr="0001000C" w14:paraId="6579FBA4" w14:textId="61E0FD1C" w:rsidTr="00E316CE">
        <w:tc>
          <w:tcPr>
            <w:cnfStyle w:val="001000000000" w:firstRow="0" w:lastRow="0" w:firstColumn="1" w:lastColumn="0" w:oddVBand="0" w:evenVBand="0" w:oddHBand="0" w:evenHBand="0" w:firstRowFirstColumn="0" w:firstRowLastColumn="0" w:lastRowFirstColumn="0" w:lastRowLastColumn="0"/>
            <w:tcW w:w="0" w:type="auto"/>
          </w:tcPr>
          <w:p w14:paraId="65672AC0" w14:textId="77777777" w:rsidR="00E316CE" w:rsidRPr="0001000C" w:rsidRDefault="00E316CE" w:rsidP="00E316CE">
            <w:pPr>
              <w:jc w:val="center"/>
              <w:rPr>
                <w:sz w:val="18"/>
                <w:szCs w:val="18"/>
                <w:lang w:eastAsia="ja-JP"/>
              </w:rPr>
            </w:pPr>
          </w:p>
        </w:tc>
        <w:tc>
          <w:tcPr>
            <w:tcW w:w="0" w:type="auto"/>
          </w:tcPr>
          <w:p w14:paraId="68929B4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B5D04B5"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93EEC8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0914CAD"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6137459D"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4D729CA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734255FD" w14:textId="18B2AF38" w:rsidR="00E316CE" w:rsidRPr="0097191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Our findings of significantly higher percentages of ACA in patients who were younger (under</w:t>
            </w:r>
          </w:p>
          <w:p w14:paraId="40F1A749" w14:textId="52E9BA5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0" w:type="auto"/>
          </w:tcPr>
          <w:p w14:paraId="7B79E84E"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599" w:type="dxa"/>
          </w:tcPr>
          <w:p w14:paraId="0DB34EE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316CE" w:rsidRPr="0001000C" w14:paraId="308339CC" w14:textId="31CC2ADD"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E2960" w14:textId="6F437DDB" w:rsidR="00E316CE" w:rsidRPr="005B11D0" w:rsidRDefault="00E316CE" w:rsidP="00E316CE">
            <w:pPr>
              <w:jc w:val="center"/>
              <w:rPr>
                <w:sz w:val="18"/>
                <w:szCs w:val="18"/>
                <w:lang w:eastAsia="ja-JP"/>
              </w:rPr>
            </w:pPr>
            <w:proofErr w:type="spellStart"/>
            <w:r>
              <w:rPr>
                <w:sz w:val="18"/>
                <w:szCs w:val="18"/>
                <w:lang w:eastAsia="ja-JP"/>
              </w:rPr>
              <w:t>Capusa</w:t>
            </w:r>
            <w:proofErr w:type="spellEnd"/>
            <w:r>
              <w:rPr>
                <w:sz w:val="18"/>
                <w:szCs w:val="18"/>
                <w:lang w:eastAsia="ja-JP"/>
              </w:rPr>
              <w:t xml:space="preserve"> C</w:t>
            </w:r>
          </w:p>
        </w:tc>
        <w:tc>
          <w:tcPr>
            <w:tcW w:w="0" w:type="auto"/>
          </w:tcPr>
          <w:p w14:paraId="676AF3C5"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D16B40C" w14:textId="43B6D73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0" w:type="auto"/>
          </w:tcPr>
          <w:p w14:paraId="6FAABC43" w14:textId="634D9B0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0" w:type="auto"/>
          </w:tcPr>
          <w:p w14:paraId="7CC486F2" w14:textId="31B2FB5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0" w:type="auto"/>
          </w:tcPr>
          <w:p w14:paraId="1A79E694" w14:textId="3A60B1C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c>
          <w:tcPr>
            <w:tcW w:w="0" w:type="auto"/>
          </w:tcPr>
          <w:p w14:paraId="6B1F44A1" w14:textId="199F462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2998C089" w14:textId="0E53404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0" w:type="auto"/>
          </w:tcPr>
          <w:p w14:paraId="18F1B401" w14:textId="07C46F53"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599" w:type="dxa"/>
          </w:tcPr>
          <w:p w14:paraId="5D6486A5" w14:textId="1B0979B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81)","plainTextFormattedCitation":"(81)","previouslyFormattedCitation":"(80)"},"properties":{"noteIndex":0},"schema":"https://github.com/citation-style-language/schema/raw/master/csl-citation.json"}</w:instrText>
            </w:r>
            <w:r w:rsidRPr="002352DD">
              <w:rPr>
                <w:sz w:val="18"/>
                <w:szCs w:val="18"/>
              </w:rPr>
              <w:fldChar w:fldCharType="separate"/>
            </w:r>
            <w:r w:rsidR="00AD4602" w:rsidRPr="00AD4602">
              <w:rPr>
                <w:noProof/>
                <w:sz w:val="18"/>
                <w:szCs w:val="18"/>
              </w:rPr>
              <w:t>(81)</w:t>
            </w:r>
            <w:r w:rsidRPr="002352DD">
              <w:rPr>
                <w:sz w:val="18"/>
                <w:szCs w:val="18"/>
              </w:rPr>
              <w:fldChar w:fldCharType="end"/>
            </w:r>
          </w:p>
        </w:tc>
      </w:tr>
      <w:tr w:rsidR="00E316CE" w:rsidRPr="0001000C" w14:paraId="278ABC2C" w14:textId="75D886D5" w:rsidTr="00E316CE">
        <w:tc>
          <w:tcPr>
            <w:cnfStyle w:val="001000000000" w:firstRow="0" w:lastRow="0" w:firstColumn="1" w:lastColumn="0" w:oddVBand="0" w:evenVBand="0" w:oddHBand="0" w:evenHBand="0" w:firstRowFirstColumn="0" w:firstRowLastColumn="0" w:lastRowFirstColumn="0" w:lastRowLastColumn="0"/>
            <w:tcW w:w="0" w:type="auto"/>
          </w:tcPr>
          <w:p w14:paraId="5830075D" w14:textId="19EE80A5" w:rsidR="00E316CE" w:rsidRPr="006D7EAC" w:rsidRDefault="00E316CE" w:rsidP="00E316CE">
            <w:pPr>
              <w:jc w:val="center"/>
              <w:rPr>
                <w:sz w:val="18"/>
                <w:szCs w:val="18"/>
              </w:rPr>
            </w:pPr>
            <w:proofErr w:type="spellStart"/>
            <w:r>
              <w:rPr>
                <w:sz w:val="18"/>
                <w:szCs w:val="18"/>
              </w:rPr>
              <w:t>Maharem</w:t>
            </w:r>
            <w:proofErr w:type="spellEnd"/>
            <w:r>
              <w:rPr>
                <w:sz w:val="18"/>
                <w:szCs w:val="18"/>
              </w:rPr>
              <w:t xml:space="preserve"> DA</w:t>
            </w:r>
          </w:p>
        </w:tc>
        <w:tc>
          <w:tcPr>
            <w:tcW w:w="0" w:type="auto"/>
          </w:tcPr>
          <w:p w14:paraId="26F0AB05"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DDA027" w14:textId="766C788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5B5769EF" w14:textId="3341BF4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B5CF924" w14:textId="2A9157E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8CE90DB" w14:textId="24E69B6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67A54E9B" w14:textId="12C02B6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BC58472" w14:textId="714D014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36182255" w14:textId="6DE635DB"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599" w:type="dxa"/>
          </w:tcPr>
          <w:p w14:paraId="123353AC" w14:textId="640C3D2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AD4602">
              <w:rPr>
                <w:rFonts w:hint="eastAsia"/>
                <w:sz w:val="18"/>
                <w:szCs w:val="18"/>
              </w:rPr>
              <w:instrText xml:space="preserve">rol groups according to the frequencies of the three fetuin-A genotypes (C. </w:instrText>
            </w:r>
            <w:r w:rsidR="00AD4602">
              <w:rPr>
                <w:rFonts w:hint="eastAsia"/>
                <w:sz w:val="18"/>
                <w:szCs w:val="18"/>
              </w:rPr>
              <w:instrText>→</w:instrText>
            </w:r>
            <w:r w:rsidR="00AD4602">
              <w:rPr>
                <w:rFonts w:hint="eastAsia"/>
                <w:sz w:val="18"/>
                <w:szCs w:val="18"/>
              </w:rPr>
              <w:instrText xml:space="preserve">. G) but the distribution of the fetuin-A (C. </w:instrText>
            </w:r>
            <w:r w:rsidR="00AD4602">
              <w:rPr>
                <w:rFonts w:hint="eastAsia"/>
                <w:sz w:val="18"/>
                <w:szCs w:val="18"/>
              </w:rPr>
              <w:instrText>→</w:instrText>
            </w:r>
            <w:r w:rsidR="00AD4602">
              <w:rPr>
                <w:rFonts w:hint="eastAsia"/>
                <w:sz w:val="18"/>
                <w:szCs w:val="18"/>
              </w:rPr>
              <w:instrText>. G); Thr256Ser gene polymorphisms in the studied subjects showed significant correlation with low serum fetuin-A levels. VC was as</w:instrText>
            </w:r>
            <w:r w:rsidR="00AD4602">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74)","plainTextFormattedCitation":"(74)","previouslyFormattedCitation":"(74)"},"properties":{"noteIndex":0},"schema":"https://github.com/citation-style-language/schema/raw/master/csl-citation.json"}</w:instrText>
            </w:r>
            <w:r w:rsidRPr="002352DD">
              <w:rPr>
                <w:sz w:val="18"/>
                <w:szCs w:val="18"/>
              </w:rPr>
              <w:fldChar w:fldCharType="separate"/>
            </w:r>
            <w:r w:rsidR="00AD4602" w:rsidRPr="00AD4602">
              <w:rPr>
                <w:noProof/>
                <w:sz w:val="18"/>
                <w:szCs w:val="18"/>
              </w:rPr>
              <w:t>(74)</w:t>
            </w:r>
            <w:r w:rsidRPr="002352DD">
              <w:rPr>
                <w:sz w:val="18"/>
                <w:szCs w:val="18"/>
              </w:rPr>
              <w:fldChar w:fldCharType="end"/>
            </w:r>
          </w:p>
        </w:tc>
      </w:tr>
      <w:tr w:rsidR="00E316CE" w:rsidRPr="0001000C" w14:paraId="116917F1" w14:textId="7E9F64EF"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C3CB32" w14:textId="77777777" w:rsidR="00E316CE" w:rsidRPr="0001000C" w:rsidRDefault="00E316CE" w:rsidP="00E316CE">
            <w:pPr>
              <w:jc w:val="center"/>
              <w:rPr>
                <w:sz w:val="18"/>
                <w:szCs w:val="18"/>
              </w:rPr>
            </w:pPr>
          </w:p>
        </w:tc>
        <w:tc>
          <w:tcPr>
            <w:tcW w:w="0" w:type="auto"/>
          </w:tcPr>
          <w:p w14:paraId="6489B094"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1481A1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9E2549"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8FBA8F"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4B85F"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4EAA46"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BE746E7" w14:textId="359F59C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74EC3C76"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4D862311"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51C1353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4155470" w14:textId="77777777" w:rsidR="00E316CE" w:rsidRPr="0001000C" w:rsidRDefault="00E316CE" w:rsidP="00E316CE">
            <w:pPr>
              <w:jc w:val="center"/>
              <w:rPr>
                <w:sz w:val="18"/>
                <w:szCs w:val="18"/>
              </w:rPr>
            </w:pPr>
          </w:p>
        </w:tc>
        <w:tc>
          <w:tcPr>
            <w:tcW w:w="0" w:type="auto"/>
          </w:tcPr>
          <w:p w14:paraId="41550B07"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94EA2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E8A9F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CE79F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2A133B"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7362F7"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87B18" w14:textId="687FF14F" w:rsidR="00E316CE" w:rsidRPr="00461B09"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5E3CA95E"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83A5AFB"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3240F7F5" w14:textId="6BE0D0B5"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B8C1B" w14:textId="3FCFE674" w:rsidR="00E316CE" w:rsidRPr="005974C4" w:rsidRDefault="00E316CE" w:rsidP="00E316CE">
            <w:pPr>
              <w:jc w:val="center"/>
              <w:rPr>
                <w:sz w:val="18"/>
                <w:szCs w:val="18"/>
              </w:rPr>
            </w:pPr>
            <w:proofErr w:type="spellStart"/>
            <w:r>
              <w:rPr>
                <w:sz w:val="18"/>
                <w:szCs w:val="18"/>
              </w:rPr>
              <w:t>Schlieper</w:t>
            </w:r>
            <w:proofErr w:type="spellEnd"/>
            <w:r>
              <w:rPr>
                <w:sz w:val="18"/>
                <w:szCs w:val="18"/>
              </w:rPr>
              <w:t xml:space="preserve"> G</w:t>
            </w:r>
          </w:p>
        </w:tc>
        <w:tc>
          <w:tcPr>
            <w:tcW w:w="0" w:type="auto"/>
          </w:tcPr>
          <w:p w14:paraId="4FC60B2C"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BA77158" w14:textId="0D868ED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34627F2D" w14:textId="7C52D44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8E7333D" w14:textId="3DE5824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A5921D" w14:textId="28C2F9C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0</w:t>
            </w:r>
          </w:p>
        </w:tc>
        <w:tc>
          <w:tcPr>
            <w:tcW w:w="0" w:type="auto"/>
          </w:tcPr>
          <w:p w14:paraId="5AF1CEDA" w14:textId="2C7EF5F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09995904" w14:textId="1DAF298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50 (0.28-0.87)</w:t>
            </w:r>
          </w:p>
        </w:tc>
        <w:tc>
          <w:tcPr>
            <w:tcW w:w="0" w:type="auto"/>
          </w:tcPr>
          <w:p w14:paraId="0EBC80E5" w14:textId="6A6EBA2B"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74C4">
              <w:rPr>
                <w:sz w:val="18"/>
                <w:szCs w:val="18"/>
              </w:rPr>
              <w:t>Adragao calcification scores</w:t>
            </w:r>
          </w:p>
        </w:tc>
        <w:tc>
          <w:tcPr>
            <w:tcW w:w="599" w:type="dxa"/>
          </w:tcPr>
          <w:p w14:paraId="3E9E1559" w14:textId="3E948E5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82)","plainTextFormattedCitation":"(82)","previouslyFormattedCitation":"(81)"},"properties":{"noteIndex":0},"schema":"https://github.com/citation-style-language/schema/raw/master/csl-citation.json"}</w:instrText>
            </w:r>
            <w:r w:rsidRPr="002352DD">
              <w:rPr>
                <w:sz w:val="18"/>
                <w:szCs w:val="18"/>
              </w:rPr>
              <w:fldChar w:fldCharType="separate"/>
            </w:r>
            <w:r w:rsidR="00AD4602" w:rsidRPr="00AD4602">
              <w:rPr>
                <w:noProof/>
                <w:sz w:val="18"/>
                <w:szCs w:val="18"/>
              </w:rPr>
              <w:t>(82)</w:t>
            </w:r>
            <w:r w:rsidRPr="002352DD">
              <w:rPr>
                <w:sz w:val="18"/>
                <w:szCs w:val="18"/>
              </w:rPr>
              <w:fldChar w:fldCharType="end"/>
            </w:r>
          </w:p>
        </w:tc>
      </w:tr>
      <w:tr w:rsidR="00E316CE" w:rsidRPr="0001000C" w14:paraId="13EF3B16" w14:textId="495B485F" w:rsidTr="00E316CE">
        <w:tc>
          <w:tcPr>
            <w:cnfStyle w:val="001000000000" w:firstRow="0" w:lastRow="0" w:firstColumn="1" w:lastColumn="0" w:oddVBand="0" w:evenVBand="0" w:oddHBand="0" w:evenHBand="0" w:firstRowFirstColumn="0" w:firstRowLastColumn="0" w:lastRowFirstColumn="0" w:lastRowLastColumn="0"/>
            <w:tcW w:w="0" w:type="auto"/>
          </w:tcPr>
          <w:p w14:paraId="1A66C3A8" w14:textId="77777777" w:rsidR="00E316CE" w:rsidRPr="0001000C" w:rsidRDefault="00E316CE" w:rsidP="00E316CE">
            <w:pPr>
              <w:jc w:val="center"/>
              <w:rPr>
                <w:sz w:val="18"/>
                <w:szCs w:val="18"/>
              </w:rPr>
            </w:pPr>
          </w:p>
        </w:tc>
        <w:tc>
          <w:tcPr>
            <w:tcW w:w="0" w:type="auto"/>
          </w:tcPr>
          <w:p w14:paraId="04C56447"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A49A0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F8335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1D5CBE"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7BA816"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C8D432"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816D64" w14:textId="69A5FEF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AE45D2B"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E037CE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6CDFA13" w14:textId="2CB88380"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CBA7C5" w14:textId="6376F808" w:rsidR="00E316CE" w:rsidRPr="00BC5481" w:rsidRDefault="00E316CE" w:rsidP="00E316CE">
            <w:pPr>
              <w:jc w:val="center"/>
              <w:rPr>
                <w:sz w:val="18"/>
                <w:szCs w:val="18"/>
              </w:rPr>
            </w:pPr>
            <w:proofErr w:type="spellStart"/>
            <w:r>
              <w:rPr>
                <w:sz w:val="18"/>
                <w:szCs w:val="18"/>
              </w:rPr>
              <w:t>Schlieper</w:t>
            </w:r>
            <w:proofErr w:type="spellEnd"/>
            <w:r>
              <w:rPr>
                <w:sz w:val="18"/>
                <w:szCs w:val="18"/>
              </w:rPr>
              <w:t xml:space="preserve"> G</w:t>
            </w:r>
          </w:p>
        </w:tc>
        <w:tc>
          <w:tcPr>
            <w:tcW w:w="0" w:type="auto"/>
          </w:tcPr>
          <w:p w14:paraId="57572117" w14:textId="24C52260"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19468238</w:t>
            </w:r>
          </w:p>
        </w:tc>
        <w:tc>
          <w:tcPr>
            <w:tcW w:w="0" w:type="auto"/>
          </w:tcPr>
          <w:p w14:paraId="449D53E9" w14:textId="39C484F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51EADF6D" w14:textId="10A7E7A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402BD2A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3C6046"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001580" w14:textId="79F02A6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2458693" w14:textId="0D969D4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0" w:type="auto"/>
          </w:tcPr>
          <w:p w14:paraId="47D4CFEA" w14:textId="7A4FC8D1"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ragao calcification score</w:t>
            </w:r>
          </w:p>
        </w:tc>
        <w:tc>
          <w:tcPr>
            <w:tcW w:w="599" w:type="dxa"/>
          </w:tcPr>
          <w:p w14:paraId="20DBF571" w14:textId="4E60FC9F"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83)","plainTextFormattedCitation":"(83)","previouslyFormattedCitation":"(82)"},"properties":{"noteIndex":0},"schema":"https://github.com/citation-style-language/schema/raw/master/csl-citation.json"}</w:instrText>
            </w:r>
            <w:r w:rsidRPr="002352DD">
              <w:rPr>
                <w:sz w:val="18"/>
                <w:szCs w:val="18"/>
              </w:rPr>
              <w:fldChar w:fldCharType="separate"/>
            </w:r>
            <w:r w:rsidR="00AD4602" w:rsidRPr="00AD4602">
              <w:rPr>
                <w:noProof/>
                <w:sz w:val="18"/>
                <w:szCs w:val="18"/>
              </w:rPr>
              <w:t>(83)</w:t>
            </w:r>
            <w:r w:rsidRPr="002352DD">
              <w:rPr>
                <w:sz w:val="18"/>
                <w:szCs w:val="18"/>
              </w:rPr>
              <w:fldChar w:fldCharType="end"/>
            </w:r>
          </w:p>
        </w:tc>
      </w:tr>
      <w:tr w:rsidR="00E316CE" w:rsidRPr="0001000C" w14:paraId="434D0DEE" w14:textId="46F61BA2" w:rsidTr="00E316CE">
        <w:tc>
          <w:tcPr>
            <w:cnfStyle w:val="001000000000" w:firstRow="0" w:lastRow="0" w:firstColumn="1" w:lastColumn="0" w:oddVBand="0" w:evenVBand="0" w:oddHBand="0" w:evenHBand="0" w:firstRowFirstColumn="0" w:firstRowLastColumn="0" w:lastRowFirstColumn="0" w:lastRowLastColumn="0"/>
            <w:tcW w:w="0" w:type="auto"/>
          </w:tcPr>
          <w:p w14:paraId="621F9136" w14:textId="77777777" w:rsidR="00E316CE" w:rsidRPr="0001000C" w:rsidRDefault="00E316CE" w:rsidP="00E316CE">
            <w:pPr>
              <w:jc w:val="center"/>
              <w:rPr>
                <w:sz w:val="18"/>
                <w:szCs w:val="18"/>
              </w:rPr>
            </w:pPr>
          </w:p>
        </w:tc>
        <w:tc>
          <w:tcPr>
            <w:tcW w:w="0" w:type="auto"/>
          </w:tcPr>
          <w:p w14:paraId="5E51DE3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C6FBD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0B355B"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DC801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2BECB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701E3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446898" w14:textId="61D7E9C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0" w:type="auto"/>
          </w:tcPr>
          <w:p w14:paraId="2B3C4EF4" w14:textId="3330F1EE"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osite score</w:t>
            </w:r>
          </w:p>
        </w:tc>
        <w:tc>
          <w:tcPr>
            <w:tcW w:w="599" w:type="dxa"/>
          </w:tcPr>
          <w:p w14:paraId="5B258E6E"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7097816A" w14:textId="0AB33246"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E378" w14:textId="0A92CC10" w:rsidR="00E316CE" w:rsidRPr="00BA368F" w:rsidRDefault="00E316CE" w:rsidP="00E316CE">
            <w:pPr>
              <w:jc w:val="center"/>
              <w:rPr>
                <w:sz w:val="18"/>
                <w:szCs w:val="18"/>
              </w:rPr>
            </w:pPr>
            <w:proofErr w:type="spellStart"/>
            <w:r>
              <w:rPr>
                <w:sz w:val="18"/>
                <w:szCs w:val="18"/>
              </w:rPr>
              <w:t>Sigrist</w:t>
            </w:r>
            <w:proofErr w:type="spellEnd"/>
            <w:r>
              <w:rPr>
                <w:sz w:val="18"/>
                <w:szCs w:val="18"/>
              </w:rPr>
              <w:t xml:space="preserve"> M</w:t>
            </w:r>
          </w:p>
        </w:tc>
        <w:tc>
          <w:tcPr>
            <w:tcW w:w="0" w:type="auto"/>
          </w:tcPr>
          <w:p w14:paraId="7FCDAC52" w14:textId="4C9EC44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16263735</w:t>
            </w:r>
          </w:p>
        </w:tc>
        <w:tc>
          <w:tcPr>
            <w:tcW w:w="0" w:type="auto"/>
          </w:tcPr>
          <w:p w14:paraId="1058CB8A" w14:textId="01DC6F2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432C0F4F" w14:textId="146E4BA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18B8B314" w14:textId="5AF49B3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0" w:type="auto"/>
          </w:tcPr>
          <w:p w14:paraId="00BAC56F" w14:textId="74F42E2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44940315" w14:textId="5725BA0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D472274" w14:textId="5D5F76E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0" w:type="auto"/>
          </w:tcPr>
          <w:p w14:paraId="62BDCD98" w14:textId="77777777" w:rsidR="00E316CE" w:rsidRPr="00BA368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99" w:type="dxa"/>
          </w:tcPr>
          <w:p w14:paraId="0FF6F8C8" w14:textId="7464579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84)","plainTextFormattedCitation":"(84)","previouslyFormattedCitation":"(83)"},"properties":{"noteIndex":0},"schema":"https://github.com/citation-style-language/schema/raw/master/csl-citation.json"}</w:instrText>
            </w:r>
            <w:r w:rsidRPr="002352DD">
              <w:rPr>
                <w:sz w:val="18"/>
                <w:szCs w:val="18"/>
              </w:rPr>
              <w:fldChar w:fldCharType="separate"/>
            </w:r>
            <w:r w:rsidR="00AD4602" w:rsidRPr="00AD4602">
              <w:rPr>
                <w:noProof/>
                <w:sz w:val="18"/>
                <w:szCs w:val="18"/>
              </w:rPr>
              <w:t>(84)</w:t>
            </w:r>
            <w:r w:rsidRPr="002352DD">
              <w:rPr>
                <w:sz w:val="18"/>
                <w:szCs w:val="18"/>
              </w:rPr>
              <w:fldChar w:fldCharType="end"/>
            </w:r>
          </w:p>
        </w:tc>
      </w:tr>
      <w:tr w:rsidR="00E316CE" w:rsidRPr="0001000C" w14:paraId="168C0B7B" w14:textId="670D08C9" w:rsidTr="00E316CE">
        <w:tc>
          <w:tcPr>
            <w:cnfStyle w:val="001000000000" w:firstRow="0" w:lastRow="0" w:firstColumn="1" w:lastColumn="0" w:oddVBand="0" w:evenVBand="0" w:oddHBand="0" w:evenHBand="0" w:firstRowFirstColumn="0" w:firstRowLastColumn="0" w:lastRowFirstColumn="0" w:lastRowLastColumn="0"/>
            <w:tcW w:w="0" w:type="auto"/>
          </w:tcPr>
          <w:p w14:paraId="04F248E7" w14:textId="471AD1EE" w:rsidR="00E316CE" w:rsidRPr="00020E70" w:rsidRDefault="00E316CE" w:rsidP="00E316CE">
            <w:pPr>
              <w:jc w:val="center"/>
              <w:rPr>
                <w:sz w:val="18"/>
                <w:szCs w:val="18"/>
              </w:rPr>
            </w:pPr>
            <w:r>
              <w:rPr>
                <w:sz w:val="18"/>
                <w:szCs w:val="18"/>
              </w:rPr>
              <w:t xml:space="preserve">Harada </w:t>
            </w:r>
            <w:bookmarkStart w:id="0" w:name="_GoBack"/>
            <w:r w:rsidR="00AD4602" w:rsidRPr="00AD4602">
              <w:rPr>
                <w:i/>
                <w:sz w:val="18"/>
                <w:szCs w:val="18"/>
              </w:rPr>
              <w:t>et al.</w:t>
            </w:r>
            <w:bookmarkEnd w:id="0"/>
          </w:p>
        </w:tc>
        <w:tc>
          <w:tcPr>
            <w:tcW w:w="0" w:type="auto"/>
          </w:tcPr>
          <w:p w14:paraId="3C2E7402" w14:textId="07955CFF"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20E70">
              <w:rPr>
                <w:sz w:val="18"/>
                <w:szCs w:val="18"/>
              </w:rPr>
              <w:t>25479288</w:t>
            </w:r>
          </w:p>
        </w:tc>
        <w:tc>
          <w:tcPr>
            <w:tcW w:w="0" w:type="auto"/>
          </w:tcPr>
          <w:p w14:paraId="5D254C36" w14:textId="081D676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12CD37D8" w14:textId="665A288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13C3000" w14:textId="569A7FF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A3772" w14:textId="002B971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tcPr>
          <w:p w14:paraId="71653F50" w14:textId="2F9D1F6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0" w:type="auto"/>
          </w:tcPr>
          <w:p w14:paraId="543ADCF8" w14:textId="39C9F10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0" w:type="auto"/>
          </w:tcPr>
          <w:p w14:paraId="224582F3" w14:textId="24BE593E"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99" w:type="dxa"/>
          </w:tcPr>
          <w:p w14:paraId="34072A71" w14:textId="54880E0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85)","plainTextFormattedCitation":"(85)","previouslyFormattedCitation":"(84)"},"properties":{"noteIndex":0},"schema":"https://github.com/citation-style-language/schema/raw/master/csl-citation.json"}</w:instrText>
            </w:r>
            <w:r w:rsidRPr="002352DD">
              <w:rPr>
                <w:sz w:val="18"/>
                <w:szCs w:val="18"/>
              </w:rPr>
              <w:fldChar w:fldCharType="separate"/>
            </w:r>
            <w:r w:rsidR="00AD4602" w:rsidRPr="00AD4602">
              <w:rPr>
                <w:noProof/>
                <w:sz w:val="18"/>
                <w:szCs w:val="18"/>
              </w:rPr>
              <w:t>(85)</w:t>
            </w:r>
            <w:r w:rsidRPr="002352DD">
              <w:rPr>
                <w:sz w:val="18"/>
                <w:szCs w:val="18"/>
              </w:rPr>
              <w:fldChar w:fldCharType="end"/>
            </w:r>
          </w:p>
        </w:tc>
      </w:tr>
      <w:tr w:rsidR="00E316CE" w:rsidRPr="0001000C" w14:paraId="35B0E31C" w14:textId="5B4FC2FF"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A988C" w14:textId="77777777" w:rsidR="00E316CE" w:rsidRPr="0001000C" w:rsidRDefault="00E316CE" w:rsidP="00E316CE">
            <w:pPr>
              <w:jc w:val="center"/>
              <w:rPr>
                <w:sz w:val="18"/>
                <w:szCs w:val="18"/>
              </w:rPr>
            </w:pPr>
          </w:p>
        </w:tc>
        <w:tc>
          <w:tcPr>
            <w:tcW w:w="0" w:type="auto"/>
          </w:tcPr>
          <w:p w14:paraId="1079E473"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3DCAB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F13BAC"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4D4596"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738613"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7A34FB" w14:textId="380EBFF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ricardial fat</w:t>
            </w:r>
          </w:p>
        </w:tc>
        <w:tc>
          <w:tcPr>
            <w:tcW w:w="0" w:type="auto"/>
          </w:tcPr>
          <w:p w14:paraId="474F2839" w14:textId="28E71AA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0" w:type="auto"/>
          </w:tcPr>
          <w:p w14:paraId="625400B7"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564D8CCC"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448D1F01" w14:textId="65D65A1B" w:rsidTr="00E316CE">
        <w:tc>
          <w:tcPr>
            <w:cnfStyle w:val="001000000000" w:firstRow="0" w:lastRow="0" w:firstColumn="1" w:lastColumn="0" w:oddVBand="0" w:evenVBand="0" w:oddHBand="0" w:evenHBand="0" w:firstRowFirstColumn="0" w:firstRowLastColumn="0" w:lastRowFirstColumn="0" w:lastRowLastColumn="0"/>
            <w:tcW w:w="0" w:type="auto"/>
          </w:tcPr>
          <w:p w14:paraId="59753D02" w14:textId="7E3EF146" w:rsidR="00E316CE" w:rsidRPr="00D31632" w:rsidRDefault="00E316CE" w:rsidP="00E316CE">
            <w:pPr>
              <w:jc w:val="center"/>
              <w:rPr>
                <w:sz w:val="18"/>
                <w:szCs w:val="18"/>
              </w:rPr>
            </w:pPr>
            <w:r>
              <w:rPr>
                <w:sz w:val="18"/>
                <w:szCs w:val="18"/>
              </w:rPr>
              <w:t>Okamoto T</w:t>
            </w:r>
          </w:p>
        </w:tc>
        <w:tc>
          <w:tcPr>
            <w:tcW w:w="0" w:type="auto"/>
          </w:tcPr>
          <w:p w14:paraId="034250D7" w14:textId="0FDBADF0"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tcPr>
          <w:p w14:paraId="22240121" w14:textId="79AC86C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FF41C95" w14:textId="2BD1A67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43DC9FD5" w14:textId="234F68C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EC86E0" w14:textId="3874637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3257C8C6" w14:textId="60DFCEC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CBE34CF" w14:textId="050BC67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0" w:type="auto"/>
          </w:tcPr>
          <w:p w14:paraId="1BC6CF46" w14:textId="3B15AB75"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599" w:type="dxa"/>
          </w:tcPr>
          <w:p w14:paraId="65A76976" w14:textId="2CFFDD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gender differences not discussed","title":"The relationship between poor nutritional status and progression of aortic calcification in patients on maintenance hemodialysis","type":"article-journal","volume":"19"},"uris":["http://www.mendeley.com/documents/?uuid=fb21c3c1-7957-30a3-a996-6e50932834d1"]}],"mendeley":{"formattedCitation":"(86)","plainTextFormattedCitation":"(86)","previouslyFormattedCitation":"(85)"},"properties":{"noteIndex":0},"schema":"https://github.com/citation-style-language/schema/raw/master/csl-citation.json"}</w:instrText>
            </w:r>
            <w:r w:rsidRPr="002352DD">
              <w:rPr>
                <w:sz w:val="18"/>
                <w:szCs w:val="18"/>
              </w:rPr>
              <w:fldChar w:fldCharType="separate"/>
            </w:r>
            <w:r w:rsidR="00AD4602" w:rsidRPr="00AD4602">
              <w:rPr>
                <w:noProof/>
                <w:sz w:val="18"/>
                <w:szCs w:val="18"/>
              </w:rPr>
              <w:t>(86)</w:t>
            </w:r>
            <w:r w:rsidRPr="002352DD">
              <w:rPr>
                <w:sz w:val="18"/>
                <w:szCs w:val="18"/>
              </w:rPr>
              <w:fldChar w:fldCharType="end"/>
            </w:r>
          </w:p>
        </w:tc>
      </w:tr>
      <w:tr w:rsidR="00E316CE" w:rsidRPr="0001000C" w14:paraId="74E69D2B" w14:textId="52DF551B"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F3E73D" w14:textId="023E1367" w:rsidR="00E316CE" w:rsidRPr="00222660" w:rsidRDefault="00E316CE" w:rsidP="00E316CE">
            <w:pPr>
              <w:jc w:val="center"/>
              <w:rPr>
                <w:sz w:val="18"/>
                <w:szCs w:val="18"/>
              </w:rPr>
            </w:pPr>
            <w:proofErr w:type="spellStart"/>
            <w:r>
              <w:rPr>
                <w:sz w:val="18"/>
                <w:szCs w:val="18"/>
              </w:rPr>
              <w:t>Vipattawat</w:t>
            </w:r>
            <w:proofErr w:type="spellEnd"/>
            <w:r>
              <w:rPr>
                <w:sz w:val="18"/>
                <w:szCs w:val="18"/>
              </w:rPr>
              <w:t xml:space="preserve"> K</w:t>
            </w:r>
          </w:p>
        </w:tc>
        <w:tc>
          <w:tcPr>
            <w:tcW w:w="0" w:type="auto"/>
          </w:tcPr>
          <w:p w14:paraId="112C1ADE" w14:textId="026BC3FA"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2660">
              <w:rPr>
                <w:sz w:val="18"/>
                <w:szCs w:val="18"/>
              </w:rPr>
              <w:t>24447254</w:t>
            </w:r>
          </w:p>
        </w:tc>
        <w:tc>
          <w:tcPr>
            <w:tcW w:w="0" w:type="auto"/>
          </w:tcPr>
          <w:p w14:paraId="640F7224" w14:textId="7B49FD0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tcPr>
          <w:p w14:paraId="489A902D" w14:textId="24EC4B3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71F166CF" w14:textId="64183F5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5502180C" w14:textId="1142E38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1</w:t>
            </w:r>
          </w:p>
        </w:tc>
        <w:tc>
          <w:tcPr>
            <w:tcW w:w="0" w:type="auto"/>
          </w:tcPr>
          <w:p w14:paraId="2C96C24D" w14:textId="2BEB30C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EA8D3EC" w14:textId="78BB3ED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0" w:type="auto"/>
          </w:tcPr>
          <w:p w14:paraId="560EAB9E" w14:textId="5D3A410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vascular calcification score</w:t>
            </w:r>
          </w:p>
        </w:tc>
        <w:tc>
          <w:tcPr>
            <w:tcW w:w="599" w:type="dxa"/>
          </w:tcPr>
          <w:p w14:paraId="4045A952" w14:textId="1015D1A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87)","plainTextFormattedCitation":"(87)","previouslyFormattedCitation":"(86)"},"properties":{"noteIndex":0},"schema":"https://github.com/citation-style-language/schema/raw/master/csl-citation.json"}</w:instrText>
            </w:r>
            <w:r w:rsidRPr="002352DD">
              <w:rPr>
                <w:sz w:val="18"/>
                <w:szCs w:val="18"/>
              </w:rPr>
              <w:fldChar w:fldCharType="separate"/>
            </w:r>
            <w:r w:rsidR="00AD4602" w:rsidRPr="00AD4602">
              <w:rPr>
                <w:noProof/>
                <w:sz w:val="18"/>
                <w:szCs w:val="18"/>
              </w:rPr>
              <w:t>(87)</w:t>
            </w:r>
            <w:r w:rsidRPr="002352DD">
              <w:rPr>
                <w:sz w:val="18"/>
                <w:szCs w:val="18"/>
              </w:rPr>
              <w:fldChar w:fldCharType="end"/>
            </w:r>
          </w:p>
        </w:tc>
      </w:tr>
      <w:tr w:rsidR="00E316CE" w:rsidRPr="0001000C" w14:paraId="5F20DECA" w14:textId="53BFF92E" w:rsidTr="00E316CE">
        <w:tc>
          <w:tcPr>
            <w:cnfStyle w:val="001000000000" w:firstRow="0" w:lastRow="0" w:firstColumn="1" w:lastColumn="0" w:oddVBand="0" w:evenVBand="0" w:oddHBand="0" w:evenHBand="0" w:firstRowFirstColumn="0" w:firstRowLastColumn="0" w:lastRowFirstColumn="0" w:lastRowLastColumn="0"/>
            <w:tcW w:w="0" w:type="auto"/>
          </w:tcPr>
          <w:p w14:paraId="44260C11" w14:textId="77777777" w:rsidR="00E316CE" w:rsidRPr="0001000C" w:rsidRDefault="00E316CE" w:rsidP="00E316CE">
            <w:pPr>
              <w:jc w:val="center"/>
              <w:rPr>
                <w:sz w:val="18"/>
                <w:szCs w:val="18"/>
              </w:rPr>
            </w:pPr>
          </w:p>
        </w:tc>
        <w:tc>
          <w:tcPr>
            <w:tcW w:w="0" w:type="auto"/>
          </w:tcPr>
          <w:p w14:paraId="2709BC85"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92021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10CCB7"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B258D6"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06EB13"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F638A1"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E75F85" w14:textId="40994A5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0" w:type="auto"/>
          </w:tcPr>
          <w:p w14:paraId="7D53E174"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6FE3C0C"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51548C0" w14:textId="21B2C9AD"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7F2562" w14:textId="77777777" w:rsidR="00E316CE" w:rsidRPr="0001000C" w:rsidRDefault="00E316CE" w:rsidP="00E316CE">
            <w:pPr>
              <w:jc w:val="center"/>
              <w:rPr>
                <w:sz w:val="18"/>
                <w:szCs w:val="18"/>
              </w:rPr>
            </w:pPr>
          </w:p>
        </w:tc>
        <w:tc>
          <w:tcPr>
            <w:tcW w:w="0" w:type="auto"/>
          </w:tcPr>
          <w:p w14:paraId="6E41AAED"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47341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934C40F"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EE9AED"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BA69C9"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4E14E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A84A1D4" w14:textId="53C6C67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0" w:type="auto"/>
          </w:tcPr>
          <w:p w14:paraId="5B3D1406"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AF7999F"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33ACD65A" w14:textId="1F302C9E" w:rsidTr="00E316CE">
        <w:tc>
          <w:tcPr>
            <w:cnfStyle w:val="001000000000" w:firstRow="0" w:lastRow="0" w:firstColumn="1" w:lastColumn="0" w:oddVBand="0" w:evenVBand="0" w:oddHBand="0" w:evenHBand="0" w:firstRowFirstColumn="0" w:firstRowLastColumn="0" w:lastRowFirstColumn="0" w:lastRowLastColumn="0"/>
            <w:tcW w:w="0" w:type="auto"/>
          </w:tcPr>
          <w:p w14:paraId="15C49C47" w14:textId="77777777" w:rsidR="00E316CE" w:rsidRPr="0001000C" w:rsidRDefault="00E316CE" w:rsidP="00E316CE">
            <w:pPr>
              <w:jc w:val="center"/>
              <w:rPr>
                <w:sz w:val="18"/>
                <w:szCs w:val="18"/>
              </w:rPr>
            </w:pPr>
          </w:p>
        </w:tc>
        <w:tc>
          <w:tcPr>
            <w:tcW w:w="0" w:type="auto"/>
          </w:tcPr>
          <w:p w14:paraId="7DA0153E"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5BDE3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6E4A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16349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4EC613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4F5F77"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0E3717" w14:textId="0BB7FC8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0" w:type="auto"/>
          </w:tcPr>
          <w:p w14:paraId="19CCDDA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16AF4B93"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06B189A5" w14:textId="43BC57F4"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5BF955" w14:textId="6387C21E" w:rsidR="00E316CE" w:rsidRPr="001818FE" w:rsidRDefault="00E316CE" w:rsidP="00E316CE">
            <w:pPr>
              <w:jc w:val="center"/>
              <w:rPr>
                <w:sz w:val="18"/>
                <w:szCs w:val="18"/>
              </w:rPr>
            </w:pPr>
            <w:proofErr w:type="spellStart"/>
            <w:r>
              <w:rPr>
                <w:sz w:val="18"/>
                <w:szCs w:val="18"/>
              </w:rPr>
              <w:t>Evenpoel</w:t>
            </w:r>
            <w:proofErr w:type="spellEnd"/>
            <w:r>
              <w:rPr>
                <w:sz w:val="18"/>
                <w:szCs w:val="18"/>
              </w:rPr>
              <w:t xml:space="preserve"> P</w:t>
            </w:r>
          </w:p>
        </w:tc>
        <w:tc>
          <w:tcPr>
            <w:tcW w:w="0" w:type="auto"/>
          </w:tcPr>
          <w:p w14:paraId="2053D018" w14:textId="2A7D8F4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4A62E2A3" w14:textId="2DEE55B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3901092E" w14:textId="180E865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B7C60E9" w14:textId="4E1F22E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6D9ECC0B" w14:textId="1B8B03F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08F9ECBB" w14:textId="7D52175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0" w:type="auto"/>
          </w:tcPr>
          <w:p w14:paraId="76FB8A03" w14:textId="515585F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0" w:type="auto"/>
          </w:tcPr>
          <w:p w14:paraId="02ED0154" w14:textId="26883F71"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599" w:type="dxa"/>
          </w:tcPr>
          <w:p w14:paraId="4E4EF410" w14:textId="7C0ABB5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8)","plainTextFormattedCitation":"(88)","previouslyFormattedCitation":"(87)"},"properties":{"noteIndex":0},"schema":"https://github.com/citation-style-language/schema/raw/master/csl-citation.json"}</w:instrText>
            </w:r>
            <w:r w:rsidRPr="002352DD">
              <w:rPr>
                <w:sz w:val="18"/>
                <w:szCs w:val="18"/>
              </w:rPr>
              <w:fldChar w:fldCharType="separate"/>
            </w:r>
            <w:r w:rsidR="00AD4602" w:rsidRPr="00AD4602">
              <w:rPr>
                <w:noProof/>
                <w:sz w:val="18"/>
                <w:szCs w:val="18"/>
              </w:rPr>
              <w:t>(88)</w:t>
            </w:r>
            <w:r w:rsidRPr="002352DD">
              <w:rPr>
                <w:sz w:val="18"/>
                <w:szCs w:val="18"/>
              </w:rPr>
              <w:fldChar w:fldCharType="end"/>
            </w:r>
          </w:p>
        </w:tc>
      </w:tr>
      <w:tr w:rsidR="00E316CE" w:rsidRPr="0001000C" w14:paraId="7997DE59" w14:textId="7737825A" w:rsidTr="00E316CE">
        <w:tc>
          <w:tcPr>
            <w:cnfStyle w:val="001000000000" w:firstRow="0" w:lastRow="0" w:firstColumn="1" w:lastColumn="0" w:oddVBand="0" w:evenVBand="0" w:oddHBand="0" w:evenHBand="0" w:firstRowFirstColumn="0" w:firstRowLastColumn="0" w:lastRowFirstColumn="0" w:lastRowLastColumn="0"/>
            <w:tcW w:w="0" w:type="auto"/>
          </w:tcPr>
          <w:p w14:paraId="777F402B" w14:textId="77777777" w:rsidR="00E316CE" w:rsidRPr="0001000C" w:rsidRDefault="00E316CE" w:rsidP="00E316CE">
            <w:pPr>
              <w:jc w:val="center"/>
              <w:rPr>
                <w:sz w:val="18"/>
                <w:szCs w:val="18"/>
              </w:rPr>
            </w:pPr>
          </w:p>
        </w:tc>
        <w:tc>
          <w:tcPr>
            <w:tcW w:w="0" w:type="auto"/>
          </w:tcPr>
          <w:p w14:paraId="067C140D"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19DCC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B0594C3"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948474"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AA06D9"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E60B7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3924E" w14:textId="22B4E04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0" w:type="auto"/>
          </w:tcPr>
          <w:p w14:paraId="4C8071F7" w14:textId="100C0804"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599" w:type="dxa"/>
          </w:tcPr>
          <w:p w14:paraId="076FF53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786228E1" w14:textId="730DC698"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8B4718" w14:textId="77777777" w:rsidR="00E316CE" w:rsidRPr="0001000C" w:rsidRDefault="00E316CE" w:rsidP="00E316CE">
            <w:pPr>
              <w:jc w:val="center"/>
              <w:rPr>
                <w:sz w:val="18"/>
                <w:szCs w:val="18"/>
              </w:rPr>
            </w:pPr>
          </w:p>
        </w:tc>
        <w:tc>
          <w:tcPr>
            <w:tcW w:w="0" w:type="auto"/>
          </w:tcPr>
          <w:p w14:paraId="76E53267"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CBA30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17E40F"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2F9A71"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448C70"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668BCE" w14:textId="0157A4F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F0E5726" w14:textId="1A5FD41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002</w:t>
            </w:r>
          </w:p>
        </w:tc>
        <w:tc>
          <w:tcPr>
            <w:tcW w:w="0" w:type="auto"/>
          </w:tcPr>
          <w:p w14:paraId="0DB1B6CA" w14:textId="69578F8E"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599" w:type="dxa"/>
          </w:tcPr>
          <w:p w14:paraId="5EB16ED2" w14:textId="7777777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D918B4C" w14:textId="029916EB" w:rsidTr="00E316CE">
        <w:tc>
          <w:tcPr>
            <w:cnfStyle w:val="001000000000" w:firstRow="0" w:lastRow="0" w:firstColumn="1" w:lastColumn="0" w:oddVBand="0" w:evenVBand="0" w:oddHBand="0" w:evenHBand="0" w:firstRowFirstColumn="0" w:firstRowLastColumn="0" w:lastRowFirstColumn="0" w:lastRowLastColumn="0"/>
            <w:tcW w:w="0" w:type="auto"/>
          </w:tcPr>
          <w:p w14:paraId="5BBE5B3A" w14:textId="77777777" w:rsidR="00E316CE" w:rsidRPr="0001000C" w:rsidRDefault="00E316CE" w:rsidP="00E316CE">
            <w:pPr>
              <w:jc w:val="center"/>
              <w:rPr>
                <w:sz w:val="18"/>
                <w:szCs w:val="18"/>
              </w:rPr>
            </w:pPr>
          </w:p>
        </w:tc>
        <w:tc>
          <w:tcPr>
            <w:tcW w:w="0" w:type="auto"/>
          </w:tcPr>
          <w:p w14:paraId="3B604788"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A5128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DD76E2"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59352F"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5A0086"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1FCD8F"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1DB3D3" w14:textId="5F2B17D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77A67E63"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866E573"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A9BB0EE" w14:textId="1742398A"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8B28D" w14:textId="312BFE32" w:rsidR="00E316CE" w:rsidRPr="009E39F0" w:rsidRDefault="00E316CE" w:rsidP="00E316CE">
            <w:pPr>
              <w:jc w:val="center"/>
              <w:rPr>
                <w:sz w:val="18"/>
                <w:szCs w:val="18"/>
              </w:rPr>
            </w:pPr>
            <w:r>
              <w:rPr>
                <w:sz w:val="18"/>
                <w:szCs w:val="18"/>
              </w:rPr>
              <w:t>Jansson H</w:t>
            </w:r>
          </w:p>
        </w:tc>
        <w:tc>
          <w:tcPr>
            <w:tcW w:w="0" w:type="auto"/>
          </w:tcPr>
          <w:p w14:paraId="5BDFB94D" w14:textId="3517DF13"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0" w:type="auto"/>
          </w:tcPr>
          <w:p w14:paraId="30D49DE8" w14:textId="6FD5B1D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tcPr>
          <w:p w14:paraId="2C4DE1CE" w14:textId="0043F5F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2ED501B" w14:textId="3F23BA8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7527066E" w14:textId="58B69AF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7F7638BF" w14:textId="544202E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56C0573" w14:textId="0375AD9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0" w:type="auto"/>
          </w:tcPr>
          <w:p w14:paraId="1AEFF348" w14:textId="5CEA3110"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599" w:type="dxa"/>
          </w:tcPr>
          <w:p w14:paraId="5548ECF4" w14:textId="02201EE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89)","plainTextFormattedCitation":"(89)","previouslyFormattedCitation":"(88)"},"properties":{"noteIndex":0},"schema":"https://github.com/citation-style-language/schema/raw/master/csl-citation.json"}</w:instrText>
            </w:r>
            <w:r w:rsidRPr="002352DD">
              <w:rPr>
                <w:sz w:val="18"/>
                <w:szCs w:val="18"/>
              </w:rPr>
              <w:fldChar w:fldCharType="separate"/>
            </w:r>
            <w:r w:rsidR="00AD4602" w:rsidRPr="00AD4602">
              <w:rPr>
                <w:noProof/>
                <w:sz w:val="18"/>
                <w:szCs w:val="18"/>
              </w:rPr>
              <w:t>(89)</w:t>
            </w:r>
            <w:r w:rsidRPr="002352DD">
              <w:rPr>
                <w:sz w:val="18"/>
                <w:szCs w:val="18"/>
              </w:rPr>
              <w:fldChar w:fldCharType="end"/>
            </w:r>
          </w:p>
        </w:tc>
      </w:tr>
      <w:tr w:rsidR="00E316CE" w:rsidRPr="0001000C" w14:paraId="38E137E2" w14:textId="1A423EE3" w:rsidTr="00E316CE">
        <w:tc>
          <w:tcPr>
            <w:cnfStyle w:val="001000000000" w:firstRow="0" w:lastRow="0" w:firstColumn="1" w:lastColumn="0" w:oddVBand="0" w:evenVBand="0" w:oddHBand="0" w:evenHBand="0" w:firstRowFirstColumn="0" w:firstRowLastColumn="0" w:lastRowFirstColumn="0" w:lastRowLastColumn="0"/>
            <w:tcW w:w="0" w:type="auto"/>
          </w:tcPr>
          <w:p w14:paraId="3E217325" w14:textId="661B425F" w:rsidR="00E316CE" w:rsidRPr="004B10A7" w:rsidRDefault="00E316CE" w:rsidP="00E316CE">
            <w:pPr>
              <w:jc w:val="center"/>
              <w:rPr>
                <w:sz w:val="18"/>
                <w:szCs w:val="18"/>
              </w:rPr>
            </w:pPr>
            <w:r>
              <w:rPr>
                <w:sz w:val="18"/>
                <w:szCs w:val="18"/>
              </w:rPr>
              <w:t>Nitta K</w:t>
            </w:r>
          </w:p>
        </w:tc>
        <w:tc>
          <w:tcPr>
            <w:tcW w:w="0" w:type="auto"/>
          </w:tcPr>
          <w:p w14:paraId="5D4814F6" w14:textId="3FAE4C10"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tcPr>
          <w:p w14:paraId="31590972" w14:textId="1CA8D9C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1DDAB3B0" w14:textId="4A40007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73DA1DF" w14:textId="7062CC3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77A514" w14:textId="1942454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tcPr>
          <w:p w14:paraId="13F581B7" w14:textId="604BF6B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C7E1229" w14:textId="5D4528C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61409">
              <w:rPr>
                <w:sz w:val="18"/>
                <w:szCs w:val="18"/>
              </w:rPr>
              <w:t xml:space="preserve">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sidRPr="00861409">
              <w:rPr>
                <w:sz w:val="18"/>
                <w:szCs w:val="18"/>
              </w:rPr>
              <w:t>–</w:t>
            </w:r>
            <w:r w:rsidRPr="00F52310">
              <w:rPr>
                <w:sz w:val="18"/>
                <w:szCs w:val="18"/>
              </w:rPr>
              <w:t>0.319</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tcPr>
          <w:p w14:paraId="5423194B" w14:textId="078369F4"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599" w:type="dxa"/>
          </w:tcPr>
          <w:p w14:paraId="35628ACB" w14:textId="436B380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90)","plainTextFormattedCitation":"(90)","previouslyFormattedCitation":"(89)"},"properties":{"noteIndex":0},"schema":"https://github.com/citation-style-language/schema/raw/master/csl-citation.json"}</w:instrText>
            </w:r>
            <w:r w:rsidRPr="002352DD">
              <w:rPr>
                <w:sz w:val="18"/>
                <w:szCs w:val="18"/>
              </w:rPr>
              <w:fldChar w:fldCharType="separate"/>
            </w:r>
            <w:r w:rsidR="00AD4602" w:rsidRPr="00AD4602">
              <w:rPr>
                <w:noProof/>
                <w:sz w:val="18"/>
                <w:szCs w:val="18"/>
              </w:rPr>
              <w:t>(90)</w:t>
            </w:r>
            <w:r w:rsidRPr="002352DD">
              <w:rPr>
                <w:sz w:val="18"/>
                <w:szCs w:val="18"/>
              </w:rPr>
              <w:fldChar w:fldCharType="end"/>
            </w:r>
          </w:p>
        </w:tc>
      </w:tr>
      <w:tr w:rsidR="00E316CE" w:rsidRPr="0001000C" w14:paraId="2E2A589C" w14:textId="34E7D806"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A65E" w14:textId="0BB89FC5" w:rsidR="00E316CE" w:rsidRPr="000F33AC" w:rsidRDefault="00E316CE" w:rsidP="00E316CE">
            <w:pPr>
              <w:jc w:val="center"/>
              <w:rPr>
                <w:sz w:val="18"/>
                <w:szCs w:val="18"/>
              </w:rPr>
            </w:pPr>
            <w:r>
              <w:rPr>
                <w:sz w:val="18"/>
                <w:szCs w:val="18"/>
              </w:rPr>
              <w:t>Nishizawa Y</w:t>
            </w:r>
          </w:p>
        </w:tc>
        <w:tc>
          <w:tcPr>
            <w:tcW w:w="0" w:type="auto"/>
          </w:tcPr>
          <w:p w14:paraId="48BF5974" w14:textId="50F0568E"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0" w:type="auto"/>
          </w:tcPr>
          <w:p w14:paraId="6FD78716" w14:textId="2F35693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C42A08C" w14:textId="145D9E4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5A00DD06" w14:textId="1E69B90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2C06FE" w14:textId="58EAEB8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c>
          <w:tcPr>
            <w:tcW w:w="0" w:type="auto"/>
          </w:tcPr>
          <w:p w14:paraId="02151789" w14:textId="0F8B222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E348D7A" w14:textId="67A94B4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DDDB923" w14:textId="594395A8"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032C3BC4" w14:textId="294966E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91)","plainTextFormattedCitation":"(91)","previouslyFormattedCitation":"(90)"},"properties":{"noteIndex":0},"schema":"https://github.com/citation-style-language/schema/raw/master/csl-citation.json"}</w:instrText>
            </w:r>
            <w:r w:rsidRPr="002352DD">
              <w:rPr>
                <w:sz w:val="18"/>
                <w:szCs w:val="18"/>
              </w:rPr>
              <w:fldChar w:fldCharType="separate"/>
            </w:r>
            <w:r w:rsidR="00AD4602" w:rsidRPr="00AD4602">
              <w:rPr>
                <w:noProof/>
                <w:sz w:val="18"/>
                <w:szCs w:val="18"/>
              </w:rPr>
              <w:t>(91)</w:t>
            </w:r>
            <w:r w:rsidRPr="002352DD">
              <w:rPr>
                <w:sz w:val="18"/>
                <w:szCs w:val="18"/>
              </w:rPr>
              <w:fldChar w:fldCharType="end"/>
            </w:r>
          </w:p>
        </w:tc>
      </w:tr>
      <w:tr w:rsidR="00E316CE" w:rsidRPr="0001000C" w14:paraId="609C6D3F" w14:textId="51B19BAA" w:rsidTr="00E316CE">
        <w:tc>
          <w:tcPr>
            <w:cnfStyle w:val="001000000000" w:firstRow="0" w:lastRow="0" w:firstColumn="1" w:lastColumn="0" w:oddVBand="0" w:evenVBand="0" w:oddHBand="0" w:evenHBand="0" w:firstRowFirstColumn="0" w:firstRowLastColumn="0" w:lastRowFirstColumn="0" w:lastRowLastColumn="0"/>
            <w:tcW w:w="0" w:type="auto"/>
          </w:tcPr>
          <w:p w14:paraId="62D3A461" w14:textId="4D6CB4E3" w:rsidR="00E316CE" w:rsidRPr="00D1649A" w:rsidRDefault="00E316CE" w:rsidP="00E316CE">
            <w:pPr>
              <w:jc w:val="center"/>
              <w:rPr>
                <w:sz w:val="18"/>
                <w:szCs w:val="18"/>
              </w:rPr>
            </w:pPr>
            <w:r>
              <w:rPr>
                <w:sz w:val="18"/>
                <w:szCs w:val="18"/>
              </w:rPr>
              <w:t>Chiu Y-W</w:t>
            </w:r>
          </w:p>
        </w:tc>
        <w:tc>
          <w:tcPr>
            <w:tcW w:w="0" w:type="auto"/>
          </w:tcPr>
          <w:p w14:paraId="41E2DCF2" w14:textId="3F7E218A"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0" w:type="auto"/>
          </w:tcPr>
          <w:p w14:paraId="37431405" w14:textId="64D974C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AC9BAAD" w14:textId="668D1C7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B5E27D5" w14:textId="475B3C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62ABB18" w14:textId="12341C2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tcPr>
          <w:p w14:paraId="47585D6E" w14:textId="232770F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26B0AB" w14:textId="77777777" w:rsidR="00E316CE" w:rsidRPr="00D1649A"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E316CE" w:rsidRPr="00D1649A"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0" w:type="auto"/>
          </w:tcPr>
          <w:p w14:paraId="227D86DD" w14:textId="48170584"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99" w:type="dxa"/>
          </w:tcPr>
          <w:p w14:paraId="64A0C826" w14:textId="6B4E72F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0A5EA6">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70)","plainTextFormattedCitation":"(70)","previouslyFormattedCitation":"(70)"},"properties":{"noteIndex":0},"schema":"https://github.com/citation-style-language/schema/raw/master/csl-citation.json"}</w:instrText>
            </w:r>
            <w:r w:rsidRPr="002352DD">
              <w:rPr>
                <w:sz w:val="18"/>
                <w:szCs w:val="18"/>
              </w:rPr>
              <w:fldChar w:fldCharType="separate"/>
            </w:r>
            <w:r w:rsidR="004B799F" w:rsidRPr="004B799F">
              <w:rPr>
                <w:noProof/>
                <w:sz w:val="18"/>
                <w:szCs w:val="18"/>
              </w:rPr>
              <w:t>(70)</w:t>
            </w:r>
            <w:r w:rsidRPr="002352DD">
              <w:rPr>
                <w:sz w:val="18"/>
                <w:szCs w:val="18"/>
              </w:rPr>
              <w:fldChar w:fldCharType="end"/>
            </w:r>
          </w:p>
        </w:tc>
      </w:tr>
      <w:tr w:rsidR="00E316CE" w:rsidRPr="0001000C" w14:paraId="1649D4D5"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AF3DC9" w14:textId="77777777" w:rsidR="00E316CE" w:rsidRDefault="00E316CE" w:rsidP="00E316CE">
            <w:pPr>
              <w:jc w:val="center"/>
              <w:rPr>
                <w:sz w:val="18"/>
                <w:szCs w:val="18"/>
              </w:rPr>
            </w:pPr>
          </w:p>
        </w:tc>
        <w:tc>
          <w:tcPr>
            <w:tcW w:w="0" w:type="auto"/>
          </w:tcPr>
          <w:p w14:paraId="7CE20CA7" w14:textId="77777777" w:rsidR="00E316CE" w:rsidRPr="00D1649A"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0C623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1FF80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79D7B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5463E9"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62623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5FEDB8" w14:textId="7C454C8B" w:rsidR="00E316CE" w:rsidRPr="00D1649A"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沒有列詳細數據</w:t>
            </w:r>
          </w:p>
        </w:tc>
        <w:tc>
          <w:tcPr>
            <w:tcW w:w="0" w:type="auto"/>
          </w:tcPr>
          <w:p w14:paraId="61C417CA"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3AD19B91" w14:textId="77777777" w:rsidR="00E316CE" w:rsidRPr="002352D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04D4AB4" w14:textId="151AAD07" w:rsidTr="00E316CE">
        <w:tc>
          <w:tcPr>
            <w:cnfStyle w:val="001000000000" w:firstRow="0" w:lastRow="0" w:firstColumn="1" w:lastColumn="0" w:oddVBand="0" w:evenVBand="0" w:oddHBand="0" w:evenHBand="0" w:firstRowFirstColumn="0" w:firstRowLastColumn="0" w:lastRowFirstColumn="0" w:lastRowLastColumn="0"/>
            <w:tcW w:w="0" w:type="auto"/>
          </w:tcPr>
          <w:p w14:paraId="3A58FBE7" w14:textId="56AAD23D" w:rsidR="00E316CE" w:rsidRPr="00893BF2" w:rsidRDefault="00E316CE" w:rsidP="00E316CE">
            <w:pPr>
              <w:jc w:val="center"/>
              <w:rPr>
                <w:sz w:val="18"/>
                <w:szCs w:val="18"/>
              </w:rPr>
            </w:pPr>
            <w:r>
              <w:rPr>
                <w:sz w:val="18"/>
                <w:szCs w:val="18"/>
              </w:rPr>
              <w:t>Jankovic A</w:t>
            </w:r>
          </w:p>
        </w:tc>
        <w:tc>
          <w:tcPr>
            <w:tcW w:w="0" w:type="auto"/>
          </w:tcPr>
          <w:p w14:paraId="556E7BB5" w14:textId="126E6EBD"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28124305</w:t>
            </w:r>
          </w:p>
        </w:tc>
        <w:tc>
          <w:tcPr>
            <w:tcW w:w="0" w:type="auto"/>
          </w:tcPr>
          <w:p w14:paraId="0A8CA932" w14:textId="319AF9F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tcPr>
          <w:p w14:paraId="35E04EEA" w14:textId="4E8A274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9A93C5C" w14:textId="7429EE4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tcPr>
          <w:p w14:paraId="6C7D8CEE" w14:textId="07A7AE6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2A587358" w14:textId="03CD5C8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0" w:type="auto"/>
          </w:tcPr>
          <w:p w14:paraId="1E4DC832" w14:textId="78636A6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0" w:type="auto"/>
          </w:tcPr>
          <w:p w14:paraId="5FE5C0F9" w14:textId="18F5D693"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599" w:type="dxa"/>
          </w:tcPr>
          <w:p w14:paraId="209F84A6" w14:textId="4061CB9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92)","plainTextFormattedCitation":"(92)","previouslyFormattedCitation":"(91)"},"properties":{"noteIndex":0},"schema":"https://github.com/citation-style-language/schema/raw/master/csl-citation.json"}</w:instrText>
            </w:r>
            <w:r w:rsidRPr="002352DD">
              <w:rPr>
                <w:sz w:val="18"/>
                <w:szCs w:val="18"/>
              </w:rPr>
              <w:fldChar w:fldCharType="separate"/>
            </w:r>
            <w:r w:rsidR="00AD4602" w:rsidRPr="00AD4602">
              <w:rPr>
                <w:noProof/>
                <w:sz w:val="18"/>
                <w:szCs w:val="18"/>
              </w:rPr>
              <w:t>(92)</w:t>
            </w:r>
            <w:r w:rsidRPr="002352DD">
              <w:rPr>
                <w:sz w:val="18"/>
                <w:szCs w:val="18"/>
              </w:rPr>
              <w:fldChar w:fldCharType="end"/>
            </w:r>
          </w:p>
        </w:tc>
      </w:tr>
      <w:tr w:rsidR="00E316CE" w:rsidRPr="0001000C" w14:paraId="31473532" w14:textId="51A715EF"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5B47E0" w14:textId="6895B9C6" w:rsidR="00E316CE" w:rsidRPr="001367ED" w:rsidRDefault="00E316CE" w:rsidP="00E316CE">
            <w:pPr>
              <w:jc w:val="center"/>
              <w:rPr>
                <w:sz w:val="18"/>
                <w:szCs w:val="18"/>
              </w:rPr>
            </w:pPr>
            <w:r>
              <w:rPr>
                <w:sz w:val="18"/>
                <w:szCs w:val="18"/>
              </w:rPr>
              <w:t>Komatsu M</w:t>
            </w:r>
          </w:p>
        </w:tc>
        <w:tc>
          <w:tcPr>
            <w:tcW w:w="0" w:type="auto"/>
          </w:tcPr>
          <w:p w14:paraId="7DAE8062" w14:textId="2C4D5ED4"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0" w:type="auto"/>
          </w:tcPr>
          <w:p w14:paraId="2A802C0F" w14:textId="2F3BB78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D869EBA" w14:textId="25116FB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6610C22" w14:textId="46DB7D1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41B19F7" w14:textId="6D5BA27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7EB95CF3" w14:textId="05872B4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282FDA61" w14:textId="2D9467C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07D224A3" w14:textId="0D018268"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6B8EFBB8" w14:textId="6947723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93)","plainTextFormattedCitation":"(93)","previouslyFormattedCitation":"(92)"},"properties":{"noteIndex":0},"schema":"https://github.com/citation-style-language/schema/raw/master/csl-citation.json"}</w:instrText>
            </w:r>
            <w:r w:rsidRPr="002352DD">
              <w:rPr>
                <w:sz w:val="18"/>
                <w:szCs w:val="18"/>
              </w:rPr>
              <w:fldChar w:fldCharType="separate"/>
            </w:r>
            <w:r w:rsidR="00AD4602" w:rsidRPr="00AD4602">
              <w:rPr>
                <w:noProof/>
                <w:sz w:val="18"/>
                <w:szCs w:val="18"/>
              </w:rPr>
              <w:t>(93)</w:t>
            </w:r>
            <w:r w:rsidRPr="002352DD">
              <w:rPr>
                <w:sz w:val="18"/>
                <w:szCs w:val="18"/>
              </w:rPr>
              <w:fldChar w:fldCharType="end"/>
            </w:r>
          </w:p>
        </w:tc>
      </w:tr>
      <w:tr w:rsidR="00E316CE" w:rsidRPr="0001000C" w14:paraId="643A2896" w14:textId="581F3AA7" w:rsidTr="00E316CE">
        <w:tc>
          <w:tcPr>
            <w:cnfStyle w:val="001000000000" w:firstRow="0" w:lastRow="0" w:firstColumn="1" w:lastColumn="0" w:oddVBand="0" w:evenVBand="0" w:oddHBand="0" w:evenHBand="0" w:firstRowFirstColumn="0" w:firstRowLastColumn="0" w:lastRowFirstColumn="0" w:lastRowLastColumn="0"/>
            <w:tcW w:w="0" w:type="auto"/>
          </w:tcPr>
          <w:p w14:paraId="661D8253" w14:textId="631D61C0" w:rsidR="00E316CE" w:rsidRPr="000A3DEB" w:rsidRDefault="00E316CE" w:rsidP="00E316CE">
            <w:pPr>
              <w:jc w:val="center"/>
              <w:rPr>
                <w:sz w:val="18"/>
                <w:szCs w:val="18"/>
              </w:rPr>
            </w:pPr>
            <w:r>
              <w:rPr>
                <w:sz w:val="18"/>
                <w:szCs w:val="18"/>
              </w:rPr>
              <w:t>Jankovic A</w:t>
            </w:r>
          </w:p>
        </w:tc>
        <w:tc>
          <w:tcPr>
            <w:tcW w:w="0" w:type="auto"/>
          </w:tcPr>
          <w:p w14:paraId="5942A4E2" w14:textId="301D4F26"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25823466</w:t>
            </w:r>
          </w:p>
        </w:tc>
        <w:tc>
          <w:tcPr>
            <w:tcW w:w="0" w:type="auto"/>
          </w:tcPr>
          <w:p w14:paraId="6CBC64E4" w14:textId="6F72326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044078A7" w14:textId="28F682D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5D7D08F" w14:textId="6F75974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368AD3B" w14:textId="0D38B6F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0923D7C4" w14:textId="6E0D215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F1932B3" w14:textId="051BE92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537C95F4" w14:textId="19F8BE4E" w:rsidR="00E316CE" w:rsidRPr="00CE2584"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overall calcification</w:t>
            </w:r>
          </w:p>
          <w:p w14:paraId="4E92972A" w14:textId="6D918855"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599" w:type="dxa"/>
          </w:tcPr>
          <w:p w14:paraId="44922ABB" w14:textId="2FE420C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94)","plainTextFormattedCitation":"(94)","previouslyFormattedCitation":"(93)"},"properties":{"noteIndex":0},"schema":"https://github.com/citation-style-language/schema/raw/master/csl-citation.json"}</w:instrText>
            </w:r>
            <w:r w:rsidRPr="002352DD">
              <w:rPr>
                <w:sz w:val="18"/>
                <w:szCs w:val="18"/>
              </w:rPr>
              <w:fldChar w:fldCharType="separate"/>
            </w:r>
            <w:r w:rsidR="00AD4602" w:rsidRPr="00AD4602">
              <w:rPr>
                <w:noProof/>
                <w:sz w:val="18"/>
                <w:szCs w:val="18"/>
              </w:rPr>
              <w:t>(94)</w:t>
            </w:r>
            <w:r w:rsidRPr="002352DD">
              <w:rPr>
                <w:sz w:val="18"/>
                <w:szCs w:val="18"/>
              </w:rPr>
              <w:fldChar w:fldCharType="end"/>
            </w:r>
          </w:p>
        </w:tc>
      </w:tr>
      <w:tr w:rsidR="00E316CE" w:rsidRPr="0001000C" w14:paraId="29C0DE95" w14:textId="1ACCBEA9"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11E2C2" w14:textId="79347794" w:rsidR="00E316CE" w:rsidRPr="00882339" w:rsidRDefault="00E316CE" w:rsidP="00E316CE">
            <w:pPr>
              <w:jc w:val="center"/>
              <w:rPr>
                <w:sz w:val="18"/>
                <w:szCs w:val="18"/>
              </w:rPr>
            </w:pPr>
            <w:r>
              <w:rPr>
                <w:sz w:val="18"/>
                <w:szCs w:val="18"/>
              </w:rPr>
              <w:t>Ishimura E</w:t>
            </w:r>
          </w:p>
        </w:tc>
        <w:tc>
          <w:tcPr>
            <w:tcW w:w="0" w:type="auto"/>
          </w:tcPr>
          <w:p w14:paraId="2D5D8A86" w14:textId="0F9CC333"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2339">
              <w:rPr>
                <w:sz w:val="18"/>
                <w:szCs w:val="18"/>
              </w:rPr>
              <w:t>12378387</w:t>
            </w:r>
          </w:p>
        </w:tc>
        <w:tc>
          <w:tcPr>
            <w:tcW w:w="0" w:type="auto"/>
          </w:tcPr>
          <w:p w14:paraId="7898001B" w14:textId="0BF9354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66234" w14:textId="1405312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3FF12A94" w14:textId="53CEE7A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B4F60" w14:textId="439AFDE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tcPr>
          <w:p w14:paraId="5F6A2051" w14:textId="7A07F07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566B9BE" w14:textId="1DA13FB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0" w:type="auto"/>
          </w:tcPr>
          <w:p w14:paraId="2FC269B8" w14:textId="551672D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599" w:type="dxa"/>
          </w:tcPr>
          <w:p w14:paraId="1DCEB287" w14:textId="4AFB746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95)","plainTextFormattedCitation":"(95)","previouslyFormattedCitation":"(94)"},"properties":{"noteIndex":0},"schema":"https://github.com/citation-style-language/schema/raw/master/csl-citation.json"}</w:instrText>
            </w:r>
            <w:r w:rsidRPr="002352DD">
              <w:rPr>
                <w:sz w:val="18"/>
                <w:szCs w:val="18"/>
              </w:rPr>
              <w:fldChar w:fldCharType="separate"/>
            </w:r>
            <w:r w:rsidR="00AD4602" w:rsidRPr="00AD4602">
              <w:rPr>
                <w:noProof/>
                <w:sz w:val="18"/>
                <w:szCs w:val="18"/>
              </w:rPr>
              <w:t>(95)</w:t>
            </w:r>
            <w:r w:rsidRPr="002352DD">
              <w:rPr>
                <w:sz w:val="18"/>
                <w:szCs w:val="18"/>
              </w:rPr>
              <w:fldChar w:fldCharType="end"/>
            </w:r>
          </w:p>
        </w:tc>
      </w:tr>
      <w:tr w:rsidR="00E316CE" w:rsidRPr="0001000C" w14:paraId="29C5032B"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DA8B7C6" w14:textId="77777777" w:rsidR="00E316CE" w:rsidRDefault="00E316CE" w:rsidP="00E316CE">
            <w:pPr>
              <w:jc w:val="center"/>
              <w:rPr>
                <w:sz w:val="18"/>
                <w:szCs w:val="18"/>
              </w:rPr>
            </w:pPr>
          </w:p>
        </w:tc>
        <w:tc>
          <w:tcPr>
            <w:tcW w:w="0" w:type="auto"/>
          </w:tcPr>
          <w:p w14:paraId="5C9EFBBF" w14:textId="77777777" w:rsidR="00E316CE" w:rsidRPr="00882339"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CBFE7"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CAE1E1"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829DC"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E7AD4CF"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7575996"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D1482F9" w14:textId="518D87D8" w:rsidR="00E316CE" w:rsidRPr="00C17EB9"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0" w:type="auto"/>
          </w:tcPr>
          <w:p w14:paraId="4EA8799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04D8A72" w14:textId="77777777" w:rsidR="00E316CE" w:rsidRPr="002352DD"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028D6E13" w14:textId="1467BBFA"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08485" w14:textId="2DCABAB5" w:rsidR="00E316CE" w:rsidRPr="00145DA2" w:rsidRDefault="00E316CE" w:rsidP="00E316CE">
            <w:pPr>
              <w:jc w:val="center"/>
              <w:rPr>
                <w:sz w:val="18"/>
                <w:szCs w:val="18"/>
              </w:rPr>
            </w:pPr>
            <w:proofErr w:type="spellStart"/>
            <w:r>
              <w:rPr>
                <w:sz w:val="18"/>
                <w:szCs w:val="18"/>
              </w:rPr>
              <w:t>Turan</w:t>
            </w:r>
            <w:proofErr w:type="spellEnd"/>
            <w:r>
              <w:rPr>
                <w:sz w:val="18"/>
                <w:szCs w:val="18"/>
              </w:rPr>
              <w:t xml:space="preserve"> MN</w:t>
            </w:r>
          </w:p>
        </w:tc>
        <w:tc>
          <w:tcPr>
            <w:tcW w:w="0" w:type="auto"/>
          </w:tcPr>
          <w:p w14:paraId="34D1B8DF" w14:textId="61E4B160"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0" w:type="auto"/>
          </w:tcPr>
          <w:p w14:paraId="6CAE0492" w14:textId="1D758E9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613A607" w14:textId="263BFCA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64BA028" w14:textId="2C0ADB1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E4BE33E" w14:textId="3783AAD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tcPr>
          <w:p w14:paraId="6D5E219C" w14:textId="1033AB7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F3C59FA" w14:textId="2945415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0" w:type="auto"/>
          </w:tcPr>
          <w:p w14:paraId="215DFF4F" w14:textId="67A7D457"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99" w:type="dxa"/>
          </w:tcPr>
          <w:p w14:paraId="2D129EF5" w14:textId="4B70C04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96)","plainTextFormattedCitation":"(96)","previouslyFormattedCitation":"(95)"},"properties":{"noteIndex":0},"schema":"https://github.com/citation-style-language/schema/raw/master/csl-citation.json"}</w:instrText>
            </w:r>
            <w:r w:rsidRPr="002352DD">
              <w:rPr>
                <w:sz w:val="18"/>
                <w:szCs w:val="18"/>
              </w:rPr>
              <w:fldChar w:fldCharType="separate"/>
            </w:r>
            <w:r w:rsidR="00AD4602" w:rsidRPr="00AD4602">
              <w:rPr>
                <w:noProof/>
                <w:sz w:val="18"/>
                <w:szCs w:val="18"/>
              </w:rPr>
              <w:t>(96)</w:t>
            </w:r>
            <w:r w:rsidRPr="002352DD">
              <w:rPr>
                <w:sz w:val="18"/>
                <w:szCs w:val="18"/>
              </w:rPr>
              <w:fldChar w:fldCharType="end"/>
            </w:r>
          </w:p>
        </w:tc>
      </w:tr>
      <w:tr w:rsidR="00E316CE" w:rsidRPr="0001000C" w14:paraId="54883146" w14:textId="2E3AA8AF" w:rsidTr="00E316CE">
        <w:tc>
          <w:tcPr>
            <w:cnfStyle w:val="001000000000" w:firstRow="0" w:lastRow="0" w:firstColumn="1" w:lastColumn="0" w:oddVBand="0" w:evenVBand="0" w:oddHBand="0" w:evenHBand="0" w:firstRowFirstColumn="0" w:firstRowLastColumn="0" w:lastRowFirstColumn="0" w:lastRowLastColumn="0"/>
            <w:tcW w:w="0" w:type="auto"/>
          </w:tcPr>
          <w:p w14:paraId="38BF6A06" w14:textId="0848F0A5" w:rsidR="00E316CE" w:rsidRPr="00FC372D" w:rsidRDefault="00E316CE" w:rsidP="00E316CE">
            <w:pPr>
              <w:jc w:val="center"/>
              <w:rPr>
                <w:sz w:val="18"/>
                <w:szCs w:val="18"/>
              </w:rPr>
            </w:pPr>
            <w:proofErr w:type="spellStart"/>
            <w:r>
              <w:rPr>
                <w:sz w:val="18"/>
                <w:szCs w:val="18"/>
              </w:rPr>
              <w:t>Claes</w:t>
            </w:r>
            <w:proofErr w:type="spellEnd"/>
            <w:r>
              <w:rPr>
                <w:sz w:val="18"/>
                <w:szCs w:val="18"/>
              </w:rPr>
              <w:t xml:space="preserve"> KJ</w:t>
            </w:r>
          </w:p>
        </w:tc>
        <w:tc>
          <w:tcPr>
            <w:tcW w:w="0" w:type="auto"/>
          </w:tcPr>
          <w:p w14:paraId="4C94ABD2" w14:textId="32E0F4B0"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7E907851" w14:textId="7B17C81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26190086" w14:textId="6658C88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052A5291" w14:textId="513ED24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3AE4710" w14:textId="7214C5A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3FC97270" w14:textId="77490EC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2E380C74" w14:textId="48C95DC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0E88A3FC" w14:textId="656F3279"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599" w:type="dxa"/>
          </w:tcPr>
          <w:p w14:paraId="196115E0" w14:textId="0B6248B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sidRPr="002352DD">
              <w:rPr>
                <w:sz w:val="18"/>
                <w:szCs w:val="18"/>
              </w:rPr>
              <w:fldChar w:fldCharType="separate"/>
            </w:r>
            <w:r w:rsidRPr="00AC4333">
              <w:rPr>
                <w:noProof/>
                <w:sz w:val="18"/>
                <w:szCs w:val="18"/>
              </w:rPr>
              <w:t>(42)</w:t>
            </w:r>
            <w:r w:rsidRPr="002352DD">
              <w:rPr>
                <w:sz w:val="18"/>
                <w:szCs w:val="18"/>
              </w:rPr>
              <w:fldChar w:fldCharType="end"/>
            </w:r>
          </w:p>
        </w:tc>
      </w:tr>
      <w:tr w:rsidR="00E316CE" w:rsidRPr="0001000C" w14:paraId="03FFE214" w14:textId="375901A1"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1042E5" w14:textId="3394A9DC" w:rsidR="00E316CE" w:rsidRPr="00851A91" w:rsidRDefault="00E316CE" w:rsidP="00E316CE">
            <w:pPr>
              <w:jc w:val="center"/>
              <w:rPr>
                <w:sz w:val="18"/>
                <w:szCs w:val="18"/>
              </w:rPr>
            </w:pPr>
            <w:proofErr w:type="spellStart"/>
            <w:r>
              <w:rPr>
                <w:sz w:val="18"/>
                <w:szCs w:val="18"/>
              </w:rPr>
              <w:t>Manghat</w:t>
            </w:r>
            <w:proofErr w:type="spellEnd"/>
            <w:r>
              <w:rPr>
                <w:sz w:val="18"/>
                <w:szCs w:val="18"/>
              </w:rPr>
              <w:t xml:space="preserve"> P</w:t>
            </w:r>
          </w:p>
        </w:tc>
        <w:tc>
          <w:tcPr>
            <w:tcW w:w="0" w:type="auto"/>
          </w:tcPr>
          <w:p w14:paraId="641D835F" w14:textId="66732AF2"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tcPr>
          <w:p w14:paraId="5B45C540" w14:textId="6B437A4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319FEF5" w14:textId="77116A1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9E8BEBC" w14:textId="21EF80C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70EA24B6" w14:textId="7C2CBF9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72690DA8" w14:textId="7EC9A5B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0" w:type="auto"/>
          </w:tcPr>
          <w:p w14:paraId="433DDF0A" w14:textId="18E6CA2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tcPr>
          <w:p w14:paraId="6CC7C859" w14:textId="68E5F309"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599" w:type="dxa"/>
          </w:tcPr>
          <w:p w14:paraId="21ED9E68" w14:textId="2E4E38A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97)","plainTextFormattedCitation":"(97)","previouslyFormattedCitation":"(96)"},"properties":{"noteIndex":0},"schema":"https://github.com/citation-style-language/schema/raw/master/csl-citation.json"}</w:instrText>
            </w:r>
            <w:r w:rsidRPr="002352DD">
              <w:rPr>
                <w:sz w:val="18"/>
                <w:szCs w:val="18"/>
              </w:rPr>
              <w:fldChar w:fldCharType="separate"/>
            </w:r>
            <w:r w:rsidR="00AD4602" w:rsidRPr="00AD4602">
              <w:rPr>
                <w:noProof/>
                <w:sz w:val="18"/>
                <w:szCs w:val="18"/>
              </w:rPr>
              <w:t>(97)</w:t>
            </w:r>
            <w:r w:rsidRPr="002352DD">
              <w:rPr>
                <w:sz w:val="18"/>
                <w:szCs w:val="18"/>
              </w:rPr>
              <w:fldChar w:fldCharType="end"/>
            </w:r>
          </w:p>
        </w:tc>
      </w:tr>
      <w:tr w:rsidR="00E316CE" w:rsidRPr="0001000C" w14:paraId="1AF014C9" w14:textId="5C88571A" w:rsidTr="00E316CE">
        <w:tc>
          <w:tcPr>
            <w:cnfStyle w:val="001000000000" w:firstRow="0" w:lastRow="0" w:firstColumn="1" w:lastColumn="0" w:oddVBand="0" w:evenVBand="0" w:oddHBand="0" w:evenHBand="0" w:firstRowFirstColumn="0" w:firstRowLastColumn="0" w:lastRowFirstColumn="0" w:lastRowLastColumn="0"/>
            <w:tcW w:w="0" w:type="auto"/>
          </w:tcPr>
          <w:p w14:paraId="5E8BB8FF" w14:textId="42AC6382" w:rsidR="00E316CE" w:rsidRPr="00904274" w:rsidRDefault="00E316CE" w:rsidP="00E316CE">
            <w:pPr>
              <w:jc w:val="center"/>
              <w:rPr>
                <w:sz w:val="18"/>
                <w:szCs w:val="18"/>
              </w:rPr>
            </w:pPr>
            <w:r>
              <w:rPr>
                <w:sz w:val="18"/>
                <w:szCs w:val="18"/>
              </w:rPr>
              <w:t>Qureshi AR</w:t>
            </w:r>
          </w:p>
        </w:tc>
        <w:tc>
          <w:tcPr>
            <w:tcW w:w="0" w:type="auto"/>
          </w:tcPr>
          <w:p w14:paraId="7406E585" w14:textId="26EB509A"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04274">
              <w:rPr>
                <w:sz w:val="18"/>
                <w:szCs w:val="18"/>
              </w:rPr>
              <w:t>26331407</w:t>
            </w:r>
          </w:p>
        </w:tc>
        <w:tc>
          <w:tcPr>
            <w:tcW w:w="0" w:type="auto"/>
          </w:tcPr>
          <w:p w14:paraId="47A00AD7" w14:textId="2C7FEB5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861CAE2" w14:textId="721FAAA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4FE57770" w14:textId="5BBEE78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123DC8E" w14:textId="45C4568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0326335A" w14:textId="12FD739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B8CB31F" w14:textId="204826A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0" w:type="auto"/>
          </w:tcPr>
          <w:p w14:paraId="6D859B66" w14:textId="0393391B"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599" w:type="dxa"/>
          </w:tcPr>
          <w:p w14:paraId="1DA90347" w14:textId="2E60573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98)","plainTextFormattedCitation":"(98)","previouslyFormattedCitation":"(97)"},"properties":{"noteIndex":0},"schema":"https://github.com/citation-style-language/schema/raw/master/csl-citation.json"}</w:instrText>
            </w:r>
            <w:r w:rsidRPr="002352DD">
              <w:rPr>
                <w:sz w:val="18"/>
                <w:szCs w:val="18"/>
              </w:rPr>
              <w:fldChar w:fldCharType="separate"/>
            </w:r>
            <w:r w:rsidR="00AD4602" w:rsidRPr="00AD4602">
              <w:rPr>
                <w:noProof/>
                <w:sz w:val="18"/>
                <w:szCs w:val="18"/>
              </w:rPr>
              <w:t>(98)</w:t>
            </w:r>
            <w:r w:rsidRPr="002352DD">
              <w:rPr>
                <w:sz w:val="18"/>
                <w:szCs w:val="18"/>
              </w:rPr>
              <w:fldChar w:fldCharType="end"/>
            </w:r>
          </w:p>
        </w:tc>
      </w:tr>
      <w:tr w:rsidR="00E316CE" w:rsidRPr="0001000C" w14:paraId="5649D225" w14:textId="4F87FDEB"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8EDFBD" w14:textId="6BCF0607" w:rsidR="00E316CE" w:rsidRPr="004A5415" w:rsidRDefault="00E316CE" w:rsidP="00E316CE">
            <w:pPr>
              <w:jc w:val="center"/>
              <w:rPr>
                <w:sz w:val="18"/>
                <w:szCs w:val="18"/>
              </w:rPr>
            </w:pPr>
            <w:r>
              <w:rPr>
                <w:sz w:val="18"/>
                <w:szCs w:val="18"/>
              </w:rPr>
              <w:t>Jean G</w:t>
            </w:r>
          </w:p>
        </w:tc>
        <w:tc>
          <w:tcPr>
            <w:tcW w:w="0" w:type="auto"/>
          </w:tcPr>
          <w:p w14:paraId="23D3BC8D" w14:textId="6E65CEF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0" w:type="auto"/>
          </w:tcPr>
          <w:p w14:paraId="0CF535D5" w14:textId="52C16D1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1FD4CC1" w14:textId="43E3A33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5DCFC933" w14:textId="1838F70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7669880" w14:textId="5C6A7E6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598D0595" w14:textId="4C9DD92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21C1048" w14:textId="5E9FD26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4D9E6256" w14:textId="47282AF2"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599" w:type="dxa"/>
          </w:tcPr>
          <w:p w14:paraId="7B3D14EF" w14:textId="2C0CEAD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99)","plainTextFormattedCitation":"(99)","previouslyFormattedCitation":"(98)"},"properties":{"noteIndex":0},"schema":"https://github.com/citation-style-language/schema/raw/master/csl-citation.json"}</w:instrText>
            </w:r>
            <w:r w:rsidRPr="002352DD">
              <w:rPr>
                <w:sz w:val="18"/>
                <w:szCs w:val="18"/>
              </w:rPr>
              <w:fldChar w:fldCharType="separate"/>
            </w:r>
            <w:r w:rsidR="00AD4602" w:rsidRPr="00AD4602">
              <w:rPr>
                <w:noProof/>
                <w:sz w:val="18"/>
                <w:szCs w:val="18"/>
              </w:rPr>
              <w:t>(99)</w:t>
            </w:r>
            <w:r w:rsidRPr="002352DD">
              <w:rPr>
                <w:sz w:val="18"/>
                <w:szCs w:val="18"/>
              </w:rPr>
              <w:fldChar w:fldCharType="end"/>
            </w:r>
          </w:p>
        </w:tc>
      </w:tr>
      <w:tr w:rsidR="00E316CE" w:rsidRPr="0001000C" w14:paraId="68317F1F" w14:textId="3B34DD8B" w:rsidTr="00E316CE">
        <w:tc>
          <w:tcPr>
            <w:cnfStyle w:val="001000000000" w:firstRow="0" w:lastRow="0" w:firstColumn="1" w:lastColumn="0" w:oddVBand="0" w:evenVBand="0" w:oddHBand="0" w:evenHBand="0" w:firstRowFirstColumn="0" w:firstRowLastColumn="0" w:lastRowFirstColumn="0" w:lastRowLastColumn="0"/>
            <w:tcW w:w="0" w:type="auto"/>
          </w:tcPr>
          <w:p w14:paraId="7C8AD6EF" w14:textId="454CDDDC" w:rsidR="00E316CE" w:rsidRPr="00383A8C" w:rsidRDefault="00E316CE" w:rsidP="00E316CE">
            <w:pPr>
              <w:jc w:val="center"/>
              <w:rPr>
                <w:sz w:val="18"/>
                <w:szCs w:val="18"/>
              </w:rPr>
            </w:pPr>
            <w:r>
              <w:rPr>
                <w:sz w:val="18"/>
                <w:szCs w:val="18"/>
              </w:rPr>
              <w:t>Sumida Y</w:t>
            </w:r>
          </w:p>
        </w:tc>
        <w:tc>
          <w:tcPr>
            <w:tcW w:w="0" w:type="auto"/>
          </w:tcPr>
          <w:p w14:paraId="2E82C499" w14:textId="33E9B0EB"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tcPr>
          <w:p w14:paraId="69BCFA98" w14:textId="2734F2E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4A06075" w14:textId="0EF92BE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700BCD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59959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6223DF" w14:textId="6F185D2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107127B" w14:textId="14BA9AE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3CF72805" w14:textId="55D65661"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599" w:type="dxa"/>
          </w:tcPr>
          <w:p w14:paraId="029C72E1" w14:textId="1A897F93"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00)","plainTextFormattedCitation":"(100)","previouslyFormattedCitation":"(99)"},"properties":{"noteIndex":0},"schema":"https://github.com/citation-style-language/schema/raw/master/csl-citation.json"}</w:instrText>
            </w:r>
            <w:r w:rsidRPr="002352DD">
              <w:rPr>
                <w:sz w:val="18"/>
                <w:szCs w:val="18"/>
              </w:rPr>
              <w:fldChar w:fldCharType="separate"/>
            </w:r>
            <w:r w:rsidR="00AD4602" w:rsidRPr="00AD4602">
              <w:rPr>
                <w:noProof/>
                <w:sz w:val="18"/>
                <w:szCs w:val="18"/>
              </w:rPr>
              <w:t>(100)</w:t>
            </w:r>
            <w:r w:rsidRPr="002352DD">
              <w:rPr>
                <w:sz w:val="18"/>
                <w:szCs w:val="18"/>
              </w:rPr>
              <w:fldChar w:fldCharType="end"/>
            </w:r>
          </w:p>
        </w:tc>
      </w:tr>
      <w:tr w:rsidR="00E316CE" w:rsidRPr="0001000C" w14:paraId="573E1983" w14:textId="5E725D4A"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7FEED" w14:textId="39FDE16C" w:rsidR="00E316CE" w:rsidRPr="00EA3005" w:rsidRDefault="00E316CE" w:rsidP="00E316CE">
            <w:pPr>
              <w:jc w:val="center"/>
              <w:rPr>
                <w:sz w:val="18"/>
                <w:szCs w:val="18"/>
              </w:rPr>
            </w:pPr>
            <w:r>
              <w:rPr>
                <w:sz w:val="18"/>
                <w:szCs w:val="18"/>
              </w:rPr>
              <w:t xml:space="preserve">Raggi </w:t>
            </w:r>
            <w:r>
              <w:rPr>
                <w:rFonts w:hint="eastAsia"/>
                <w:sz w:val="18"/>
                <w:szCs w:val="18"/>
              </w:rPr>
              <w:t>P</w:t>
            </w:r>
          </w:p>
        </w:tc>
        <w:tc>
          <w:tcPr>
            <w:tcW w:w="0" w:type="auto"/>
          </w:tcPr>
          <w:p w14:paraId="23D11570" w14:textId="5B33C0E2"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27301DB1" w14:textId="6B7B7FF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0" w:type="auto"/>
          </w:tcPr>
          <w:p w14:paraId="011ED446" w14:textId="08161C3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68464EA4" w14:textId="7C80C0C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C43E7FB" w14:textId="726FD64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c>
          <w:tcPr>
            <w:tcW w:w="0" w:type="auto"/>
          </w:tcPr>
          <w:p w14:paraId="38665A16" w14:textId="2A8FE87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99ACED7" w14:textId="6DD640F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0" w:type="auto"/>
          </w:tcPr>
          <w:p w14:paraId="71A9A13B" w14:textId="75DDAC33"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599" w:type="dxa"/>
          </w:tcPr>
          <w:p w14:paraId="790479F7" w14:textId="0BB8AAE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01)","plainTextFormattedCitation":"(101)","previouslyFormattedCitation":"(100)"},"properties":{"noteIndex":0},"schema":"https://github.com/citation-style-language/schema/raw/master/csl-citation.json"}</w:instrText>
            </w:r>
            <w:r w:rsidRPr="002352DD">
              <w:rPr>
                <w:sz w:val="18"/>
                <w:szCs w:val="18"/>
              </w:rPr>
              <w:fldChar w:fldCharType="separate"/>
            </w:r>
            <w:r w:rsidR="00AD4602" w:rsidRPr="00AD4602">
              <w:rPr>
                <w:noProof/>
                <w:sz w:val="18"/>
                <w:szCs w:val="18"/>
              </w:rPr>
              <w:t>(101)</w:t>
            </w:r>
            <w:r w:rsidRPr="002352DD">
              <w:rPr>
                <w:sz w:val="18"/>
                <w:szCs w:val="18"/>
              </w:rPr>
              <w:fldChar w:fldCharType="end"/>
            </w:r>
          </w:p>
        </w:tc>
      </w:tr>
      <w:tr w:rsidR="00E316CE" w:rsidRPr="0001000C" w14:paraId="759DB91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FC28030" w14:textId="77777777" w:rsidR="00E316CE" w:rsidRDefault="00E316CE" w:rsidP="00E316CE">
            <w:pPr>
              <w:jc w:val="center"/>
              <w:rPr>
                <w:sz w:val="18"/>
                <w:szCs w:val="18"/>
              </w:rPr>
            </w:pPr>
          </w:p>
        </w:tc>
        <w:tc>
          <w:tcPr>
            <w:tcW w:w="0" w:type="auto"/>
          </w:tcPr>
          <w:p w14:paraId="43BC9A90" w14:textId="77777777" w:rsidR="00E316CE" w:rsidRPr="00EA300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825A15"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C6B450"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00555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5D733F0"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BF05AA6" w14:textId="23C82A0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ED271AF" w14:textId="5100A00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04F9E" w14:textId="200774A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gatston score)</w:t>
            </w:r>
          </w:p>
        </w:tc>
        <w:tc>
          <w:tcPr>
            <w:tcW w:w="599" w:type="dxa"/>
          </w:tcPr>
          <w:p w14:paraId="0BDB42C8" w14:textId="77777777" w:rsidR="00E316CE" w:rsidRPr="002352DD"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717771AE" w14:textId="7CF11D3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454B" w14:textId="3AFE2DAF" w:rsidR="00E316CE" w:rsidRPr="00DF1F50" w:rsidRDefault="00E316CE" w:rsidP="00E316CE">
            <w:pPr>
              <w:jc w:val="center"/>
              <w:rPr>
                <w:sz w:val="18"/>
                <w:szCs w:val="18"/>
              </w:rPr>
            </w:pPr>
            <w:r>
              <w:rPr>
                <w:rFonts w:hint="eastAsia"/>
                <w:sz w:val="18"/>
                <w:szCs w:val="18"/>
              </w:rPr>
              <w:t>Ni</w:t>
            </w:r>
            <w:r>
              <w:rPr>
                <w:sz w:val="18"/>
                <w:szCs w:val="18"/>
              </w:rPr>
              <w:t>shiura R</w:t>
            </w:r>
          </w:p>
        </w:tc>
        <w:tc>
          <w:tcPr>
            <w:tcW w:w="0" w:type="auto"/>
          </w:tcPr>
          <w:p w14:paraId="43AEF682" w14:textId="7DAEDF9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A33B3F7" w14:textId="38C451B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B102C0" w14:textId="5345B8B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85DD5AD" w14:textId="477C28C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2DB4762" w14:textId="0134283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3D9BA8E9" w14:textId="5F40D9D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7ABC55E" w14:textId="55F0D90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52125A9F" w14:textId="5613A0B6"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599" w:type="dxa"/>
          </w:tcPr>
          <w:p w14:paraId="7DC0475E" w14:textId="77E8BA9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02)","plainTextFormattedCitation":"(102)","previouslyFormattedCitation":"(101)"},"properties":{"noteIndex":0},"schema":"https://github.com/citation-style-language/schema/raw/master/csl-citation.json"}</w:instrText>
            </w:r>
            <w:r w:rsidRPr="002352DD">
              <w:rPr>
                <w:sz w:val="18"/>
                <w:szCs w:val="18"/>
              </w:rPr>
              <w:fldChar w:fldCharType="separate"/>
            </w:r>
            <w:r w:rsidR="00AD4602" w:rsidRPr="00AD4602">
              <w:rPr>
                <w:noProof/>
                <w:sz w:val="18"/>
                <w:szCs w:val="18"/>
              </w:rPr>
              <w:t>(102)</w:t>
            </w:r>
            <w:r w:rsidRPr="002352DD">
              <w:rPr>
                <w:sz w:val="18"/>
                <w:szCs w:val="18"/>
              </w:rPr>
              <w:fldChar w:fldCharType="end"/>
            </w:r>
          </w:p>
        </w:tc>
      </w:tr>
      <w:tr w:rsidR="00E316CE" w:rsidRPr="0001000C" w14:paraId="1FF759BB" w14:textId="58DD5AA1" w:rsidTr="00E316CE">
        <w:tc>
          <w:tcPr>
            <w:cnfStyle w:val="001000000000" w:firstRow="0" w:lastRow="0" w:firstColumn="1" w:lastColumn="0" w:oddVBand="0" w:evenVBand="0" w:oddHBand="0" w:evenHBand="0" w:firstRowFirstColumn="0" w:firstRowLastColumn="0" w:lastRowFirstColumn="0" w:lastRowLastColumn="0"/>
            <w:tcW w:w="0" w:type="auto"/>
          </w:tcPr>
          <w:p w14:paraId="14E5C6C6" w14:textId="1659A5F5" w:rsidR="00E316CE" w:rsidRPr="00FF2D40" w:rsidRDefault="00E316CE" w:rsidP="00E316CE">
            <w:pPr>
              <w:jc w:val="center"/>
              <w:rPr>
                <w:sz w:val="18"/>
                <w:szCs w:val="18"/>
              </w:rPr>
            </w:pPr>
            <w:proofErr w:type="spellStart"/>
            <w:r>
              <w:rPr>
                <w:rFonts w:hint="eastAsia"/>
                <w:sz w:val="18"/>
                <w:szCs w:val="18"/>
              </w:rPr>
              <w:t>B</w:t>
            </w:r>
            <w:r>
              <w:rPr>
                <w:sz w:val="18"/>
                <w:szCs w:val="18"/>
              </w:rPr>
              <w:t>e</w:t>
            </w:r>
            <w:r>
              <w:rPr>
                <w:rFonts w:hint="eastAsia"/>
                <w:sz w:val="18"/>
                <w:szCs w:val="18"/>
              </w:rPr>
              <w:t>d</w:t>
            </w:r>
            <w:r>
              <w:rPr>
                <w:sz w:val="18"/>
                <w:szCs w:val="18"/>
              </w:rPr>
              <w:t>dhu</w:t>
            </w:r>
            <w:proofErr w:type="spellEnd"/>
            <w:r>
              <w:rPr>
                <w:sz w:val="18"/>
                <w:szCs w:val="18"/>
              </w:rPr>
              <w:t xml:space="preserve"> S</w:t>
            </w:r>
          </w:p>
        </w:tc>
        <w:tc>
          <w:tcPr>
            <w:tcW w:w="0" w:type="auto"/>
          </w:tcPr>
          <w:p w14:paraId="6CDECAAE" w14:textId="3EBD97C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20630128</w:t>
            </w:r>
          </w:p>
        </w:tc>
        <w:tc>
          <w:tcPr>
            <w:tcW w:w="0" w:type="auto"/>
          </w:tcPr>
          <w:p w14:paraId="3A1268C1" w14:textId="0A7470A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0" w:type="auto"/>
          </w:tcPr>
          <w:p w14:paraId="1DF9727F" w14:textId="34CBD73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2E25D8D" w14:textId="48F69C7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2BDBBE" w14:textId="37DE6C8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c>
          <w:tcPr>
            <w:tcW w:w="0" w:type="auto"/>
          </w:tcPr>
          <w:p w14:paraId="72116FBE" w14:textId="54F0A95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1F8CABB" w14:textId="2F9E727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0" w:type="auto"/>
          </w:tcPr>
          <w:p w14:paraId="14BC5279" w14:textId="6C98ECC1"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lkaline phosphate</w:t>
            </w:r>
          </w:p>
        </w:tc>
        <w:tc>
          <w:tcPr>
            <w:tcW w:w="599" w:type="dxa"/>
          </w:tcPr>
          <w:p w14:paraId="241C1A0F" w14:textId="205E543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note":"included","page":"91-96","title":"Serum alkaline phosphatase and mortality in hemodialysis patients","type":"article-journal","volume":"74"},"uris":["http://www.mendeley.com/documents/?uuid=204c2061-001f-3d35-8fef-7f9b5bd42960"]}],"mendeley":{"formattedCitation":"(103)","plainTextFormattedCitation":"(103)","previouslyFormattedCitation":"(102)"},"properties":{"noteIndex":0},"schema":"https://github.com/citation-style-language/schema/raw/master/csl-citation.json"}</w:instrText>
            </w:r>
            <w:r w:rsidRPr="002352DD">
              <w:rPr>
                <w:sz w:val="18"/>
                <w:szCs w:val="18"/>
              </w:rPr>
              <w:fldChar w:fldCharType="separate"/>
            </w:r>
            <w:r w:rsidR="00AD4602" w:rsidRPr="00AD4602">
              <w:rPr>
                <w:noProof/>
                <w:sz w:val="18"/>
                <w:szCs w:val="18"/>
              </w:rPr>
              <w:t>(103)</w:t>
            </w:r>
            <w:r w:rsidRPr="002352DD">
              <w:rPr>
                <w:sz w:val="18"/>
                <w:szCs w:val="18"/>
              </w:rPr>
              <w:fldChar w:fldCharType="end"/>
            </w:r>
          </w:p>
        </w:tc>
      </w:tr>
      <w:tr w:rsidR="00E316CE" w:rsidRPr="0001000C" w14:paraId="7872060D" w14:textId="4D1B361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000020" w14:textId="77777777" w:rsidR="00E316CE" w:rsidRPr="00FF2D40" w:rsidRDefault="00E316CE" w:rsidP="00E316CE">
            <w:pPr>
              <w:jc w:val="center"/>
              <w:rPr>
                <w:sz w:val="18"/>
                <w:szCs w:val="18"/>
              </w:rPr>
            </w:pPr>
          </w:p>
        </w:tc>
        <w:tc>
          <w:tcPr>
            <w:tcW w:w="0" w:type="auto"/>
          </w:tcPr>
          <w:p w14:paraId="67CA74E3" w14:textId="77777777" w:rsidR="00E316CE" w:rsidRPr="00FF2D40"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F3218C" w14:textId="77777777" w:rsidR="00E316CE" w:rsidRPr="00881A56"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C83156"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7CC02E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978FFD"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396E86"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51DBD3" w14:textId="5FE30000" w:rsidR="00E316CE" w:rsidRPr="00FF2D40"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0" w:type="auto"/>
          </w:tcPr>
          <w:p w14:paraId="0A2A2F2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BAF1184"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61019FD5" w14:textId="481E5F58" w:rsidTr="00E316CE">
        <w:tc>
          <w:tcPr>
            <w:cnfStyle w:val="001000000000" w:firstRow="0" w:lastRow="0" w:firstColumn="1" w:lastColumn="0" w:oddVBand="0" w:evenVBand="0" w:oddHBand="0" w:evenHBand="0" w:firstRowFirstColumn="0" w:firstRowLastColumn="0" w:lastRowFirstColumn="0" w:lastRowLastColumn="0"/>
            <w:tcW w:w="0" w:type="auto"/>
          </w:tcPr>
          <w:p w14:paraId="76095152" w14:textId="232A347A" w:rsidR="00E316CE" w:rsidRPr="006154A9" w:rsidRDefault="00E316CE" w:rsidP="00E316CE">
            <w:pPr>
              <w:jc w:val="center"/>
              <w:rPr>
                <w:sz w:val="18"/>
                <w:szCs w:val="18"/>
              </w:rPr>
            </w:pPr>
            <w:r>
              <w:rPr>
                <w:sz w:val="18"/>
                <w:szCs w:val="18"/>
              </w:rPr>
              <w:t>Mazzaferro S</w:t>
            </w:r>
          </w:p>
        </w:tc>
        <w:tc>
          <w:tcPr>
            <w:tcW w:w="0" w:type="auto"/>
          </w:tcPr>
          <w:p w14:paraId="2122ACE3" w14:textId="51A0A1F3"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0" w:type="auto"/>
          </w:tcPr>
          <w:p w14:paraId="4A4F500A" w14:textId="1A71C82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79B323DA" w14:textId="0B0C1C3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67F6CE40" w14:textId="6AF786A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0" w:type="auto"/>
          </w:tcPr>
          <w:p w14:paraId="02535E9F" w14:textId="34F4E92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26515F19" w14:textId="3DF5352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ABA0359" w14:textId="0304E44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0" w:type="auto"/>
          </w:tcPr>
          <w:p w14:paraId="5F6E0908" w14:textId="268E8F4D"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w:t>
            </w:r>
          </w:p>
        </w:tc>
        <w:tc>
          <w:tcPr>
            <w:tcW w:w="599" w:type="dxa"/>
          </w:tcPr>
          <w:p w14:paraId="04ABA470" w14:textId="6F541B3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8)","plainTextFormattedCitation":"(8)","previouslyFormattedCitation":"(8)"},"properties":{"noteIndex":0},"schema":"https://github.com/citation-style-language/schema/raw/master/csl-citation.json"}</w:instrText>
            </w:r>
            <w:r w:rsidRPr="002352DD">
              <w:rPr>
                <w:sz w:val="18"/>
                <w:szCs w:val="18"/>
              </w:rPr>
              <w:fldChar w:fldCharType="separate"/>
            </w:r>
            <w:r w:rsidRPr="002352DD">
              <w:rPr>
                <w:noProof/>
                <w:sz w:val="18"/>
                <w:szCs w:val="18"/>
              </w:rPr>
              <w:t>(8)</w:t>
            </w:r>
            <w:r w:rsidRPr="002352DD">
              <w:rPr>
                <w:sz w:val="18"/>
                <w:szCs w:val="18"/>
              </w:rPr>
              <w:fldChar w:fldCharType="end"/>
            </w:r>
          </w:p>
        </w:tc>
      </w:tr>
      <w:tr w:rsidR="00E316CE" w:rsidRPr="0001000C" w14:paraId="21183F66" w14:textId="3BCDAB93"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14B7" w14:textId="4ED1FA77" w:rsidR="00E316CE" w:rsidRPr="00DC0622" w:rsidRDefault="00E316CE" w:rsidP="00E316CE">
            <w:pPr>
              <w:jc w:val="center"/>
              <w:rPr>
                <w:sz w:val="18"/>
                <w:szCs w:val="18"/>
              </w:rPr>
            </w:pPr>
            <w:r>
              <w:rPr>
                <w:sz w:val="18"/>
                <w:szCs w:val="18"/>
              </w:rPr>
              <w:t>Shu K-H</w:t>
            </w:r>
          </w:p>
        </w:tc>
        <w:tc>
          <w:tcPr>
            <w:tcW w:w="0" w:type="auto"/>
          </w:tcPr>
          <w:p w14:paraId="4BE21B0C" w14:textId="3AF8242D"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0" w:type="auto"/>
          </w:tcPr>
          <w:p w14:paraId="3C3468B0" w14:textId="5C90AA3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A317BCE" w14:textId="6AA25B0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43A3A9A" w14:textId="32A0E05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8E70DB9" w14:textId="60CA864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5A9252D" w14:textId="07346D6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5040BBC" w14:textId="0155F34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tcPr>
          <w:p w14:paraId="00F243D9" w14:textId="2BFBD1E1"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99" w:type="dxa"/>
          </w:tcPr>
          <w:p w14:paraId="12540097" w14:textId="7BD50BA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F2A36">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2)","plainTextFormattedCitation":"(72)","previouslyFormattedCitation":"(72)"},"properties":{"noteIndex":0},"schema":"https://github.com/citation-style-language/schema/raw/master/csl-citation.json"}</w:instrText>
            </w:r>
            <w:r w:rsidRPr="002352DD">
              <w:rPr>
                <w:sz w:val="18"/>
                <w:szCs w:val="18"/>
              </w:rPr>
              <w:fldChar w:fldCharType="separate"/>
            </w:r>
            <w:r w:rsidR="000A5EA6" w:rsidRPr="000A5EA6">
              <w:rPr>
                <w:noProof/>
                <w:sz w:val="18"/>
                <w:szCs w:val="18"/>
              </w:rPr>
              <w:t>(72)</w:t>
            </w:r>
            <w:r w:rsidRPr="002352DD">
              <w:rPr>
                <w:sz w:val="18"/>
                <w:szCs w:val="18"/>
              </w:rPr>
              <w:fldChar w:fldCharType="end"/>
            </w:r>
          </w:p>
        </w:tc>
      </w:tr>
      <w:tr w:rsidR="00E316CE" w:rsidRPr="0001000C" w14:paraId="3E0D740C" w14:textId="020ADCEB" w:rsidTr="00E316CE">
        <w:tc>
          <w:tcPr>
            <w:cnfStyle w:val="001000000000" w:firstRow="0" w:lastRow="0" w:firstColumn="1" w:lastColumn="0" w:oddVBand="0" w:evenVBand="0" w:oddHBand="0" w:evenHBand="0" w:firstRowFirstColumn="0" w:firstRowLastColumn="0" w:lastRowFirstColumn="0" w:lastRowLastColumn="0"/>
            <w:tcW w:w="0" w:type="auto"/>
          </w:tcPr>
          <w:p w14:paraId="1F9A8803" w14:textId="5F64F844" w:rsidR="00E316CE" w:rsidRPr="000C436C" w:rsidRDefault="00E316CE" w:rsidP="00E316CE">
            <w:pPr>
              <w:jc w:val="center"/>
              <w:rPr>
                <w:sz w:val="18"/>
                <w:szCs w:val="18"/>
              </w:rPr>
            </w:pPr>
            <w:proofErr w:type="spellStart"/>
            <w:r>
              <w:rPr>
                <w:sz w:val="18"/>
                <w:szCs w:val="18"/>
              </w:rPr>
              <w:t>Schlieper</w:t>
            </w:r>
            <w:proofErr w:type="spellEnd"/>
            <w:r>
              <w:rPr>
                <w:sz w:val="18"/>
                <w:szCs w:val="18"/>
              </w:rPr>
              <w:t xml:space="preserve"> G</w:t>
            </w:r>
          </w:p>
        </w:tc>
        <w:tc>
          <w:tcPr>
            <w:tcW w:w="0" w:type="auto"/>
          </w:tcPr>
          <w:p w14:paraId="45B1D0E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C010DF" w14:textId="51A8FDD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3325E57" w14:textId="718A92C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612AB65A" w14:textId="548D24A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EA2883E" w14:textId="45C33D7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020DBD3" w14:textId="33813F2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79DFFC7" w14:textId="005FCC4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4B1DDA11" w14:textId="234BE45C"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599" w:type="dxa"/>
          </w:tcPr>
          <w:p w14:paraId="1F2CBD9A" w14:textId="4247ABF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68)","plainTextFormattedCitation":"(68)","previouslyFormattedCitation":"(68)"},"properties":{"noteIndex":0},"schema":"https://github.com/citation-style-language/schema/raw/master/csl-citation.json"}</w:instrText>
            </w:r>
            <w:r w:rsidRPr="002352DD">
              <w:rPr>
                <w:sz w:val="18"/>
                <w:szCs w:val="18"/>
              </w:rPr>
              <w:fldChar w:fldCharType="separate"/>
            </w:r>
            <w:r w:rsidRPr="00E316CE">
              <w:rPr>
                <w:noProof/>
                <w:sz w:val="18"/>
                <w:szCs w:val="18"/>
              </w:rPr>
              <w:t>(68)</w:t>
            </w:r>
            <w:r w:rsidRPr="002352DD">
              <w:rPr>
                <w:sz w:val="18"/>
                <w:szCs w:val="18"/>
              </w:rPr>
              <w:fldChar w:fldCharType="end"/>
            </w:r>
          </w:p>
        </w:tc>
      </w:tr>
      <w:tr w:rsidR="00E316CE" w:rsidRPr="0001000C" w14:paraId="6E2CF3DC" w14:textId="5C386983"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2FEC7E" w14:textId="58DD3A79" w:rsidR="00E316CE" w:rsidRPr="00DC57A2" w:rsidRDefault="00E316CE" w:rsidP="00E316CE">
            <w:pPr>
              <w:jc w:val="center"/>
              <w:rPr>
                <w:sz w:val="18"/>
                <w:szCs w:val="18"/>
              </w:rPr>
            </w:pPr>
            <w:r>
              <w:rPr>
                <w:sz w:val="18"/>
                <w:szCs w:val="18"/>
              </w:rPr>
              <w:t>Morena M</w:t>
            </w:r>
          </w:p>
        </w:tc>
        <w:tc>
          <w:tcPr>
            <w:tcW w:w="0" w:type="auto"/>
          </w:tcPr>
          <w:p w14:paraId="7C67D561" w14:textId="0CC34C15"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0" w:type="auto"/>
          </w:tcPr>
          <w:p w14:paraId="3671D5FC" w14:textId="3B4A6A9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0C9F956" w14:textId="6C2DAC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CF8FAAF" w14:textId="6E198CD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B5EF9A" w14:textId="653CFE0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tcPr>
          <w:p w14:paraId="3598E030" w14:textId="7362856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DD643C" w14:textId="25A3C0B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0" w:type="auto"/>
          </w:tcPr>
          <w:p w14:paraId="4EFF50E6" w14:textId="4AB79C19" w:rsidR="00E316CE" w:rsidRPr="0001000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599" w:type="dxa"/>
          </w:tcPr>
          <w:p w14:paraId="4EAE0A1C" w14:textId="37508F2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4B799F">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9)","plainTextFormattedCitation":"(69)","previouslyFormattedCitation":"(69)"},"properties":{"noteIndex":0},"schema":"https://github.com/citation-style-language/schema/raw/master/csl-citation.json"}</w:instrText>
            </w:r>
            <w:r w:rsidRPr="002352DD">
              <w:rPr>
                <w:sz w:val="18"/>
                <w:szCs w:val="18"/>
              </w:rPr>
              <w:fldChar w:fldCharType="separate"/>
            </w:r>
            <w:r w:rsidRPr="00E316CE">
              <w:rPr>
                <w:noProof/>
                <w:sz w:val="18"/>
                <w:szCs w:val="18"/>
              </w:rPr>
              <w:t>(69)</w:t>
            </w:r>
            <w:r w:rsidRPr="002352DD">
              <w:rPr>
                <w:sz w:val="18"/>
                <w:szCs w:val="18"/>
              </w:rPr>
              <w:fldChar w:fldCharType="end"/>
            </w:r>
          </w:p>
        </w:tc>
      </w:tr>
      <w:tr w:rsidR="00E316CE" w:rsidRPr="0001000C" w14:paraId="6592E44A" w14:textId="24175870" w:rsidTr="00E316CE">
        <w:tc>
          <w:tcPr>
            <w:cnfStyle w:val="001000000000" w:firstRow="0" w:lastRow="0" w:firstColumn="1" w:lastColumn="0" w:oddVBand="0" w:evenVBand="0" w:oddHBand="0" w:evenHBand="0" w:firstRowFirstColumn="0" w:firstRowLastColumn="0" w:lastRowFirstColumn="0" w:lastRowLastColumn="0"/>
            <w:tcW w:w="0" w:type="auto"/>
          </w:tcPr>
          <w:p w14:paraId="21FF05D3" w14:textId="07125529" w:rsidR="00E316CE" w:rsidRPr="00771035" w:rsidRDefault="00E316CE" w:rsidP="00E316CE">
            <w:pPr>
              <w:jc w:val="center"/>
              <w:rPr>
                <w:sz w:val="18"/>
                <w:szCs w:val="18"/>
              </w:rPr>
            </w:pPr>
            <w:proofErr w:type="spellStart"/>
            <w:r>
              <w:rPr>
                <w:sz w:val="18"/>
                <w:szCs w:val="18"/>
              </w:rPr>
              <w:t>Bellasi</w:t>
            </w:r>
            <w:proofErr w:type="spellEnd"/>
            <w:r>
              <w:rPr>
                <w:sz w:val="18"/>
                <w:szCs w:val="18"/>
              </w:rPr>
              <w:t xml:space="preserve"> A</w:t>
            </w:r>
          </w:p>
        </w:tc>
        <w:tc>
          <w:tcPr>
            <w:tcW w:w="0" w:type="auto"/>
          </w:tcPr>
          <w:p w14:paraId="7F0D90B6" w14:textId="7A41DEAD"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0" w:type="auto"/>
          </w:tcPr>
          <w:p w14:paraId="4675853C" w14:textId="4C087CB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7F9D8D9" w14:textId="2F3E38D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8F7D008" w14:textId="6FEB32E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5F475A2" w14:textId="2D0DB81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c>
          <w:tcPr>
            <w:tcW w:w="0" w:type="auto"/>
          </w:tcPr>
          <w:p w14:paraId="029CAE0F" w14:textId="76DF378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CE36DC" w14:textId="6C62505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0" w:type="auto"/>
          </w:tcPr>
          <w:p w14:paraId="7BE5AE9E" w14:textId="12B033A2" w:rsidR="00E316CE" w:rsidRPr="0001000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599" w:type="dxa"/>
          </w:tcPr>
          <w:p w14:paraId="59F6F808" w14:textId="0522039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4)","plainTextFormattedCitation":"(104)","previouslyFormattedCitation":"(103)"},"properties":{"noteIndex":0},"schema":"https://github.com/citation-style-language/schema/raw/master/csl-citation.json"}</w:instrText>
            </w:r>
            <w:r w:rsidRPr="002352DD">
              <w:rPr>
                <w:sz w:val="18"/>
                <w:szCs w:val="18"/>
              </w:rPr>
              <w:fldChar w:fldCharType="separate"/>
            </w:r>
            <w:r w:rsidR="00AD4602" w:rsidRPr="00AD4602">
              <w:rPr>
                <w:noProof/>
                <w:sz w:val="18"/>
                <w:szCs w:val="18"/>
              </w:rPr>
              <w:t>(104)</w:t>
            </w:r>
            <w:r w:rsidRPr="002352DD">
              <w:rPr>
                <w:sz w:val="18"/>
                <w:szCs w:val="18"/>
              </w:rPr>
              <w:fldChar w:fldCharType="end"/>
            </w:r>
          </w:p>
        </w:tc>
      </w:tr>
      <w:tr w:rsidR="00E316CE" w:rsidRPr="0001000C" w14:paraId="186652AE" w14:textId="123AA161"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320FED" w14:textId="4601C0CD" w:rsidR="00E316CE" w:rsidRPr="00DB7295" w:rsidRDefault="00E316CE" w:rsidP="00E316CE">
            <w:pPr>
              <w:jc w:val="center"/>
              <w:rPr>
                <w:sz w:val="18"/>
                <w:szCs w:val="18"/>
              </w:rPr>
            </w:pPr>
          </w:p>
        </w:tc>
        <w:tc>
          <w:tcPr>
            <w:tcW w:w="0" w:type="auto"/>
          </w:tcPr>
          <w:p w14:paraId="0BD4C65F" w14:textId="2BADCF98"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CAD7C4" w14:textId="1B94848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D066F" w14:textId="7437CBD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89B6EA" w14:textId="53941D6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3AF97D" w14:textId="6174A96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6EF4CAB" w14:textId="515F23B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5D1896" w14:textId="0346E22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4BE333" w14:textId="68BBAF7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0814A225" w14:textId="0F847CFD" w:rsidR="00E316CE" w:rsidRPr="00DF224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79A6B455" w14:textId="3592C1E5" w:rsidTr="00E316CE">
        <w:tc>
          <w:tcPr>
            <w:cnfStyle w:val="001000000000" w:firstRow="0" w:lastRow="0" w:firstColumn="1" w:lastColumn="0" w:oddVBand="0" w:evenVBand="0" w:oddHBand="0" w:evenHBand="0" w:firstRowFirstColumn="0" w:firstRowLastColumn="0" w:lastRowFirstColumn="0" w:lastRowLastColumn="0"/>
            <w:tcW w:w="0" w:type="auto"/>
          </w:tcPr>
          <w:p w14:paraId="495BB413" w14:textId="707B812E" w:rsidR="00E316CE" w:rsidRPr="00311252" w:rsidRDefault="00E316CE" w:rsidP="00E316CE">
            <w:pPr>
              <w:jc w:val="center"/>
              <w:rPr>
                <w:sz w:val="18"/>
                <w:szCs w:val="18"/>
              </w:rPr>
            </w:pPr>
            <w:proofErr w:type="spellStart"/>
            <w:r>
              <w:rPr>
                <w:sz w:val="18"/>
                <w:szCs w:val="18"/>
              </w:rPr>
              <w:t>Oprisiu</w:t>
            </w:r>
            <w:proofErr w:type="spellEnd"/>
            <w:r>
              <w:rPr>
                <w:sz w:val="18"/>
                <w:szCs w:val="18"/>
              </w:rPr>
              <w:t xml:space="preserve"> R</w:t>
            </w:r>
          </w:p>
        </w:tc>
        <w:tc>
          <w:tcPr>
            <w:tcW w:w="0" w:type="auto"/>
          </w:tcPr>
          <w:p w14:paraId="4D433D0E" w14:textId="3BB6FC31"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0" w:type="auto"/>
          </w:tcPr>
          <w:p w14:paraId="278A2465" w14:textId="75F5C16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1AB67C9" w14:textId="127DA3C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0C3AE8AC" w14:textId="39AEA97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AFCB645" w14:textId="7CA7834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7BCA3099" w14:textId="673A8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tcPr>
          <w:p w14:paraId="16B7564B" w14:textId="7F638F7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tcPr>
          <w:p w14:paraId="5E83177E" w14:textId="58FC389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599" w:type="dxa"/>
          </w:tcPr>
          <w:p w14:paraId="17BAC215" w14:textId="6531CAF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05)","plainTextFormattedCitation":"(105)","previouslyFormattedCitation":"(104)"},"properties":{"noteIndex":0},"schema":"https://github.com/citation-style-language/schema/raw/master/csl-citation.json"}</w:instrText>
            </w:r>
            <w:r w:rsidRPr="002352DD">
              <w:rPr>
                <w:sz w:val="18"/>
                <w:szCs w:val="18"/>
              </w:rPr>
              <w:fldChar w:fldCharType="separate"/>
            </w:r>
            <w:r w:rsidR="00AD4602" w:rsidRPr="00AD4602">
              <w:rPr>
                <w:noProof/>
                <w:sz w:val="18"/>
                <w:szCs w:val="18"/>
              </w:rPr>
              <w:t>(105)</w:t>
            </w:r>
            <w:r w:rsidRPr="002352DD">
              <w:rPr>
                <w:sz w:val="18"/>
                <w:szCs w:val="18"/>
              </w:rPr>
              <w:fldChar w:fldCharType="end"/>
            </w:r>
          </w:p>
        </w:tc>
      </w:tr>
      <w:tr w:rsidR="00E316CE" w:rsidRPr="0001000C" w14:paraId="6FF5571A" w14:textId="64A21D0F"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167CA" w14:textId="3A2634A6" w:rsidR="00E316CE" w:rsidRPr="001818FE" w:rsidRDefault="00E316CE" w:rsidP="00E316CE">
            <w:pPr>
              <w:jc w:val="center"/>
              <w:rPr>
                <w:sz w:val="18"/>
                <w:szCs w:val="18"/>
              </w:rPr>
            </w:pPr>
            <w:proofErr w:type="spellStart"/>
            <w:r>
              <w:rPr>
                <w:sz w:val="18"/>
                <w:szCs w:val="18"/>
              </w:rPr>
              <w:t>Evenpoel</w:t>
            </w:r>
            <w:proofErr w:type="spellEnd"/>
            <w:r>
              <w:rPr>
                <w:sz w:val="18"/>
                <w:szCs w:val="18"/>
              </w:rPr>
              <w:t xml:space="preserve"> P</w:t>
            </w:r>
          </w:p>
        </w:tc>
        <w:tc>
          <w:tcPr>
            <w:tcW w:w="0" w:type="auto"/>
          </w:tcPr>
          <w:p w14:paraId="0C7BF2C5" w14:textId="2549B2A0"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0A1D333B" w14:textId="17565B8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71772B9" w14:textId="7900322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231CEE15" w14:textId="4165421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27E655C6" w14:textId="64A4746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13287E5" w14:textId="2B7F891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7A942E9C" w14:textId="56BB8C2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52D3EE0E" w14:textId="73FC889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599" w:type="dxa"/>
          </w:tcPr>
          <w:p w14:paraId="0A04CE92" w14:textId="1F9D636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8)","plainTextFormattedCitation":"(88)","previouslyFormattedCitation":"(87)"},"properties":{"noteIndex":0},"schema":"https://github.com/citation-style-language/schema/raw/master/csl-citation.json"}</w:instrText>
            </w:r>
            <w:r w:rsidRPr="002352DD">
              <w:rPr>
                <w:sz w:val="18"/>
                <w:szCs w:val="18"/>
              </w:rPr>
              <w:fldChar w:fldCharType="separate"/>
            </w:r>
            <w:r w:rsidR="00AD4602" w:rsidRPr="00AD4602">
              <w:rPr>
                <w:noProof/>
                <w:sz w:val="18"/>
                <w:szCs w:val="18"/>
              </w:rPr>
              <w:t>(88)</w:t>
            </w:r>
            <w:r w:rsidRPr="002352DD">
              <w:rPr>
                <w:sz w:val="18"/>
                <w:szCs w:val="18"/>
              </w:rPr>
              <w:fldChar w:fldCharType="end"/>
            </w:r>
          </w:p>
        </w:tc>
      </w:tr>
      <w:tr w:rsidR="00E316CE" w:rsidRPr="0001000C" w14:paraId="0416296C" w14:textId="038B7C18" w:rsidTr="00E316CE">
        <w:tc>
          <w:tcPr>
            <w:cnfStyle w:val="001000000000" w:firstRow="0" w:lastRow="0" w:firstColumn="1" w:lastColumn="0" w:oddVBand="0" w:evenVBand="0" w:oddHBand="0" w:evenHBand="0" w:firstRowFirstColumn="0" w:firstRowLastColumn="0" w:lastRowFirstColumn="0" w:lastRowLastColumn="0"/>
            <w:tcW w:w="0" w:type="auto"/>
          </w:tcPr>
          <w:p w14:paraId="3C1A4EBB" w14:textId="3B770679" w:rsidR="00E316CE" w:rsidRPr="008105E8" w:rsidRDefault="00E316CE" w:rsidP="00E316CE">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623AEEB5" w14:textId="01542A10"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09E481CE" w14:textId="3456EFD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64B966F" w14:textId="510205D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4AF6858" w14:textId="1B10650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2842C12D" w14:textId="3723809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7D1E6A7" w14:textId="4705CBE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3A8A4AD7" w14:textId="0C2C00B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722C66FC" w14:textId="75CE63F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599" w:type="dxa"/>
          </w:tcPr>
          <w:p w14:paraId="36A08350" w14:textId="2411529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106)","plainTextFormattedCitation":"(106)","previouslyFormattedCitation":"(105)"},"properties":{"noteIndex":0},"schema":"https://github.com/citation-style-language/schema/raw/master/csl-citation.json"}</w:instrText>
            </w:r>
            <w:r w:rsidRPr="002352DD">
              <w:rPr>
                <w:sz w:val="18"/>
                <w:szCs w:val="18"/>
              </w:rPr>
              <w:fldChar w:fldCharType="separate"/>
            </w:r>
            <w:r w:rsidR="00AD4602" w:rsidRPr="00AD4602">
              <w:rPr>
                <w:noProof/>
                <w:sz w:val="18"/>
                <w:szCs w:val="18"/>
              </w:rPr>
              <w:t>(106)</w:t>
            </w:r>
            <w:r w:rsidRPr="002352DD">
              <w:rPr>
                <w:sz w:val="18"/>
                <w:szCs w:val="18"/>
              </w:rPr>
              <w:fldChar w:fldCharType="end"/>
            </w:r>
          </w:p>
        </w:tc>
      </w:tr>
      <w:tr w:rsidR="00E316CE" w:rsidRPr="0001000C" w14:paraId="4C3437BA" w14:textId="2024E130"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4C5F3F" w14:textId="7A3BDBF2" w:rsidR="00E316CE" w:rsidRPr="004408F3" w:rsidRDefault="00E316CE" w:rsidP="00E316CE">
            <w:pPr>
              <w:jc w:val="center"/>
              <w:rPr>
                <w:sz w:val="18"/>
                <w:szCs w:val="18"/>
              </w:rPr>
            </w:pPr>
            <w:proofErr w:type="spellStart"/>
            <w:r>
              <w:rPr>
                <w:sz w:val="18"/>
                <w:szCs w:val="18"/>
              </w:rPr>
              <w:t>Tamei</w:t>
            </w:r>
            <w:proofErr w:type="spellEnd"/>
            <w:r>
              <w:rPr>
                <w:sz w:val="18"/>
                <w:szCs w:val="18"/>
              </w:rPr>
              <w:t xml:space="preserve"> N</w:t>
            </w:r>
          </w:p>
        </w:tc>
        <w:tc>
          <w:tcPr>
            <w:tcW w:w="0" w:type="auto"/>
          </w:tcPr>
          <w:p w14:paraId="7F58A76B" w14:textId="55CAE096"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08F3">
              <w:rPr>
                <w:sz w:val="18"/>
                <w:szCs w:val="18"/>
              </w:rPr>
              <w:t>21139318</w:t>
            </w:r>
          </w:p>
        </w:tc>
        <w:tc>
          <w:tcPr>
            <w:tcW w:w="0" w:type="auto"/>
          </w:tcPr>
          <w:p w14:paraId="071BB99F" w14:textId="6316AD3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3B73056" w14:textId="2BA1370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3A9247AD" w14:textId="0CC772D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D47FA2" w14:textId="5A8D225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78117292" w14:textId="2E14990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6530DE" w14:textId="673E662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β</w:t>
            </w:r>
            <w:r w:rsidRPr="00861409">
              <w:rPr>
                <w:sz w:val="18"/>
                <w:szCs w:val="18"/>
              </w:rPr>
              <w:t xml:space="preserve"> = </w:t>
            </w:r>
            <w:r>
              <w:rPr>
                <w:sz w:val="18"/>
                <w:szCs w:val="18"/>
              </w:rPr>
              <w:t>0.969, p = 0.0192</w:t>
            </w:r>
          </w:p>
        </w:tc>
        <w:tc>
          <w:tcPr>
            <w:tcW w:w="0" w:type="auto"/>
          </w:tcPr>
          <w:p w14:paraId="765CACE8" w14:textId="6B2F535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S</w:t>
            </w:r>
            <w:proofErr w:type="spellEnd"/>
            <w:r>
              <w:rPr>
                <w:sz w:val="18"/>
                <w:szCs w:val="18"/>
              </w:rPr>
              <w:t xml:space="preserve"> progression (5 years)</w:t>
            </w:r>
          </w:p>
        </w:tc>
        <w:tc>
          <w:tcPr>
            <w:tcW w:w="599" w:type="dxa"/>
          </w:tcPr>
          <w:p w14:paraId="438C160A" w14:textId="17E9232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07)","plainTextFormattedCitation":"(107)","previouslyFormattedCitation":"(106)"},"properties":{"noteIndex":0},"schema":"https://github.com/citation-style-language/schema/raw/master/csl-citation.json"}</w:instrText>
            </w:r>
            <w:r w:rsidRPr="002352DD">
              <w:rPr>
                <w:sz w:val="18"/>
                <w:szCs w:val="18"/>
              </w:rPr>
              <w:fldChar w:fldCharType="separate"/>
            </w:r>
            <w:r w:rsidR="00AD4602" w:rsidRPr="00AD4602">
              <w:rPr>
                <w:noProof/>
                <w:sz w:val="18"/>
                <w:szCs w:val="18"/>
              </w:rPr>
              <w:t>(107)</w:t>
            </w:r>
            <w:r w:rsidRPr="002352DD">
              <w:rPr>
                <w:sz w:val="18"/>
                <w:szCs w:val="18"/>
              </w:rPr>
              <w:fldChar w:fldCharType="end"/>
            </w:r>
          </w:p>
        </w:tc>
      </w:tr>
      <w:tr w:rsidR="00E316CE" w:rsidRPr="0001000C" w14:paraId="48EDFA82" w14:textId="3B929CD6" w:rsidTr="00E316CE">
        <w:tc>
          <w:tcPr>
            <w:cnfStyle w:val="001000000000" w:firstRow="0" w:lastRow="0" w:firstColumn="1" w:lastColumn="0" w:oddVBand="0" w:evenVBand="0" w:oddHBand="0" w:evenHBand="0" w:firstRowFirstColumn="0" w:firstRowLastColumn="0" w:lastRowFirstColumn="0" w:lastRowLastColumn="0"/>
            <w:tcW w:w="0" w:type="auto"/>
          </w:tcPr>
          <w:p w14:paraId="5B5C6774" w14:textId="320BD029" w:rsidR="00E316CE" w:rsidRPr="00771035" w:rsidRDefault="00E316CE" w:rsidP="00E316CE">
            <w:pPr>
              <w:jc w:val="center"/>
              <w:rPr>
                <w:sz w:val="18"/>
                <w:szCs w:val="18"/>
              </w:rPr>
            </w:pPr>
            <w:r>
              <w:rPr>
                <w:sz w:val="18"/>
                <w:szCs w:val="18"/>
              </w:rPr>
              <w:t>Jung HH</w:t>
            </w:r>
          </w:p>
        </w:tc>
        <w:tc>
          <w:tcPr>
            <w:tcW w:w="0" w:type="auto"/>
          </w:tcPr>
          <w:p w14:paraId="66950BEA" w14:textId="6E0794DF"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0" w:type="auto"/>
          </w:tcPr>
          <w:p w14:paraId="7EF6EF77" w14:textId="33E714F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0" w:type="auto"/>
          </w:tcPr>
          <w:p w14:paraId="1EBC504E" w14:textId="62C82A7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1650306A" w14:textId="736ADF4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5E132C" w14:textId="6603D2A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c>
          <w:tcPr>
            <w:tcW w:w="0" w:type="auto"/>
          </w:tcPr>
          <w:p w14:paraId="54DF6320" w14:textId="4CFB543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8EAB3EB" w14:textId="60D9E29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0" w:type="auto"/>
          </w:tcPr>
          <w:p w14:paraId="21D6D8A8" w14:textId="77777777" w:rsidR="00E316CE" w:rsidRPr="00736E0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F6DB915" w14:textId="4A426D0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599" w:type="dxa"/>
          </w:tcPr>
          <w:p w14:paraId="70B24406" w14:textId="612A970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AD4602">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08)","plainTextFormattedCitation":"(108)","previouslyFormattedCitation":"(107)"},"properties":{"noteIndex":0},"schema":"https://github.com/citation-style-language/schema/raw/master/csl-citation.json"}</w:instrText>
            </w:r>
            <w:r w:rsidRPr="002352DD">
              <w:rPr>
                <w:sz w:val="18"/>
                <w:szCs w:val="18"/>
              </w:rPr>
              <w:fldChar w:fldCharType="separate"/>
            </w:r>
            <w:r w:rsidR="00AD4602" w:rsidRPr="00AD4602">
              <w:rPr>
                <w:noProof/>
                <w:sz w:val="18"/>
                <w:szCs w:val="18"/>
              </w:rPr>
              <w:t>(108)</w:t>
            </w:r>
            <w:r w:rsidRPr="002352DD">
              <w:rPr>
                <w:sz w:val="18"/>
                <w:szCs w:val="18"/>
              </w:rPr>
              <w:fldChar w:fldCharType="end"/>
            </w:r>
          </w:p>
        </w:tc>
      </w:tr>
      <w:tr w:rsidR="00E316CE" w:rsidRPr="0001000C" w14:paraId="0E150A7F" w14:textId="0A7719A3"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0ED6C7" w14:textId="0E232D57" w:rsidR="00E316CE" w:rsidRPr="00771035" w:rsidRDefault="00E316CE" w:rsidP="00E316CE">
            <w:pPr>
              <w:jc w:val="center"/>
              <w:rPr>
                <w:sz w:val="18"/>
                <w:szCs w:val="18"/>
              </w:rPr>
            </w:pPr>
            <w:r>
              <w:rPr>
                <w:sz w:val="18"/>
                <w:szCs w:val="18"/>
              </w:rPr>
              <w:t>Scialla JJ</w:t>
            </w:r>
          </w:p>
        </w:tc>
        <w:tc>
          <w:tcPr>
            <w:tcW w:w="0" w:type="auto"/>
          </w:tcPr>
          <w:p w14:paraId="6C2B7745" w14:textId="768F0C1D"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0" w:type="auto"/>
          </w:tcPr>
          <w:p w14:paraId="5A8B8514" w14:textId="68D0A68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0" w:type="auto"/>
          </w:tcPr>
          <w:p w14:paraId="6A938502" w14:textId="279060F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27F187E" w14:textId="68E546E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3EDE4EA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60DB5D35" w14:textId="717C601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4B7F431F" wp14:editId="6C3EE456">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tcPr>
          <w:p w14:paraId="227C692A" w14:textId="4EE4708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19DB4527" w14:textId="2CBD40A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6035E2B8" w14:textId="428906B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599" w:type="dxa"/>
          </w:tcPr>
          <w:p w14:paraId="4EC029AA" w14:textId="2716FE4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AD4602">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09)","plainTextFormattedCitation":"(109)","previouslyFormattedCitation":"(108)"},"properties":{"noteIndex":0},"schema":"https://github.com/citation-style-language/schema/raw/master/csl-citation.json"}</w:instrText>
            </w:r>
            <w:r w:rsidRPr="00D749C6">
              <w:rPr>
                <w:sz w:val="18"/>
                <w:szCs w:val="18"/>
              </w:rPr>
              <w:fldChar w:fldCharType="separate"/>
            </w:r>
            <w:r w:rsidR="00AD4602" w:rsidRPr="00AD4602">
              <w:rPr>
                <w:noProof/>
                <w:sz w:val="18"/>
                <w:szCs w:val="18"/>
              </w:rPr>
              <w:t>(109)</w:t>
            </w:r>
            <w:r w:rsidRPr="00D749C6">
              <w:rPr>
                <w:sz w:val="18"/>
                <w:szCs w:val="18"/>
              </w:rPr>
              <w:fldChar w:fldCharType="end"/>
            </w:r>
          </w:p>
        </w:tc>
      </w:tr>
      <w:tr w:rsidR="00E316CE" w:rsidRPr="0001000C" w14:paraId="328224F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ADC3EBD" w14:textId="18D3AE22" w:rsidR="00E316CE" w:rsidRPr="00771035" w:rsidRDefault="00E316CE" w:rsidP="00E316CE">
            <w:pPr>
              <w:jc w:val="center"/>
              <w:rPr>
                <w:sz w:val="18"/>
                <w:szCs w:val="18"/>
              </w:rPr>
            </w:pPr>
            <w:proofErr w:type="spellStart"/>
            <w:r>
              <w:rPr>
                <w:sz w:val="18"/>
                <w:szCs w:val="18"/>
              </w:rPr>
              <w:t>Kanbay</w:t>
            </w:r>
            <w:proofErr w:type="spellEnd"/>
            <w:r>
              <w:rPr>
                <w:sz w:val="18"/>
                <w:szCs w:val="18"/>
              </w:rPr>
              <w:t xml:space="preserve"> M</w:t>
            </w:r>
          </w:p>
        </w:tc>
        <w:tc>
          <w:tcPr>
            <w:tcW w:w="0" w:type="auto"/>
          </w:tcPr>
          <w:p w14:paraId="3E5F883D" w14:textId="0BCC1AEF"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71FA731C" w14:textId="3031E85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301EE90B" w14:textId="05AC11B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2CDF05D1" w14:textId="352FD8A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2EEECF6" w14:textId="0797ED6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1A486FD7" w14:textId="0786E9B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7F747A5" w14:textId="5DC0090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399BBDA2" w14:textId="0C52899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99" w:type="dxa"/>
          </w:tcPr>
          <w:p w14:paraId="26C6C50C" w14:textId="1612197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D4602">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10)","plainTextFormattedCitation":"(110)","previouslyFormattedCitation":"(109)"},"properties":{"noteIndex":0},"schema":"https://github.com/citation-style-language/schema/raw/master/csl-citation.json"}</w:instrText>
            </w:r>
            <w:r w:rsidRPr="00D749C6">
              <w:rPr>
                <w:sz w:val="18"/>
                <w:szCs w:val="18"/>
              </w:rPr>
              <w:fldChar w:fldCharType="separate"/>
            </w:r>
            <w:r w:rsidR="00AD4602" w:rsidRPr="00AD4602">
              <w:rPr>
                <w:noProof/>
                <w:sz w:val="18"/>
                <w:szCs w:val="18"/>
                <w:lang w:eastAsia="ja-JP"/>
              </w:rPr>
              <w:t>(110)</w:t>
            </w:r>
            <w:r w:rsidRPr="00D749C6">
              <w:rPr>
                <w:sz w:val="18"/>
                <w:szCs w:val="18"/>
              </w:rPr>
              <w:fldChar w:fldCharType="end"/>
            </w:r>
          </w:p>
        </w:tc>
      </w:tr>
      <w:tr w:rsidR="00E316CE" w:rsidRPr="0001000C" w14:paraId="453B21CA"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69796C" w14:textId="77777777" w:rsidR="00E316CE" w:rsidRPr="00771035" w:rsidRDefault="00E316CE" w:rsidP="00E316CE">
            <w:pPr>
              <w:jc w:val="center"/>
              <w:rPr>
                <w:sz w:val="18"/>
                <w:szCs w:val="18"/>
              </w:rPr>
            </w:pPr>
          </w:p>
        </w:tc>
        <w:tc>
          <w:tcPr>
            <w:tcW w:w="0" w:type="auto"/>
          </w:tcPr>
          <w:p w14:paraId="4D63EE6A" w14:textId="77777777"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DBE2B9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9B9DA4"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FB8F99"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C08D1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467D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3FB509" w14:textId="471DBFD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446BBC9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42EDF5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3EF9058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B3F9768" w14:textId="5B55BC46" w:rsidR="00E316CE" w:rsidRPr="00771035" w:rsidRDefault="00E316CE" w:rsidP="00E316CE">
            <w:pPr>
              <w:jc w:val="center"/>
              <w:rPr>
                <w:sz w:val="18"/>
                <w:szCs w:val="18"/>
              </w:rPr>
            </w:pPr>
            <w:r>
              <w:rPr>
                <w:sz w:val="18"/>
                <w:szCs w:val="18"/>
              </w:rPr>
              <w:t>Jean G</w:t>
            </w:r>
          </w:p>
        </w:tc>
        <w:tc>
          <w:tcPr>
            <w:tcW w:w="0" w:type="auto"/>
          </w:tcPr>
          <w:p w14:paraId="51A073AE" w14:textId="0324BE79"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1382C0A4" w14:textId="33ABD0C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A2512AC" w14:textId="6175D55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1B4A01B7" w14:textId="0087248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13089EC" w14:textId="5B92384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c>
          <w:tcPr>
            <w:tcW w:w="0" w:type="auto"/>
          </w:tcPr>
          <w:p w14:paraId="1A881953" w14:textId="08D8BBC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724052ED" w14:textId="7DA822A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0BBA0FFC" w14:textId="5B7B18C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25D) deficiency</w:t>
            </w:r>
          </w:p>
        </w:tc>
        <w:tc>
          <w:tcPr>
            <w:tcW w:w="599" w:type="dxa"/>
          </w:tcPr>
          <w:p w14:paraId="7C03F5C8" w14:textId="30402F5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D4602">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11)","plainTextFormattedCitation":"(111)","previouslyFormattedCitation":"(110)"},"properties":{"noteIndex":0},"schema":"https://github.com/citation-style-language/schema/raw/master/csl-citation.json"}</w:instrText>
            </w:r>
            <w:r w:rsidRPr="00D749C6">
              <w:rPr>
                <w:sz w:val="18"/>
                <w:szCs w:val="18"/>
              </w:rPr>
              <w:fldChar w:fldCharType="separate"/>
            </w:r>
            <w:r w:rsidR="00AD4602" w:rsidRPr="00AD4602">
              <w:rPr>
                <w:noProof/>
                <w:sz w:val="18"/>
                <w:szCs w:val="18"/>
              </w:rPr>
              <w:t>(111)</w:t>
            </w:r>
            <w:r w:rsidRPr="00D749C6">
              <w:rPr>
                <w:sz w:val="18"/>
                <w:szCs w:val="18"/>
              </w:rPr>
              <w:fldChar w:fldCharType="end"/>
            </w:r>
          </w:p>
        </w:tc>
      </w:tr>
      <w:tr w:rsidR="00E316CE" w:rsidRPr="0001000C" w14:paraId="66E69599"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FDE02" w14:textId="77777777" w:rsidR="00E316CE" w:rsidRPr="00771035" w:rsidRDefault="00E316CE" w:rsidP="00E316CE">
            <w:pPr>
              <w:jc w:val="center"/>
              <w:rPr>
                <w:sz w:val="18"/>
                <w:szCs w:val="18"/>
              </w:rPr>
            </w:pPr>
          </w:p>
        </w:tc>
        <w:tc>
          <w:tcPr>
            <w:tcW w:w="0" w:type="auto"/>
          </w:tcPr>
          <w:p w14:paraId="58E4BDF4" w14:textId="77777777"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58219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0C8F0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D86AE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899B2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59EC9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5ECCF5" w14:textId="77777777" w:rsidR="00E316CE" w:rsidRPr="00D30776"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2D5F8BA" w14:textId="6CE9ADE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11BCD50E"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1446458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44CF4AC0"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E004D3A" w14:textId="5BC0EA54" w:rsidR="00E316CE" w:rsidRPr="00771035" w:rsidRDefault="00E316CE" w:rsidP="00E316CE">
            <w:pPr>
              <w:jc w:val="center"/>
              <w:rPr>
                <w:sz w:val="18"/>
                <w:szCs w:val="18"/>
              </w:rPr>
            </w:pPr>
            <w:r>
              <w:rPr>
                <w:sz w:val="18"/>
                <w:szCs w:val="18"/>
              </w:rPr>
              <w:t>Hou J-S</w:t>
            </w:r>
          </w:p>
        </w:tc>
        <w:tc>
          <w:tcPr>
            <w:tcW w:w="0" w:type="auto"/>
          </w:tcPr>
          <w:p w14:paraId="2C9F8243" w14:textId="12EA84F1"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7E551628" w14:textId="49FABEA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1400A39" w14:textId="33711A3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0D4F2C4" w14:textId="150741A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721CAC" w14:textId="526EEB8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462506E1" w14:textId="2B03497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1585C174" w14:textId="382528C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12949359" w14:textId="10ADAB5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599" w:type="dxa"/>
          </w:tcPr>
          <w:p w14:paraId="68E56E8F" w14:textId="1148524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D4602">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2)","plainTextFormattedCitation":"(112)","previouslyFormattedCitation":"(111)"},"properties":{"noteIndex":0},"schema":"https://github.com/citation-style-language/schema/raw/master/csl-citation.json"}</w:instrText>
            </w:r>
            <w:r w:rsidRPr="00D749C6">
              <w:rPr>
                <w:sz w:val="18"/>
                <w:szCs w:val="18"/>
              </w:rPr>
              <w:fldChar w:fldCharType="separate"/>
            </w:r>
            <w:r w:rsidR="00AD4602" w:rsidRPr="00AD4602">
              <w:rPr>
                <w:noProof/>
                <w:sz w:val="18"/>
                <w:szCs w:val="18"/>
              </w:rPr>
              <w:t>(112)</w:t>
            </w:r>
            <w:r w:rsidRPr="00D749C6">
              <w:rPr>
                <w:sz w:val="18"/>
                <w:szCs w:val="18"/>
              </w:rPr>
              <w:fldChar w:fldCharType="end"/>
            </w:r>
          </w:p>
        </w:tc>
      </w:tr>
      <w:tr w:rsidR="00E316CE" w:rsidRPr="0001000C" w14:paraId="55C85E0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A2E03" w14:textId="77777777" w:rsidR="00E316CE" w:rsidRPr="00771035" w:rsidRDefault="00E316CE" w:rsidP="00E316CE">
            <w:pPr>
              <w:jc w:val="center"/>
              <w:rPr>
                <w:sz w:val="18"/>
                <w:szCs w:val="18"/>
              </w:rPr>
            </w:pPr>
          </w:p>
        </w:tc>
        <w:tc>
          <w:tcPr>
            <w:tcW w:w="0" w:type="auto"/>
          </w:tcPr>
          <w:p w14:paraId="309407BA" w14:textId="77777777"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F92DD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6108B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099473A"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4E4C9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7EBB6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E71802" w14:textId="161ECCB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0FCE315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446A8D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751C298"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D102170" w14:textId="369F3230" w:rsidR="00E316CE" w:rsidRPr="00771035" w:rsidRDefault="00E316CE" w:rsidP="00E316CE">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Carvalho Gonçalves</w:t>
            </w:r>
          </w:p>
        </w:tc>
        <w:tc>
          <w:tcPr>
            <w:tcW w:w="0" w:type="auto"/>
          </w:tcPr>
          <w:p w14:paraId="3EDF7AE3" w14:textId="14552266"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1E7A2EF5" w14:textId="2115570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50683456" w14:textId="4AB9902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8AC9E15" w14:textId="4BDCCAE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139797A" w14:textId="70605DA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5BC740E6" w14:textId="7CE4C56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0" w:type="auto"/>
          </w:tcPr>
          <w:p w14:paraId="06119D16" w14:textId="6F75FC5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383ACD1E" w14:textId="1745F38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599" w:type="dxa"/>
          </w:tcPr>
          <w:p w14:paraId="42DBDA48" w14:textId="4525587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sidR="00AD4602">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3)","plainTextFormattedCitation":"(113)","previouslyFormattedCitation":"(112)"},"properties":{"noteIndex":0},"schema":"https://github.com/citation-style-language/schema/raw/master/csl-citation.json"}</w:instrText>
            </w:r>
            <w:r w:rsidRPr="00D749C6">
              <w:rPr>
                <w:sz w:val="18"/>
                <w:szCs w:val="18"/>
              </w:rPr>
              <w:fldChar w:fldCharType="separate"/>
            </w:r>
            <w:r w:rsidR="00AD4602" w:rsidRPr="00AD4602">
              <w:rPr>
                <w:noProof/>
                <w:sz w:val="18"/>
                <w:szCs w:val="18"/>
              </w:rPr>
              <w:t>(113)</w:t>
            </w:r>
            <w:r w:rsidRPr="00D749C6">
              <w:rPr>
                <w:sz w:val="18"/>
                <w:szCs w:val="18"/>
              </w:rPr>
              <w:fldChar w:fldCharType="end"/>
            </w:r>
          </w:p>
        </w:tc>
      </w:tr>
      <w:tr w:rsidR="00E316CE" w:rsidRPr="0001000C" w14:paraId="1624C0B5"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597280" w14:textId="4B964ECD" w:rsidR="00E316CE" w:rsidRPr="00771035" w:rsidRDefault="00E316CE" w:rsidP="00E316CE">
            <w:pPr>
              <w:jc w:val="center"/>
              <w:rPr>
                <w:sz w:val="18"/>
                <w:szCs w:val="18"/>
              </w:rPr>
            </w:pPr>
            <w:r>
              <w:rPr>
                <w:sz w:val="18"/>
                <w:szCs w:val="18"/>
              </w:rPr>
              <w:t>Chang JH</w:t>
            </w:r>
          </w:p>
        </w:tc>
        <w:tc>
          <w:tcPr>
            <w:tcW w:w="0" w:type="auto"/>
          </w:tcPr>
          <w:p w14:paraId="118A8C6B" w14:textId="6059DFEB" w:rsidR="00E316CE" w:rsidRPr="0077103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0B399847" w14:textId="72F0253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3B938022" w14:textId="01D0AFF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4A775DD" w14:textId="3DFA2E8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7616D23" w14:textId="41D7CE8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6AA7187E" w14:textId="40966F4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76378DC" w14:textId="6637186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29A9307E" w14:textId="3269664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599" w:type="dxa"/>
          </w:tcPr>
          <w:p w14:paraId="5AB613DC" w14:textId="5F5BD59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sidR="000A5EA6">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71)","plainTextFormattedCitation":"(71)","previouslyFormattedCitation":"(71)"},"properties":{"noteIndex":0},"schema":"https://github.com/citation-style-language/schema/raw/master/csl-citation.json"}</w:instrText>
            </w:r>
            <w:r w:rsidRPr="00D749C6">
              <w:rPr>
                <w:sz w:val="18"/>
                <w:szCs w:val="18"/>
              </w:rPr>
              <w:fldChar w:fldCharType="separate"/>
            </w:r>
            <w:r w:rsidR="000A5EA6" w:rsidRPr="000A5EA6">
              <w:rPr>
                <w:noProof/>
                <w:sz w:val="18"/>
                <w:szCs w:val="18"/>
              </w:rPr>
              <w:t>(71)</w:t>
            </w:r>
            <w:r w:rsidRPr="00D749C6">
              <w:rPr>
                <w:sz w:val="18"/>
                <w:szCs w:val="18"/>
              </w:rPr>
              <w:fldChar w:fldCharType="end"/>
            </w:r>
          </w:p>
        </w:tc>
      </w:tr>
      <w:tr w:rsidR="00E316CE" w:rsidRPr="0001000C" w14:paraId="37EAB42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C87F850" w14:textId="7AB10255" w:rsidR="00E316CE" w:rsidRPr="00771035" w:rsidRDefault="00E316CE" w:rsidP="00E316CE">
            <w:pPr>
              <w:jc w:val="center"/>
              <w:rPr>
                <w:sz w:val="18"/>
                <w:szCs w:val="18"/>
              </w:rPr>
            </w:pPr>
            <w:r w:rsidRPr="006C4DC8">
              <w:rPr>
                <w:sz w:val="18"/>
                <w:szCs w:val="18"/>
              </w:rPr>
              <w:t>Zhang AH</w:t>
            </w:r>
          </w:p>
        </w:tc>
        <w:tc>
          <w:tcPr>
            <w:tcW w:w="0" w:type="auto"/>
          </w:tcPr>
          <w:p w14:paraId="674DFC20" w14:textId="647597DD" w:rsidR="00E316CE" w:rsidRPr="0077103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35CE3EBA" w14:textId="4C42B69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493D03" w14:textId="6BA7D8F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8B674F4" w14:textId="5C0B69A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AB19ED1" w14:textId="017A6A4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E29669C" w14:textId="389BA79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15526835" w14:textId="47CDF18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3213EA39" w14:textId="423F3D8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599" w:type="dxa"/>
          </w:tcPr>
          <w:p w14:paraId="410D57B6" w14:textId="4C37BC2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D4602">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14)","plainTextFormattedCitation":"(114)","previouslyFormattedCitation":"(113)"},"properties":{"noteIndex":0},"schema":"https://github.com/citation-style-language/schema/raw/master/csl-citation.json"}</w:instrText>
            </w:r>
            <w:r>
              <w:rPr>
                <w:sz w:val="18"/>
                <w:szCs w:val="18"/>
                <w:lang w:eastAsia="ja-JP"/>
              </w:rPr>
              <w:fldChar w:fldCharType="separate"/>
            </w:r>
            <w:r w:rsidR="00AD4602" w:rsidRPr="00AD4602">
              <w:rPr>
                <w:noProof/>
                <w:sz w:val="18"/>
                <w:szCs w:val="18"/>
              </w:rPr>
              <w:t>(114)</w:t>
            </w:r>
            <w:r>
              <w:rPr>
                <w:sz w:val="18"/>
                <w:szCs w:val="18"/>
                <w:lang w:eastAsia="ja-JP"/>
              </w:rPr>
              <w:fldChar w:fldCharType="end"/>
            </w:r>
          </w:p>
        </w:tc>
      </w:tr>
      <w:tr w:rsidR="00E316CE" w:rsidRPr="0001000C" w14:paraId="6E865EF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E994FA" w14:textId="77777777" w:rsidR="00E316CE" w:rsidRPr="006C4DC8" w:rsidRDefault="00E316CE" w:rsidP="00E316CE">
            <w:pPr>
              <w:jc w:val="center"/>
              <w:rPr>
                <w:sz w:val="18"/>
                <w:szCs w:val="18"/>
              </w:rPr>
            </w:pPr>
          </w:p>
        </w:tc>
        <w:tc>
          <w:tcPr>
            <w:tcW w:w="0" w:type="auto"/>
          </w:tcPr>
          <w:p w14:paraId="50051FF9" w14:textId="77777777"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A87589"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B2000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B8F98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493464"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6BA85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E25B413" w14:textId="6159E67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277A05A9"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0F37E62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6A9FC63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64590A8" w14:textId="360C17B3" w:rsidR="00E316CE" w:rsidRPr="006C4DC8" w:rsidRDefault="00E316CE" w:rsidP="00E316CE">
            <w:pPr>
              <w:jc w:val="center"/>
              <w:rPr>
                <w:sz w:val="18"/>
                <w:szCs w:val="18"/>
              </w:rPr>
            </w:pPr>
            <w:r>
              <w:rPr>
                <w:sz w:val="18"/>
                <w:szCs w:val="18"/>
              </w:rPr>
              <w:t>Block GA</w:t>
            </w:r>
          </w:p>
        </w:tc>
        <w:tc>
          <w:tcPr>
            <w:tcW w:w="0" w:type="auto"/>
          </w:tcPr>
          <w:p w14:paraId="05CB3E13" w14:textId="41324EB6"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6119057D" w14:textId="31C556D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17F47B28" w14:textId="4EE9AB9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192572D8" w14:textId="3BACDEF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CB37C9E" w14:textId="7FB9E2A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1CC0A36D" w14:textId="0AAB1A1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4A40E6" w14:textId="5CC72A0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40A3D">
              <w:rPr>
                <w:sz w:val="18"/>
                <w:szCs w:val="18"/>
              </w:rPr>
              <w:t>0</w:t>
            </w:r>
            <w:r>
              <w:rPr>
                <w:sz w:val="18"/>
                <w:szCs w:val="18"/>
              </w:rPr>
              <w:t>.774, p = 0.0001</w:t>
            </w:r>
          </w:p>
        </w:tc>
        <w:tc>
          <w:tcPr>
            <w:tcW w:w="0" w:type="auto"/>
          </w:tcPr>
          <w:p w14:paraId="2CA88927" w14:textId="4103481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599" w:type="dxa"/>
          </w:tcPr>
          <w:p w14:paraId="58A26F97" w14:textId="507B8B0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D4602">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15)","plainTextFormattedCitation":"(115)","previouslyFormattedCitation":"(114)"},"properties":{"noteIndex":0},"schema":"https://github.com/citation-style-language/schema/raw/master/csl-citation.json"}</w:instrText>
            </w:r>
            <w:r>
              <w:rPr>
                <w:sz w:val="18"/>
                <w:szCs w:val="18"/>
                <w:lang w:eastAsia="ja-JP"/>
              </w:rPr>
              <w:fldChar w:fldCharType="separate"/>
            </w:r>
            <w:r w:rsidR="00AD4602" w:rsidRPr="00AD4602">
              <w:rPr>
                <w:noProof/>
                <w:sz w:val="18"/>
                <w:szCs w:val="18"/>
              </w:rPr>
              <w:t>(115)</w:t>
            </w:r>
            <w:r>
              <w:rPr>
                <w:sz w:val="18"/>
                <w:szCs w:val="18"/>
                <w:lang w:eastAsia="ja-JP"/>
              </w:rPr>
              <w:fldChar w:fldCharType="end"/>
            </w:r>
          </w:p>
        </w:tc>
      </w:tr>
      <w:tr w:rsidR="00E316CE" w:rsidRPr="0001000C" w14:paraId="7356847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A4A3D" w14:textId="77777777" w:rsidR="00E316CE" w:rsidRPr="006C4DC8" w:rsidRDefault="00E316CE" w:rsidP="00E316CE">
            <w:pPr>
              <w:jc w:val="center"/>
              <w:rPr>
                <w:sz w:val="18"/>
                <w:szCs w:val="18"/>
              </w:rPr>
            </w:pPr>
          </w:p>
        </w:tc>
        <w:tc>
          <w:tcPr>
            <w:tcW w:w="0" w:type="auto"/>
          </w:tcPr>
          <w:p w14:paraId="2B7EFB59" w14:textId="77777777"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7D627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23766F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75F59D"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25C406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1ED0D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3F58EB" w14:textId="05DB9C7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564316C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66CD76E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3AE0558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2BBC1CA" w14:textId="39A2F9EB" w:rsidR="00E316CE" w:rsidRPr="006C4DC8" w:rsidRDefault="00E316CE" w:rsidP="00E316CE">
            <w:pPr>
              <w:jc w:val="center"/>
              <w:rPr>
                <w:sz w:val="18"/>
                <w:szCs w:val="18"/>
              </w:rPr>
            </w:pPr>
            <w:r w:rsidRPr="00935075">
              <w:rPr>
                <w:sz w:val="18"/>
                <w:szCs w:val="18"/>
              </w:rPr>
              <w:t>Ho TY</w:t>
            </w:r>
          </w:p>
        </w:tc>
        <w:tc>
          <w:tcPr>
            <w:tcW w:w="0" w:type="auto"/>
          </w:tcPr>
          <w:p w14:paraId="480620CC" w14:textId="49DAB48E"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A98">
              <w:rPr>
                <w:sz w:val="18"/>
                <w:szCs w:val="18"/>
              </w:rPr>
              <w:t>31477034</w:t>
            </w:r>
          </w:p>
        </w:tc>
        <w:tc>
          <w:tcPr>
            <w:tcW w:w="0" w:type="auto"/>
          </w:tcPr>
          <w:p w14:paraId="2E2517B7" w14:textId="6850701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00B86A5" w14:textId="339AA13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394680" w14:textId="78441F1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1527F2E" w14:textId="45440C7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4E5EA05" w14:textId="163CC7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034F8149" w14:textId="0C3A9CB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1C1F7B3A" w14:textId="4BA088E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599" w:type="dxa"/>
          </w:tcPr>
          <w:p w14:paraId="7EC73244" w14:textId="1FE3B8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sidR="00AD4602">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6)","plainTextFormattedCitation":"(116)","previouslyFormattedCitation":"(115)"},"properties":{"noteIndex":0},"schema":"https://github.com/citation-style-language/schema/raw/master/csl-citation.json"}</w:instrText>
            </w:r>
            <w:r>
              <w:rPr>
                <w:sz w:val="18"/>
                <w:szCs w:val="18"/>
                <w:lang w:eastAsia="ja-JP"/>
              </w:rPr>
              <w:fldChar w:fldCharType="separate"/>
            </w:r>
            <w:r w:rsidR="00AD4602" w:rsidRPr="00AD4602">
              <w:rPr>
                <w:noProof/>
                <w:sz w:val="18"/>
                <w:szCs w:val="18"/>
              </w:rPr>
              <w:t>(116)</w:t>
            </w:r>
            <w:r>
              <w:rPr>
                <w:sz w:val="18"/>
                <w:szCs w:val="18"/>
                <w:lang w:eastAsia="ja-JP"/>
              </w:rPr>
              <w:fldChar w:fldCharType="end"/>
            </w:r>
          </w:p>
        </w:tc>
      </w:tr>
      <w:tr w:rsidR="00E316CE" w:rsidRPr="0001000C" w14:paraId="021A752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927FC" w14:textId="30319662" w:rsidR="00E316CE" w:rsidRPr="006C4DC8" w:rsidRDefault="00E316CE" w:rsidP="00E316CE">
            <w:pPr>
              <w:jc w:val="center"/>
              <w:rPr>
                <w:sz w:val="18"/>
                <w:szCs w:val="18"/>
              </w:rPr>
            </w:pPr>
            <w:proofErr w:type="spellStart"/>
            <w:r>
              <w:rPr>
                <w:sz w:val="18"/>
                <w:szCs w:val="18"/>
              </w:rPr>
              <w:t>Kuo</w:t>
            </w:r>
            <w:proofErr w:type="spellEnd"/>
            <w:r>
              <w:rPr>
                <w:sz w:val="18"/>
                <w:szCs w:val="18"/>
              </w:rPr>
              <w:t xml:space="preserve"> TH</w:t>
            </w:r>
          </w:p>
        </w:tc>
        <w:tc>
          <w:tcPr>
            <w:tcW w:w="0" w:type="auto"/>
          </w:tcPr>
          <w:p w14:paraId="173FD37A" w14:textId="172268E1"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Pr>
          <w:p w14:paraId="06A0BC80" w14:textId="4AEF74D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5F6C316C" w14:textId="0BFF9EB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54B0DB8B" w14:textId="4900758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1FE33F23" w14:textId="2995812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6BF9DACF" w14:textId="0D7E3C3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4C20C5" w14:textId="112D189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62922338" w14:textId="74733E4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599" w:type="dxa"/>
          </w:tcPr>
          <w:p w14:paraId="1B5E0CB6" w14:textId="4428B9C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AD4602">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17)","plainTextFormattedCitation":"(117)","previouslyFormattedCitation":"(116)"},"properties":{"noteIndex":0},"schema":"https://github.com/citation-style-language/schema/raw/master/csl-citation.json"}</w:instrText>
            </w:r>
            <w:r>
              <w:rPr>
                <w:sz w:val="18"/>
                <w:szCs w:val="18"/>
                <w:lang w:eastAsia="ja-JP"/>
              </w:rPr>
              <w:fldChar w:fldCharType="separate"/>
            </w:r>
            <w:r w:rsidR="00AD4602" w:rsidRPr="00AD4602">
              <w:rPr>
                <w:noProof/>
                <w:sz w:val="18"/>
                <w:szCs w:val="18"/>
              </w:rPr>
              <w:t>(117)</w:t>
            </w:r>
            <w:r>
              <w:rPr>
                <w:sz w:val="18"/>
                <w:szCs w:val="18"/>
                <w:lang w:eastAsia="ja-JP"/>
              </w:rPr>
              <w:fldChar w:fldCharType="end"/>
            </w:r>
          </w:p>
        </w:tc>
      </w:tr>
      <w:tr w:rsidR="00E316CE" w:rsidRPr="0001000C" w14:paraId="1BAA1102"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FC188D3" w14:textId="0BE1A574" w:rsidR="00E316CE" w:rsidRPr="006C4DC8" w:rsidRDefault="00E316CE" w:rsidP="00E316CE">
            <w:pPr>
              <w:jc w:val="center"/>
              <w:rPr>
                <w:sz w:val="18"/>
                <w:szCs w:val="18"/>
              </w:rPr>
            </w:pPr>
            <w:r>
              <w:rPr>
                <w:sz w:val="18"/>
                <w:szCs w:val="18"/>
              </w:rPr>
              <w:t>Fain ME</w:t>
            </w:r>
          </w:p>
        </w:tc>
        <w:tc>
          <w:tcPr>
            <w:tcW w:w="0" w:type="auto"/>
          </w:tcPr>
          <w:p w14:paraId="5EAAD2B4" w14:textId="7DF853FF"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5A622B3D" w14:textId="6B8C44F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0321B9ED" w14:textId="00F67F6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FE668C1" w14:textId="386C9AC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54D7BAD" w14:textId="4785A9C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088E51E0" w14:textId="5E8F84A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6E7B06D" w14:textId="652DC01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11682C54" w14:textId="53F6FB3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599" w:type="dxa"/>
          </w:tcPr>
          <w:p w14:paraId="6479471D" w14:textId="0F783AD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sidR="00AD4602">
              <w:rPr>
                <w:rFonts w:ascii="Cambria Math" w:hAnsi="Cambria Math" w:cs="Cambria Math"/>
                <w:sz w:val="18"/>
                <w:szCs w:val="18"/>
              </w:rPr>
              <w:instrText>‑</w:instrText>
            </w:r>
            <w:r w:rsidR="00AD4602">
              <w:rPr>
                <w:sz w:val="18"/>
                <w:szCs w:val="18"/>
              </w:rPr>
              <w:instrText>reactive protein (CRP), and selected bone metabolism parameters including phosphorus, calcium, intact parathormone (iPTH), alkaline phosphatase, osteopontin, osteoprotegerin, osteocalcin, fetuin A, and fibroblast growth factor</w:instrText>
            </w:r>
            <w:r w:rsidR="00AD4602">
              <w:rPr>
                <w:rFonts w:ascii="Cambria Math" w:hAnsi="Cambria Math" w:cs="Cambria Math"/>
                <w:sz w:val="18"/>
                <w:szCs w:val="18"/>
              </w:rPr>
              <w:instrText>‑</w:instrText>
            </w:r>
            <w:r w:rsidR="00AD4602">
              <w:rPr>
                <w:sz w:val="18"/>
                <w:szCs w:val="18"/>
              </w:rPr>
              <w:instrText>23 (FGF</w:instrText>
            </w:r>
            <w:r w:rsidR="00AD4602">
              <w:rPr>
                <w:rFonts w:ascii="Cambria Math" w:hAnsi="Cambria Math" w:cs="Cambria Math"/>
                <w:sz w:val="18"/>
                <w:szCs w:val="18"/>
              </w:rPr>
              <w:instrText>‑</w:instrText>
            </w:r>
            <w:r w:rsidR="00AD4602">
              <w:rPr>
                <w:sz w:val="18"/>
                <w:szCs w:val="18"/>
              </w:rPr>
              <w:instrText>23) in patients treated with peritoneal dialysis. PATIENTS AND METHODS: The study included 67 patients with chronic kidney disease (36 men and 31 women) aged 53 ±13 years (range, 19-75 years) treated with peritoneal dialysis for 30 ±24 months. The CCA</w:instrText>
            </w:r>
            <w:r w:rsidR="00AD4602">
              <w:rPr>
                <w:rFonts w:ascii="Cambria Math" w:hAnsi="Cambria Math" w:cs="Cambria Math"/>
                <w:sz w:val="18"/>
                <w:szCs w:val="18"/>
              </w:rPr>
              <w:instrText>‑</w:instrText>
            </w:r>
            <w:r w:rsidR="00AD4602">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sidR="00AD4602">
              <w:rPr>
                <w:rFonts w:ascii="Cambria Math" w:hAnsi="Cambria Math" w:cs="Cambria Math"/>
                <w:sz w:val="18"/>
                <w:szCs w:val="18"/>
              </w:rPr>
              <w:instrText>‑</w:instrText>
            </w:r>
            <w:r w:rsidR="00AD4602">
              <w:rPr>
                <w:sz w:val="18"/>
                <w:szCs w:val="18"/>
              </w:rPr>
              <w:instrText>23 using commercial enzyme</w:instrText>
            </w:r>
            <w:r w:rsidR="00AD4602">
              <w:rPr>
                <w:rFonts w:ascii="Cambria Math" w:hAnsi="Cambria Math" w:cs="Cambria Math"/>
                <w:sz w:val="18"/>
                <w:szCs w:val="18"/>
              </w:rPr>
              <w:instrText>‑</w:instrText>
            </w:r>
            <w:r w:rsidR="00AD4602">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sidR="00AD4602">
              <w:rPr>
                <w:rFonts w:ascii="Cambria Math" w:hAnsi="Cambria Math" w:cs="Cambria Math"/>
                <w:sz w:val="18"/>
                <w:szCs w:val="18"/>
              </w:rPr>
              <w:instrText>‑</w:instrText>
            </w:r>
            <w:r w:rsidR="00AD4602">
              <w:rPr>
                <w:sz w:val="18"/>
                <w:szCs w:val="18"/>
              </w:rPr>
              <w:instrText>transformed osteoprotegerin values (r = 0.38, P = 0.02) remained independently associated with the CCA-IMT. The highest CCA</w:instrText>
            </w:r>
            <w:r w:rsidR="00AD4602">
              <w:rPr>
                <w:rFonts w:ascii="Cambria Math" w:hAnsi="Cambria Math" w:cs="Cambria Math"/>
                <w:sz w:val="18"/>
                <w:szCs w:val="18"/>
              </w:rPr>
              <w:instrText>‑</w:instrText>
            </w:r>
            <w:r w:rsidR="00AD4602">
              <w:rPr>
                <w:sz w:val="18"/>
                <w:szCs w:val="18"/>
              </w:rPr>
              <w:instrText xml:space="preserve">IMT values (0.85 </w:instrText>
            </w:r>
            <w:r w:rsidR="00AD4602">
              <w:rPr>
                <w:rFonts w:ascii="Calibri" w:hAnsi="Calibri" w:cs="Calibri"/>
                <w:sz w:val="18"/>
                <w:szCs w:val="18"/>
              </w:rPr>
              <w:instrText>±</w:instrText>
            </w:r>
            <w:r w:rsidR="00AD4602">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sidR="00AD4602">
              <w:rPr>
                <w:rFonts w:ascii="Cambria Math" w:hAnsi="Cambria Math" w:cs="Cambria Math"/>
                <w:sz w:val="18"/>
                <w:szCs w:val="18"/>
              </w:rPr>
              <w:instrText>‑</w:instrText>
            </w:r>
            <w:r w:rsidR="00AD4602">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18)","plainTextFormattedCitation":"(118)","previouslyFormattedCitation":"(117)"},"properties":{"noteIndex":0},"schema":"https://github.com/citation-style-language/schema/raw/master/csl-citation.json"}</w:instrText>
            </w:r>
            <w:r>
              <w:rPr>
                <w:sz w:val="18"/>
                <w:szCs w:val="18"/>
              </w:rPr>
              <w:fldChar w:fldCharType="separate"/>
            </w:r>
            <w:r w:rsidR="00AD4602" w:rsidRPr="00AD4602">
              <w:rPr>
                <w:noProof/>
                <w:sz w:val="18"/>
                <w:szCs w:val="18"/>
              </w:rPr>
              <w:t>(118)</w:t>
            </w:r>
            <w:r>
              <w:rPr>
                <w:sz w:val="18"/>
                <w:szCs w:val="18"/>
              </w:rPr>
              <w:fldChar w:fldCharType="end"/>
            </w:r>
          </w:p>
        </w:tc>
      </w:tr>
      <w:tr w:rsidR="00E316CE" w:rsidRPr="0001000C" w14:paraId="2B134DAA"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651997" w14:textId="77777777" w:rsidR="00E316CE" w:rsidRPr="006C4DC8" w:rsidRDefault="00E316CE" w:rsidP="00E316CE">
            <w:pPr>
              <w:jc w:val="center"/>
              <w:rPr>
                <w:sz w:val="18"/>
                <w:szCs w:val="18"/>
              </w:rPr>
            </w:pPr>
          </w:p>
        </w:tc>
        <w:tc>
          <w:tcPr>
            <w:tcW w:w="0" w:type="auto"/>
          </w:tcPr>
          <w:p w14:paraId="00939A7D" w14:textId="77777777"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99A5EB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23059E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F542BD"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0E2E7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218807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51FC9" w14:textId="72A0A650" w:rsidR="00E316CE" w:rsidRPr="00B2372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CA13197" w14:textId="1F48D25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599" w:type="dxa"/>
          </w:tcPr>
          <w:p w14:paraId="4EF86A5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4B4033C0"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EDAAB34" w14:textId="5D51D1BD" w:rsidR="00E316CE" w:rsidRPr="006C4DC8" w:rsidRDefault="00E316CE" w:rsidP="00E316CE">
            <w:pPr>
              <w:jc w:val="center"/>
              <w:rPr>
                <w:sz w:val="18"/>
                <w:szCs w:val="18"/>
              </w:rPr>
            </w:pPr>
            <w:proofErr w:type="spellStart"/>
            <w:r>
              <w:rPr>
                <w:sz w:val="18"/>
                <w:szCs w:val="18"/>
              </w:rPr>
              <w:t>Claes</w:t>
            </w:r>
            <w:proofErr w:type="spellEnd"/>
            <w:r>
              <w:rPr>
                <w:sz w:val="18"/>
                <w:szCs w:val="18"/>
              </w:rPr>
              <w:t xml:space="preserve"> KJ</w:t>
            </w:r>
          </w:p>
        </w:tc>
        <w:tc>
          <w:tcPr>
            <w:tcW w:w="0" w:type="auto"/>
          </w:tcPr>
          <w:p w14:paraId="55E6DDBB" w14:textId="0BD3F78F"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23788689</w:t>
            </w:r>
          </w:p>
        </w:tc>
        <w:tc>
          <w:tcPr>
            <w:tcW w:w="0" w:type="auto"/>
          </w:tcPr>
          <w:p w14:paraId="14D521E2" w14:textId="590EF02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4D56">
              <w:rPr>
                <w:sz w:val="18"/>
                <w:szCs w:val="18"/>
              </w:rPr>
              <w:t>Belgium</w:t>
            </w:r>
          </w:p>
        </w:tc>
        <w:tc>
          <w:tcPr>
            <w:tcW w:w="0" w:type="auto"/>
          </w:tcPr>
          <w:p w14:paraId="4F819180" w14:textId="0D9BBC2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8B7B065" w14:textId="3366921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79F6E4CF" w14:textId="5CA2E44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4</w:t>
            </w:r>
          </w:p>
        </w:tc>
        <w:tc>
          <w:tcPr>
            <w:tcW w:w="0" w:type="auto"/>
          </w:tcPr>
          <w:p w14:paraId="0FB4DC67" w14:textId="4D64F48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820812" w14:textId="77777777" w:rsidR="00E316CE" w:rsidRPr="006C01C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n multivariate regression analysis, older</w:t>
            </w:r>
          </w:p>
          <w:p w14:paraId="4C7C6B03" w14:textId="52A642DE" w:rsidR="00E316CE" w:rsidRPr="006C01C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C222F13" w14:textId="18A1FA02" w:rsidR="00E316CE" w:rsidRPr="006C01C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2674D5B4" w14:textId="3F14E153" w:rsidR="00E316CE" w:rsidRPr="006C01C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6B372026" w14:textId="77777777" w:rsidR="00E316CE" w:rsidRPr="006C01C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identified as independent determinants of higher levels of</w:t>
            </w:r>
          </w:p>
          <w:p w14:paraId="287810FE" w14:textId="3CD92FC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01C7">
              <w:rPr>
                <w:sz w:val="18"/>
                <w:szCs w:val="18"/>
              </w:rPr>
              <w:t>circulating sclerostin.</w:t>
            </w:r>
          </w:p>
        </w:tc>
        <w:tc>
          <w:tcPr>
            <w:tcW w:w="0" w:type="auto"/>
          </w:tcPr>
          <w:p w14:paraId="2130B53F" w14:textId="0302AFE9" w:rsidR="00E316CE" w:rsidRPr="00B2372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sclerostin</w:t>
            </w:r>
          </w:p>
        </w:tc>
        <w:tc>
          <w:tcPr>
            <w:tcW w:w="599" w:type="dxa"/>
          </w:tcPr>
          <w:p w14:paraId="64A5E49C" w14:textId="0F64571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19)","plainTextFormattedCitation":"(119)","previouslyFormattedCitation":"(118)"},"properties":{"noteIndex":0},"schema":"https://github.com/citation-style-language/schema/raw/master/csl-citation.json"}</w:instrText>
            </w:r>
            <w:r>
              <w:rPr>
                <w:sz w:val="18"/>
                <w:szCs w:val="18"/>
              </w:rPr>
              <w:fldChar w:fldCharType="separate"/>
            </w:r>
            <w:r w:rsidR="00AD4602" w:rsidRPr="00AD4602">
              <w:rPr>
                <w:noProof/>
                <w:sz w:val="18"/>
                <w:szCs w:val="18"/>
              </w:rPr>
              <w:t>(119)</w:t>
            </w:r>
            <w:r>
              <w:rPr>
                <w:sz w:val="18"/>
                <w:szCs w:val="18"/>
              </w:rPr>
              <w:fldChar w:fldCharType="end"/>
            </w:r>
          </w:p>
        </w:tc>
      </w:tr>
      <w:tr w:rsidR="00E316CE" w:rsidRPr="0001000C" w14:paraId="4C89FBD1"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BAFC3" w14:textId="70188EF5" w:rsidR="00E316CE" w:rsidRPr="006C4DC8" w:rsidRDefault="00E316CE" w:rsidP="00E316CE">
            <w:pPr>
              <w:jc w:val="center"/>
              <w:rPr>
                <w:sz w:val="18"/>
                <w:szCs w:val="18"/>
              </w:rPr>
            </w:pPr>
            <w:proofErr w:type="spellStart"/>
            <w:r w:rsidRPr="006077C8">
              <w:rPr>
                <w:sz w:val="18"/>
                <w:szCs w:val="18"/>
              </w:rPr>
              <w:t>Baralić</w:t>
            </w:r>
            <w:proofErr w:type="spellEnd"/>
            <w:r w:rsidRPr="006077C8">
              <w:rPr>
                <w:sz w:val="18"/>
                <w:szCs w:val="18"/>
              </w:rPr>
              <w:t xml:space="preserve"> M</w:t>
            </w:r>
          </w:p>
        </w:tc>
        <w:tc>
          <w:tcPr>
            <w:tcW w:w="0" w:type="auto"/>
          </w:tcPr>
          <w:p w14:paraId="1202C6A7" w14:textId="43E3BF99"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0F8B9CFC" w14:textId="3C02932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Serbia</w:t>
            </w:r>
          </w:p>
        </w:tc>
        <w:tc>
          <w:tcPr>
            <w:tcW w:w="0" w:type="auto"/>
          </w:tcPr>
          <w:p w14:paraId="7A121861" w14:textId="7ED0EC9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33E4138" w14:textId="40628E3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658BE1D" w14:textId="59762ED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w:t>
            </w:r>
          </w:p>
        </w:tc>
        <w:tc>
          <w:tcPr>
            <w:tcW w:w="0" w:type="auto"/>
          </w:tcPr>
          <w:p w14:paraId="35821DED" w14:textId="4753D1E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x (0? 1?)</w:t>
            </w:r>
          </w:p>
        </w:tc>
        <w:tc>
          <w:tcPr>
            <w:tcW w:w="0" w:type="auto"/>
          </w:tcPr>
          <w:p w14:paraId="5BC2DA33" w14:textId="4587C38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5D39ACD8" w14:textId="07B0A428" w:rsidR="00E316CE" w:rsidRPr="00B2372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599" w:type="dxa"/>
          </w:tcPr>
          <w:p w14:paraId="08A8BDE7" w14:textId="457D280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120)","plainTextFormattedCitation":"(120)","previouslyFormattedCitation":"(119)"},"properties":{"noteIndex":0},"schema":"https://github.com/citation-style-language/schema/raw/master/csl-citation.json"}</w:instrText>
            </w:r>
            <w:r>
              <w:rPr>
                <w:sz w:val="18"/>
                <w:szCs w:val="18"/>
              </w:rPr>
              <w:fldChar w:fldCharType="separate"/>
            </w:r>
            <w:r w:rsidR="00AD4602" w:rsidRPr="00AD4602">
              <w:rPr>
                <w:noProof/>
                <w:sz w:val="18"/>
                <w:szCs w:val="18"/>
              </w:rPr>
              <w:t>(120)</w:t>
            </w:r>
            <w:r>
              <w:rPr>
                <w:sz w:val="18"/>
                <w:szCs w:val="18"/>
              </w:rPr>
              <w:fldChar w:fldCharType="end"/>
            </w:r>
          </w:p>
        </w:tc>
      </w:tr>
      <w:tr w:rsidR="00E316CE" w:rsidRPr="0001000C" w14:paraId="255DA589"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37CCC7C" w14:textId="77777777" w:rsidR="00E316CE" w:rsidRPr="006C4DC8" w:rsidRDefault="00E316CE" w:rsidP="00E316CE">
            <w:pPr>
              <w:jc w:val="center"/>
              <w:rPr>
                <w:sz w:val="18"/>
                <w:szCs w:val="18"/>
              </w:rPr>
            </w:pPr>
          </w:p>
        </w:tc>
        <w:tc>
          <w:tcPr>
            <w:tcW w:w="0" w:type="auto"/>
          </w:tcPr>
          <w:p w14:paraId="45BDAF9A" w14:textId="77777777"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6843C"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0BAAB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CA216A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4C30D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FB04C5"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F2D0C8" w14:textId="61BDB2F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184072FB" w14:textId="633E61D3" w:rsidR="00E316CE" w:rsidRPr="00B2372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lative wall thickness (RWT)</w:t>
            </w:r>
          </w:p>
        </w:tc>
        <w:tc>
          <w:tcPr>
            <w:tcW w:w="599" w:type="dxa"/>
          </w:tcPr>
          <w:p w14:paraId="7B87D75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B0CD61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978CF8" w14:textId="30872F1B" w:rsidR="00E316CE" w:rsidRPr="006C4DC8" w:rsidRDefault="00E316CE" w:rsidP="00E316CE">
            <w:pPr>
              <w:jc w:val="center"/>
              <w:rPr>
                <w:sz w:val="18"/>
                <w:szCs w:val="18"/>
              </w:rPr>
            </w:pPr>
            <w:r>
              <w:rPr>
                <w:sz w:val="18"/>
                <w:szCs w:val="18"/>
              </w:rPr>
              <w:t>Porter CJ</w:t>
            </w:r>
          </w:p>
        </w:tc>
        <w:tc>
          <w:tcPr>
            <w:tcW w:w="0" w:type="auto"/>
          </w:tcPr>
          <w:p w14:paraId="1807EBA0" w14:textId="7910AEDF" w:rsidR="00E316CE" w:rsidRPr="006C4DC8"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E5AB3">
              <w:rPr>
                <w:sz w:val="18"/>
                <w:szCs w:val="18"/>
              </w:rPr>
              <w:t>17617653</w:t>
            </w:r>
          </w:p>
        </w:tc>
        <w:tc>
          <w:tcPr>
            <w:tcW w:w="0" w:type="auto"/>
          </w:tcPr>
          <w:p w14:paraId="02E72854" w14:textId="20A4AB1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7902D1C3" w14:textId="122F428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C362F55" w14:textId="7BCF4C2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5C2CCA2" w14:textId="6E2C6E1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D314D53" w14:textId="319CBAC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47704743" w14:textId="64B59BB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96AB493" w14:textId="2AC9D55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599" w:type="dxa"/>
          </w:tcPr>
          <w:p w14:paraId="4D9E4012" w14:textId="61BF8D6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21)","plainTextFormattedCitation":"(121)","previouslyFormattedCitation":"(120)"},"properties":{"noteIndex":0},"schema":"https://github.com/citation-style-language/schema/raw/master/csl-citation.json"}</w:instrText>
            </w:r>
            <w:r>
              <w:rPr>
                <w:sz w:val="18"/>
                <w:szCs w:val="18"/>
              </w:rPr>
              <w:fldChar w:fldCharType="separate"/>
            </w:r>
            <w:r w:rsidR="00AD4602" w:rsidRPr="00AD4602">
              <w:rPr>
                <w:noProof/>
                <w:sz w:val="18"/>
                <w:szCs w:val="18"/>
              </w:rPr>
              <w:t>(121)</w:t>
            </w:r>
            <w:r>
              <w:rPr>
                <w:sz w:val="18"/>
                <w:szCs w:val="18"/>
              </w:rPr>
              <w:fldChar w:fldCharType="end"/>
            </w:r>
          </w:p>
        </w:tc>
      </w:tr>
      <w:tr w:rsidR="00E316CE" w:rsidRPr="0001000C" w14:paraId="18AFA9B3"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3C40BC5" w14:textId="2B090C43" w:rsidR="00E316CE" w:rsidRPr="006C4DC8" w:rsidRDefault="00E316CE" w:rsidP="00E316CE">
            <w:pPr>
              <w:jc w:val="center"/>
              <w:rPr>
                <w:sz w:val="18"/>
                <w:szCs w:val="18"/>
              </w:rPr>
            </w:pPr>
            <w:proofErr w:type="spellStart"/>
            <w:r>
              <w:rPr>
                <w:sz w:val="18"/>
                <w:szCs w:val="18"/>
              </w:rPr>
              <w:t>Kanbay</w:t>
            </w:r>
            <w:proofErr w:type="spellEnd"/>
            <w:r>
              <w:rPr>
                <w:sz w:val="18"/>
                <w:szCs w:val="18"/>
              </w:rPr>
              <w:t xml:space="preserve"> M</w:t>
            </w:r>
          </w:p>
        </w:tc>
        <w:tc>
          <w:tcPr>
            <w:tcW w:w="0" w:type="auto"/>
          </w:tcPr>
          <w:p w14:paraId="73045EA1" w14:textId="6F622926" w:rsidR="00E316CE" w:rsidRPr="006C4DC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22130958</w:t>
            </w:r>
          </w:p>
        </w:tc>
        <w:tc>
          <w:tcPr>
            <w:tcW w:w="0" w:type="auto"/>
          </w:tcPr>
          <w:p w14:paraId="09AF2D12" w14:textId="49B20AA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2060B247" w14:textId="700F485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38A4241C" w14:textId="593439E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C0A299B" w14:textId="41DE20F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7CEAD434" w14:textId="0E3CA6E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44F9729" w14:textId="77777777" w:rsidR="00E316CE" w:rsidRPr="0035303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7C66A2E2" w14:textId="77777777" w:rsidR="00E316CE" w:rsidRPr="00353036" w:rsidRDefault="00E316CE" w:rsidP="00E316CE">
            <w:pPr>
              <w:jc w:val="center"/>
              <w:cnfStyle w:val="000000000000" w:firstRow="0" w:lastRow="0" w:firstColumn="0" w:lastColumn="0" w:oddVBand="0" w:evenVBand="0" w:oddHBand="0"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0883B1A4" w14:textId="77777777" w:rsidR="00E316CE" w:rsidRPr="0035303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3F4285AB" w14:textId="77777777" w:rsidR="00E316CE" w:rsidRPr="0035303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7DBD83C" w14:textId="760EC79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3036">
              <w:rPr>
                <w:sz w:val="18"/>
                <w:szCs w:val="18"/>
              </w:rPr>
              <w:t>P = 0.001 for the latter).</w:t>
            </w:r>
          </w:p>
        </w:tc>
        <w:tc>
          <w:tcPr>
            <w:tcW w:w="0" w:type="auto"/>
          </w:tcPr>
          <w:p w14:paraId="28034DB1" w14:textId="5FB9954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99" w:type="dxa"/>
          </w:tcPr>
          <w:p w14:paraId="21C83540" w14:textId="4294ED5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122)","plainTextFormattedCitation":"(122)","previouslyFormattedCitation":"(121)"},"properties":{"noteIndex":0},"schema":"https://github.com/citation-style-language/schema/raw/master/csl-citation.json"}</w:instrText>
            </w:r>
            <w:r>
              <w:rPr>
                <w:sz w:val="18"/>
                <w:szCs w:val="18"/>
              </w:rPr>
              <w:fldChar w:fldCharType="separate"/>
            </w:r>
            <w:r w:rsidR="00AD4602" w:rsidRPr="00AD4602">
              <w:rPr>
                <w:noProof/>
                <w:sz w:val="18"/>
                <w:szCs w:val="18"/>
              </w:rPr>
              <w:t>(122)</w:t>
            </w:r>
            <w:r>
              <w:rPr>
                <w:sz w:val="18"/>
                <w:szCs w:val="18"/>
              </w:rPr>
              <w:fldChar w:fldCharType="end"/>
            </w:r>
          </w:p>
        </w:tc>
      </w:tr>
      <w:tr w:rsidR="00E316CE" w:rsidRPr="0001000C" w14:paraId="583D2B1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5AC53D" w14:textId="3F2AB445" w:rsidR="00E316CE" w:rsidRDefault="00E316CE" w:rsidP="00E316CE">
            <w:pPr>
              <w:jc w:val="center"/>
              <w:rPr>
                <w:sz w:val="18"/>
                <w:szCs w:val="18"/>
              </w:rPr>
            </w:pPr>
            <w:proofErr w:type="spellStart"/>
            <w:r>
              <w:rPr>
                <w:sz w:val="18"/>
                <w:szCs w:val="18"/>
                <w:lang w:eastAsia="ja-JP"/>
              </w:rPr>
              <w:t>Fusaro</w:t>
            </w:r>
            <w:proofErr w:type="spellEnd"/>
            <w:r>
              <w:rPr>
                <w:sz w:val="18"/>
                <w:szCs w:val="18"/>
                <w:lang w:eastAsia="ja-JP"/>
              </w:rPr>
              <w:t xml:space="preserve"> M</w:t>
            </w:r>
          </w:p>
        </w:tc>
        <w:tc>
          <w:tcPr>
            <w:tcW w:w="0" w:type="auto"/>
          </w:tcPr>
          <w:p w14:paraId="584DAB9F" w14:textId="12FD2E5D" w:rsidR="00E316CE" w:rsidRPr="00353036"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36BDD358" w14:textId="6452852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B61B5FB" w14:textId="4CCBB51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5E8F1DF2" w14:textId="3DEFE1F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37CBCDC" w14:textId="36BD998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36605A2" w14:textId="22B88C9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0BF2FD28" w14:textId="1CF74D70" w:rsidR="00E316CE" w:rsidRPr="00353036"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03E6B131" w14:textId="566272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599" w:type="dxa"/>
          </w:tcPr>
          <w:p w14:paraId="4428471E" w14:textId="5A51DED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sidR="00AD4602">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23)","plainTextFormattedCitation":"(123)","previouslyFormattedCitation":"(122)"},"properties":{"noteIndex":0},"schema":"https://github.com/citation-style-language/schema/raw/master/csl-citation.json"}</w:instrText>
            </w:r>
            <w:r>
              <w:rPr>
                <w:sz w:val="18"/>
                <w:szCs w:val="18"/>
                <w:lang w:eastAsia="ja-JP"/>
              </w:rPr>
              <w:fldChar w:fldCharType="separate"/>
            </w:r>
            <w:r w:rsidR="00AD4602" w:rsidRPr="00AD4602">
              <w:rPr>
                <w:noProof/>
                <w:sz w:val="18"/>
                <w:szCs w:val="18"/>
                <w:lang w:eastAsia="ja-JP"/>
              </w:rPr>
              <w:t>(123)</w:t>
            </w:r>
            <w:r>
              <w:rPr>
                <w:sz w:val="18"/>
                <w:szCs w:val="18"/>
                <w:lang w:eastAsia="ja-JP"/>
              </w:rPr>
              <w:fldChar w:fldCharType="end"/>
            </w:r>
          </w:p>
        </w:tc>
      </w:tr>
      <w:tr w:rsidR="00E316CE" w:rsidRPr="0001000C" w14:paraId="09F80E11"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1E45AC4" w14:textId="326F6D97" w:rsidR="00E316CE" w:rsidRDefault="00E316CE" w:rsidP="00E316CE">
            <w:pPr>
              <w:jc w:val="center"/>
              <w:rPr>
                <w:sz w:val="18"/>
                <w:szCs w:val="18"/>
              </w:rPr>
            </w:pPr>
            <w:r w:rsidRPr="003A2BEF">
              <w:rPr>
                <w:sz w:val="18"/>
                <w:szCs w:val="18"/>
              </w:rPr>
              <w:t>Nemeth ZK</w:t>
            </w:r>
          </w:p>
        </w:tc>
        <w:tc>
          <w:tcPr>
            <w:tcW w:w="0" w:type="auto"/>
          </w:tcPr>
          <w:p w14:paraId="307AC5F4" w14:textId="77CC0EE5" w:rsidR="00E316CE" w:rsidRPr="00353036"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7108F6AF" w14:textId="6A646D9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EC8EA2" w14:textId="29CDF4C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3128CED2" w14:textId="5D3460D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5930C69" w14:textId="3D73FD2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754FBB82" w14:textId="2E2DBFF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0ED9603E" w14:textId="7C24F622" w:rsidR="00E316CE" w:rsidRPr="00157F9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444DE14C" w14:textId="1EEA7AC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599" w:type="dxa"/>
          </w:tcPr>
          <w:p w14:paraId="7AC8F1FA" w14:textId="247B08E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4)","plainTextFormattedCitation":"(124)","previouslyFormattedCitation":"(123)"},"properties":{"noteIndex":0},"schema":"https://github.com/citation-style-language/schema/raw/master/csl-citation.json"}</w:instrText>
            </w:r>
            <w:r>
              <w:rPr>
                <w:sz w:val="18"/>
                <w:szCs w:val="18"/>
              </w:rPr>
              <w:fldChar w:fldCharType="separate"/>
            </w:r>
            <w:r w:rsidR="00AD4602" w:rsidRPr="00AD4602">
              <w:rPr>
                <w:noProof/>
                <w:sz w:val="18"/>
                <w:szCs w:val="18"/>
              </w:rPr>
              <w:t>(124)</w:t>
            </w:r>
            <w:r>
              <w:rPr>
                <w:sz w:val="18"/>
                <w:szCs w:val="18"/>
              </w:rPr>
              <w:fldChar w:fldCharType="end"/>
            </w:r>
          </w:p>
        </w:tc>
      </w:tr>
      <w:tr w:rsidR="00E316CE" w:rsidRPr="0001000C" w14:paraId="0EDC31C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02AE21" w14:textId="6DAA00D6" w:rsidR="00E316CE" w:rsidRPr="003A2BEF" w:rsidRDefault="00E316CE" w:rsidP="00E316CE">
            <w:pPr>
              <w:jc w:val="center"/>
              <w:rPr>
                <w:sz w:val="18"/>
                <w:szCs w:val="18"/>
              </w:rPr>
            </w:pPr>
            <w:r>
              <w:rPr>
                <w:sz w:val="18"/>
                <w:szCs w:val="18"/>
              </w:rPr>
              <w:t>Chen HY</w:t>
            </w:r>
          </w:p>
        </w:tc>
        <w:tc>
          <w:tcPr>
            <w:tcW w:w="0" w:type="auto"/>
          </w:tcPr>
          <w:p w14:paraId="56DEFED4" w14:textId="5989AB7E" w:rsidR="00E316CE" w:rsidRPr="003A2B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Pr>
          <w:p w14:paraId="43E2F8DC" w14:textId="3CA9958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7571F4B3" w14:textId="448C399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FC55CA2" w14:textId="6F185B4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7F7204" w14:textId="542DCEB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5145E203" w14:textId="35AA174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0FC6FC6" w14:textId="13CA680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F58BADF" w14:textId="4A9B9F5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599" w:type="dxa"/>
          </w:tcPr>
          <w:p w14:paraId="3A05E2D7" w14:textId="0E24366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25)","plainTextFormattedCitation":"(125)","previouslyFormattedCitation":"(124)"},"properties":{"noteIndex":0},"schema":"https://github.com/citation-style-language/schema/raw/master/csl-citation.json"}</w:instrText>
            </w:r>
            <w:r>
              <w:rPr>
                <w:sz w:val="18"/>
                <w:szCs w:val="18"/>
              </w:rPr>
              <w:fldChar w:fldCharType="separate"/>
            </w:r>
            <w:r w:rsidR="00AD4602" w:rsidRPr="00AD4602">
              <w:rPr>
                <w:noProof/>
                <w:sz w:val="18"/>
                <w:szCs w:val="18"/>
              </w:rPr>
              <w:t>(125)</w:t>
            </w:r>
            <w:r>
              <w:rPr>
                <w:sz w:val="18"/>
                <w:szCs w:val="18"/>
              </w:rPr>
              <w:fldChar w:fldCharType="end"/>
            </w:r>
          </w:p>
        </w:tc>
      </w:tr>
      <w:tr w:rsidR="00E316CE" w:rsidRPr="0001000C" w14:paraId="2E18C98D"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F974A12" w14:textId="77777777" w:rsidR="00E316CE" w:rsidRPr="003A2BEF" w:rsidRDefault="00E316CE" w:rsidP="00E316CE">
            <w:pPr>
              <w:jc w:val="center"/>
              <w:rPr>
                <w:sz w:val="18"/>
                <w:szCs w:val="18"/>
              </w:rPr>
            </w:pPr>
          </w:p>
        </w:tc>
        <w:tc>
          <w:tcPr>
            <w:tcW w:w="0" w:type="auto"/>
          </w:tcPr>
          <w:p w14:paraId="6A019470" w14:textId="77777777" w:rsidR="00E316CE" w:rsidRPr="003A2BE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A88F4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D45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618BC65"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00228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639FCA5" w14:textId="322C42C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99E312A" w14:textId="758AF09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4D0EF54" w14:textId="5A981D0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7E7A1F8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4106C8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3F2189" w14:textId="1D33B05C" w:rsidR="00E316CE" w:rsidRPr="003A2BEF" w:rsidRDefault="00E316CE" w:rsidP="00E316CE">
            <w:pPr>
              <w:jc w:val="center"/>
              <w:rPr>
                <w:sz w:val="18"/>
                <w:szCs w:val="18"/>
              </w:rPr>
            </w:pPr>
            <w:r>
              <w:rPr>
                <w:sz w:val="18"/>
                <w:szCs w:val="18"/>
              </w:rPr>
              <w:t>Nitta K</w:t>
            </w:r>
          </w:p>
        </w:tc>
        <w:tc>
          <w:tcPr>
            <w:tcW w:w="0" w:type="auto"/>
          </w:tcPr>
          <w:p w14:paraId="6EF6760F" w14:textId="2BFF889B" w:rsidR="00E316CE" w:rsidRPr="003A2B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001C0FDE" w14:textId="6D0CDDC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997936" w14:textId="56DE3D5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DCBE3FC" w14:textId="243C553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1F61AD5" w14:textId="68EB9B9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79702083" w14:textId="3E25235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D9C3833" w14:textId="627A52D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4D24EB0C" w14:textId="47859CF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599" w:type="dxa"/>
          </w:tcPr>
          <w:p w14:paraId="1C5A0221" w14:textId="6DD51B4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page":"1554-1562","title":"Association Between Risk Factors Including Bone-Derived Biomarkers and Aortic Arch Calcification in Maintenance Hemodialysis Patients","type":"article-journal","volume":"43"},"uris":["http://www.mendeley.com/documents/?uuid=e8e4924c-36b2-44d7-9df6-0cdf367b64c0"]}],"mendeley":{"formattedCitation":"(90)","plainTextFormattedCitation":"(90)","previouslyFormattedCitation":"(89)"},"properties":{"noteIndex":0},"schema":"https://github.com/citation-style-language/schema/raw/master/csl-citation.json"}</w:instrText>
            </w:r>
            <w:r>
              <w:rPr>
                <w:sz w:val="18"/>
                <w:szCs w:val="18"/>
              </w:rPr>
              <w:fldChar w:fldCharType="separate"/>
            </w:r>
            <w:r w:rsidR="00AD4602" w:rsidRPr="00AD4602">
              <w:rPr>
                <w:noProof/>
                <w:sz w:val="18"/>
                <w:szCs w:val="18"/>
              </w:rPr>
              <w:t>(90)</w:t>
            </w:r>
            <w:r>
              <w:rPr>
                <w:sz w:val="18"/>
                <w:szCs w:val="18"/>
              </w:rPr>
              <w:fldChar w:fldCharType="end"/>
            </w:r>
          </w:p>
        </w:tc>
      </w:tr>
      <w:tr w:rsidR="00E316CE" w:rsidRPr="0001000C" w14:paraId="62A511F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B6289E8" w14:textId="4501921E" w:rsidR="00E316CE" w:rsidRPr="003A2BEF" w:rsidRDefault="00E316CE" w:rsidP="00E316CE">
            <w:pPr>
              <w:jc w:val="center"/>
              <w:rPr>
                <w:sz w:val="18"/>
                <w:szCs w:val="18"/>
              </w:rPr>
            </w:pPr>
            <w:proofErr w:type="spellStart"/>
            <w:r>
              <w:rPr>
                <w:sz w:val="18"/>
                <w:szCs w:val="18"/>
              </w:rPr>
              <w:t>Floege</w:t>
            </w:r>
            <w:proofErr w:type="spellEnd"/>
            <w:r>
              <w:rPr>
                <w:sz w:val="18"/>
                <w:szCs w:val="18"/>
              </w:rPr>
              <w:t xml:space="preserve"> J</w:t>
            </w:r>
          </w:p>
        </w:tc>
        <w:tc>
          <w:tcPr>
            <w:tcW w:w="0" w:type="auto"/>
          </w:tcPr>
          <w:p w14:paraId="3E517EB2" w14:textId="20657986" w:rsidR="00E316CE" w:rsidRPr="003A2BE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57763E6A" w14:textId="0F38112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6E455AD9" w14:textId="12BD6F7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5BB17B6" w14:textId="086A86C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899C14" w14:textId="6588AE4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2B356197" w14:textId="7EE921B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9EDABC8" w14:textId="63016BB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6DE3EDE5" w14:textId="6A60473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599" w:type="dxa"/>
          </w:tcPr>
          <w:p w14:paraId="5C2A6D04" w14:textId="26067CF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26)","plainTextFormattedCitation":"(126)","previouslyFormattedCitation":"(125)"},"properties":{"noteIndex":0},"schema":"https://github.com/citation-style-language/schema/raw/master/csl-citation.json"}</w:instrText>
            </w:r>
            <w:r>
              <w:rPr>
                <w:sz w:val="18"/>
                <w:szCs w:val="18"/>
              </w:rPr>
              <w:fldChar w:fldCharType="separate"/>
            </w:r>
            <w:r w:rsidR="00AD4602" w:rsidRPr="00AD4602">
              <w:rPr>
                <w:noProof/>
                <w:sz w:val="18"/>
                <w:szCs w:val="18"/>
              </w:rPr>
              <w:t>(126)</w:t>
            </w:r>
            <w:r>
              <w:rPr>
                <w:sz w:val="18"/>
                <w:szCs w:val="18"/>
              </w:rPr>
              <w:fldChar w:fldCharType="end"/>
            </w:r>
          </w:p>
        </w:tc>
      </w:tr>
      <w:tr w:rsidR="00E316CE" w:rsidRPr="0001000C" w14:paraId="03D0432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C7D2E" w14:textId="77777777" w:rsidR="00E316CE" w:rsidRPr="003A2BEF" w:rsidRDefault="00E316CE" w:rsidP="00E316CE">
            <w:pPr>
              <w:jc w:val="center"/>
              <w:rPr>
                <w:sz w:val="18"/>
                <w:szCs w:val="18"/>
              </w:rPr>
            </w:pPr>
          </w:p>
        </w:tc>
        <w:tc>
          <w:tcPr>
            <w:tcW w:w="0" w:type="auto"/>
          </w:tcPr>
          <w:p w14:paraId="3EFB436C" w14:textId="77777777" w:rsidR="00E316CE" w:rsidRPr="003A2B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8566DD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C172C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5D1EAD"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6E9948"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B2F1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40839A" w14:textId="77777777" w:rsidR="00E316CE" w:rsidRPr="00935483"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2B057234" w14:textId="77777777" w:rsidR="00E316CE" w:rsidRPr="00935483"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0AFB04C5" w14:textId="77777777" w:rsidR="00E316CE" w:rsidRPr="00935483"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6D4AF161" w14:textId="5AF29ECE" w:rsidR="00E316CE" w:rsidRPr="00947539"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F1AF68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787035E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2B26FB0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4501187" w14:textId="5FD43FAD" w:rsidR="00E316CE" w:rsidRPr="003A2BEF" w:rsidRDefault="00E316CE" w:rsidP="00E316CE">
            <w:pPr>
              <w:jc w:val="center"/>
              <w:rPr>
                <w:sz w:val="18"/>
                <w:szCs w:val="18"/>
              </w:rPr>
            </w:pPr>
            <w:r w:rsidRPr="00972F53">
              <w:rPr>
                <w:sz w:val="18"/>
                <w:szCs w:val="18"/>
              </w:rPr>
              <w:t>González-Parra E</w:t>
            </w:r>
          </w:p>
        </w:tc>
        <w:tc>
          <w:tcPr>
            <w:tcW w:w="0" w:type="auto"/>
          </w:tcPr>
          <w:p w14:paraId="6EBD49BF" w14:textId="052671DC" w:rsidR="00E316CE" w:rsidRPr="003A2BE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6EC31F31" w14:textId="38001C5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4E908FEA" w14:textId="5F5BBC23" w:rsidR="00E316CE" w:rsidRPr="009E55E0"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AEDDA41" w14:textId="4D92362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1DAA5B6" w14:textId="6E3331F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04</w:t>
            </w:r>
          </w:p>
        </w:tc>
        <w:tc>
          <w:tcPr>
            <w:tcW w:w="0" w:type="auto"/>
          </w:tcPr>
          <w:p w14:paraId="2C141681" w14:textId="6AAFCAE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19B00F1C" w14:textId="77364ACB" w:rsidR="00E316CE" w:rsidRPr="00935483"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12405A26" w14:textId="72D1D31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arathormone levels</w:t>
            </w:r>
          </w:p>
        </w:tc>
        <w:tc>
          <w:tcPr>
            <w:tcW w:w="599" w:type="dxa"/>
          </w:tcPr>
          <w:p w14:paraId="49CF2764" w14:textId="1B549E7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27)","plainTextFormattedCitation":"(127)","previouslyFormattedCitation":"(126)"},"properties":{"noteIndex":0},"schema":"https://github.com/citation-style-language/schema/raw/master/csl-citation.json"}</w:instrText>
            </w:r>
            <w:r>
              <w:rPr>
                <w:sz w:val="18"/>
                <w:szCs w:val="18"/>
              </w:rPr>
              <w:fldChar w:fldCharType="separate"/>
            </w:r>
            <w:r w:rsidR="00AD4602" w:rsidRPr="00AD4602">
              <w:rPr>
                <w:noProof/>
                <w:sz w:val="18"/>
                <w:szCs w:val="18"/>
              </w:rPr>
              <w:t>(127)</w:t>
            </w:r>
            <w:r>
              <w:rPr>
                <w:sz w:val="18"/>
                <w:szCs w:val="18"/>
              </w:rPr>
              <w:fldChar w:fldCharType="end"/>
            </w:r>
          </w:p>
        </w:tc>
      </w:tr>
      <w:tr w:rsidR="00E316CE" w:rsidRPr="0001000C" w14:paraId="644BC9DD"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7F418B" w14:textId="77777777" w:rsidR="00E316CE" w:rsidRPr="003A2BEF" w:rsidRDefault="00E316CE" w:rsidP="00E316CE">
            <w:pPr>
              <w:jc w:val="center"/>
              <w:rPr>
                <w:sz w:val="18"/>
                <w:szCs w:val="18"/>
              </w:rPr>
            </w:pPr>
          </w:p>
        </w:tc>
        <w:tc>
          <w:tcPr>
            <w:tcW w:w="0" w:type="auto"/>
          </w:tcPr>
          <w:p w14:paraId="24024ABD" w14:textId="77777777" w:rsidR="00E316CE" w:rsidRPr="003A2B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6F9F4F4"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36E246"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A9362A8" w14:textId="1032926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633CAEF4"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10C45F"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4A4268" w14:textId="3D4CDE4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1BE27E14" w14:textId="1C7217F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GF-23</w:t>
            </w:r>
          </w:p>
        </w:tc>
        <w:tc>
          <w:tcPr>
            <w:tcW w:w="599" w:type="dxa"/>
          </w:tcPr>
          <w:p w14:paraId="5B0B872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D5108B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42B1D507" w14:textId="59BC92C9" w:rsidR="00E316CE" w:rsidRPr="003A2BEF" w:rsidRDefault="00E316CE" w:rsidP="00E316CE">
            <w:pPr>
              <w:jc w:val="center"/>
              <w:rPr>
                <w:sz w:val="18"/>
                <w:szCs w:val="18"/>
              </w:rPr>
            </w:pPr>
            <w:r w:rsidRPr="008B7C39">
              <w:rPr>
                <w:sz w:val="18"/>
                <w:szCs w:val="18"/>
              </w:rPr>
              <w:t>Nakayama K</w:t>
            </w:r>
          </w:p>
        </w:tc>
        <w:tc>
          <w:tcPr>
            <w:tcW w:w="0" w:type="auto"/>
          </w:tcPr>
          <w:p w14:paraId="3B4643C9" w14:textId="292915E1" w:rsidR="00E316CE" w:rsidRPr="003A2BE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11A3527C" w14:textId="09F20CA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1A01811" w14:textId="55F6F4F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C826C8" w14:textId="3B965E8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A84A1FE" w14:textId="028973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2D477739" w14:textId="5CC378B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29B59967" w14:textId="5BBAEA7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36CADA23" w14:textId="481F91B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599" w:type="dxa"/>
          </w:tcPr>
          <w:p w14:paraId="1F1F42C3" w14:textId="403B188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28)","plainTextFormattedCitation":"(128)","previouslyFormattedCitation":"(127)"},"properties":{"noteIndex":0},"schema":"https://github.com/citation-style-language/schema/raw/master/csl-citation.json"}</w:instrText>
            </w:r>
            <w:r>
              <w:rPr>
                <w:sz w:val="18"/>
                <w:szCs w:val="18"/>
              </w:rPr>
              <w:fldChar w:fldCharType="separate"/>
            </w:r>
            <w:r w:rsidR="00AD4602" w:rsidRPr="00AD4602">
              <w:rPr>
                <w:noProof/>
                <w:sz w:val="18"/>
                <w:szCs w:val="18"/>
              </w:rPr>
              <w:t>(128)</w:t>
            </w:r>
            <w:r>
              <w:rPr>
                <w:sz w:val="18"/>
                <w:szCs w:val="18"/>
              </w:rPr>
              <w:fldChar w:fldCharType="end"/>
            </w:r>
          </w:p>
        </w:tc>
      </w:tr>
      <w:tr w:rsidR="00E316CE" w:rsidRPr="0001000C" w14:paraId="472FD8B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4049C7" w14:textId="77777777" w:rsidR="00E316CE" w:rsidRPr="003A2BEF" w:rsidRDefault="00E316CE" w:rsidP="00E316CE">
            <w:pPr>
              <w:jc w:val="center"/>
              <w:rPr>
                <w:sz w:val="18"/>
                <w:szCs w:val="18"/>
              </w:rPr>
            </w:pPr>
          </w:p>
        </w:tc>
        <w:tc>
          <w:tcPr>
            <w:tcW w:w="0" w:type="auto"/>
          </w:tcPr>
          <w:p w14:paraId="7C5B4788" w14:textId="77777777" w:rsidR="00E316CE" w:rsidRPr="003A2B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4D4305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4FE7F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824DC2" w14:textId="3A93FC7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EE0EAD" w14:textId="5EFA121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FB5DECA" w14:textId="77777777" w:rsidR="00E316CE" w:rsidRPr="008A18D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3099FD" w14:textId="0D417C8F" w:rsidR="00E316CE" w:rsidRPr="008B7C39"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1690580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3A8CD0B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3DCA832"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D90AB8D" w14:textId="24BB5014" w:rsidR="00E316CE" w:rsidRPr="003A2BEF" w:rsidRDefault="00E316CE" w:rsidP="00E316CE">
            <w:pPr>
              <w:jc w:val="center"/>
              <w:rPr>
                <w:sz w:val="18"/>
                <w:szCs w:val="18"/>
              </w:rPr>
            </w:pPr>
            <w:r>
              <w:rPr>
                <w:sz w:val="18"/>
                <w:szCs w:val="18"/>
              </w:rPr>
              <w:t xml:space="preserve">Dai </w:t>
            </w:r>
            <w:r w:rsidRPr="00DB67AD">
              <w:rPr>
                <w:i/>
                <w:sz w:val="18"/>
                <w:szCs w:val="18"/>
              </w:rPr>
              <w:t>et al</w:t>
            </w:r>
          </w:p>
        </w:tc>
        <w:tc>
          <w:tcPr>
            <w:tcW w:w="0" w:type="auto"/>
          </w:tcPr>
          <w:p w14:paraId="02120204" w14:textId="089500FF" w:rsidR="00E316CE" w:rsidRPr="003A2BE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31823455</w:t>
            </w:r>
          </w:p>
        </w:tc>
        <w:tc>
          <w:tcPr>
            <w:tcW w:w="0" w:type="auto"/>
          </w:tcPr>
          <w:p w14:paraId="07E3F300" w14:textId="67A6D7F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4EEE0C89" w14:textId="2661389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1D63C3D2" w14:textId="3D3AEEB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5C149A" w14:textId="5CE44BC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428F0C18" w14:textId="76A96A55" w:rsidR="00E316CE" w:rsidRPr="008A18D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Sex, male versus female</w:t>
            </w:r>
          </w:p>
        </w:tc>
        <w:tc>
          <w:tcPr>
            <w:tcW w:w="0" w:type="auto"/>
          </w:tcPr>
          <w:p w14:paraId="04CFDEBF" w14:textId="3E041D66" w:rsidR="00E316CE" w:rsidRPr="00F00F2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3CF3C771" w14:textId="77777777" w:rsidR="00E316CE" w:rsidRPr="00DB67AD"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oronary artery</w:t>
            </w:r>
          </w:p>
          <w:p w14:paraId="35A0F9B0" w14:textId="230E960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599" w:type="dxa"/>
          </w:tcPr>
          <w:p w14:paraId="7B97A688" w14:textId="54870B7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29)","plainTextFormattedCitation":"(129)","previouslyFormattedCitation":"(128)"},"properties":{"noteIndex":0},"schema":"https://github.com/citation-style-language/schema/raw/master/csl-citation.json"}</w:instrText>
            </w:r>
            <w:r>
              <w:rPr>
                <w:sz w:val="18"/>
                <w:szCs w:val="18"/>
              </w:rPr>
              <w:fldChar w:fldCharType="separate"/>
            </w:r>
            <w:r w:rsidR="00AD4602" w:rsidRPr="00AD4602">
              <w:rPr>
                <w:noProof/>
                <w:sz w:val="18"/>
                <w:szCs w:val="18"/>
              </w:rPr>
              <w:t>(129)</w:t>
            </w:r>
            <w:r>
              <w:rPr>
                <w:sz w:val="18"/>
                <w:szCs w:val="18"/>
              </w:rPr>
              <w:fldChar w:fldCharType="end"/>
            </w:r>
          </w:p>
        </w:tc>
      </w:tr>
      <w:tr w:rsidR="00E316CE" w:rsidRPr="0001000C" w14:paraId="6C2F8954"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F82AB" w14:textId="7880D2A8" w:rsidR="00E316CE" w:rsidRDefault="00E316CE" w:rsidP="00E316CE">
            <w:pPr>
              <w:jc w:val="cente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6604CD22" w14:textId="16BE100A"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16903">
              <w:rPr>
                <w:sz w:val="18"/>
                <w:szCs w:val="18"/>
              </w:rPr>
              <w:t>31368056</w:t>
            </w:r>
          </w:p>
        </w:tc>
        <w:tc>
          <w:tcPr>
            <w:tcW w:w="0" w:type="auto"/>
          </w:tcPr>
          <w:p w14:paraId="613E8AA9" w14:textId="773FFD5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75A5228" w14:textId="2B06434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F0E9D6D" w14:textId="23D8962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0EBA30B9" w14:textId="7597609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6</w:t>
            </w:r>
          </w:p>
        </w:tc>
        <w:tc>
          <w:tcPr>
            <w:tcW w:w="0" w:type="auto"/>
          </w:tcPr>
          <w:p w14:paraId="17EBDFAF" w14:textId="13EEC816"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F0F213" w14:textId="65C4173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0C8390E8" w14:textId="6D8D2A3A"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rinary calcium excretions (UCE)</w:t>
            </w:r>
          </w:p>
        </w:tc>
        <w:tc>
          <w:tcPr>
            <w:tcW w:w="599" w:type="dxa"/>
          </w:tcPr>
          <w:p w14:paraId="2E5ACB21" w14:textId="487D4D2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30)","plainTextFormattedCitation":"(130)","previouslyFormattedCitation":"(129)"},"properties":{"noteIndex":0},"schema":"https://github.com/citation-style-language/schema/raw/master/csl-citation.json"}</w:instrText>
            </w:r>
            <w:r>
              <w:rPr>
                <w:sz w:val="18"/>
                <w:szCs w:val="18"/>
              </w:rPr>
              <w:fldChar w:fldCharType="separate"/>
            </w:r>
            <w:r w:rsidR="00AD4602" w:rsidRPr="00AD4602">
              <w:rPr>
                <w:noProof/>
                <w:sz w:val="18"/>
                <w:szCs w:val="18"/>
              </w:rPr>
              <w:t>(130)</w:t>
            </w:r>
            <w:r>
              <w:rPr>
                <w:sz w:val="18"/>
                <w:szCs w:val="18"/>
              </w:rPr>
              <w:fldChar w:fldCharType="end"/>
            </w:r>
          </w:p>
        </w:tc>
      </w:tr>
      <w:tr w:rsidR="00E316CE" w:rsidRPr="0001000C" w14:paraId="5363E6B7"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6D9B851" w14:textId="526D4F11" w:rsidR="00E316CE" w:rsidRDefault="00E316CE" w:rsidP="00E316CE">
            <w:pPr>
              <w:jc w:val="center"/>
              <w:rPr>
                <w:sz w:val="18"/>
                <w:szCs w:val="18"/>
              </w:rPr>
            </w:pPr>
            <w:r>
              <w:rPr>
                <w:sz w:val="18"/>
                <w:szCs w:val="18"/>
              </w:rPr>
              <w:t xml:space="preserve">Bundy </w:t>
            </w:r>
            <w:r w:rsidRPr="00E97B26">
              <w:rPr>
                <w:i/>
                <w:sz w:val="18"/>
                <w:szCs w:val="18"/>
              </w:rPr>
              <w:t>et al</w:t>
            </w:r>
          </w:p>
        </w:tc>
        <w:tc>
          <w:tcPr>
            <w:tcW w:w="0" w:type="auto"/>
          </w:tcPr>
          <w:p w14:paraId="6980AE26" w14:textId="74464E3A" w:rsidR="00E316CE" w:rsidRPr="00816903"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E97B26">
              <w:rPr>
                <w:sz w:val="18"/>
                <w:szCs w:val="18"/>
              </w:rPr>
              <w:t>30935773</w:t>
            </w:r>
          </w:p>
        </w:tc>
        <w:tc>
          <w:tcPr>
            <w:tcW w:w="0" w:type="auto"/>
          </w:tcPr>
          <w:p w14:paraId="08A5E6E3" w14:textId="405C672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0" w:type="auto"/>
          </w:tcPr>
          <w:p w14:paraId="5F974856" w14:textId="257D350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9BEFC15" w14:textId="16D3A4D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3ED9A099" w14:textId="596DEC5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3DF2E7CC" w14:textId="7DF4F5B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AB34B43" w14:textId="3346C89B" w:rsidR="00E316CE" w:rsidRPr="00500B2D"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3B5B0E20" w14:textId="664F3B1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599" w:type="dxa"/>
          </w:tcPr>
          <w:p w14:paraId="2F39B1BA" w14:textId="655DF49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31)","plainTextFormattedCitation":"(131)","previouslyFormattedCitation":"(130)"},"properties":{"noteIndex":0},"schema":"https://github.com/citation-style-language/schema/raw/master/csl-citation.json"}</w:instrText>
            </w:r>
            <w:r>
              <w:rPr>
                <w:sz w:val="18"/>
                <w:szCs w:val="18"/>
              </w:rPr>
              <w:fldChar w:fldCharType="separate"/>
            </w:r>
            <w:r w:rsidR="00AD4602" w:rsidRPr="00AD4602">
              <w:rPr>
                <w:noProof/>
                <w:sz w:val="18"/>
                <w:szCs w:val="18"/>
              </w:rPr>
              <w:t>(131)</w:t>
            </w:r>
            <w:r>
              <w:rPr>
                <w:sz w:val="18"/>
                <w:szCs w:val="18"/>
              </w:rPr>
              <w:fldChar w:fldCharType="end"/>
            </w:r>
          </w:p>
        </w:tc>
      </w:tr>
      <w:tr w:rsidR="00E316CE" w:rsidRPr="0001000C" w14:paraId="63D81090"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8FD4E7" w14:textId="19E8C542" w:rsidR="00E316CE" w:rsidRDefault="00E316CE" w:rsidP="00E316CE">
            <w:pPr>
              <w:jc w:val="center"/>
              <w:rPr>
                <w:sz w:val="18"/>
                <w:szCs w:val="18"/>
              </w:rPr>
            </w:pPr>
            <w:r>
              <w:rPr>
                <w:sz w:val="18"/>
                <w:szCs w:val="18"/>
              </w:rPr>
              <w:t xml:space="preserve">Wang </w:t>
            </w:r>
            <w:r w:rsidRPr="00060830">
              <w:rPr>
                <w:i/>
                <w:sz w:val="18"/>
                <w:szCs w:val="18"/>
              </w:rPr>
              <w:t>et al</w:t>
            </w:r>
          </w:p>
        </w:tc>
        <w:tc>
          <w:tcPr>
            <w:tcW w:w="0" w:type="auto"/>
          </w:tcPr>
          <w:p w14:paraId="02E76E80" w14:textId="71EF7CF7"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0386CA0B" w14:textId="2B6ACFA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501BB8C" w14:textId="2577C4C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E84D97F" w14:textId="5C61415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9989A0E" w14:textId="2D53428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0E5AD86A" w14:textId="3A28E47F"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E2D1F5E" w14:textId="2337FE7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34193037" w14:textId="106CECC4" w:rsidR="00E316CE" w:rsidRPr="00DB67A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599" w:type="dxa"/>
          </w:tcPr>
          <w:p w14:paraId="455B8A5E" w14:textId="112F317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32)","plainTextFormattedCitation":"(132)","previouslyFormattedCitation":"(131)"},"properties":{"noteIndex":0},"schema":"https://github.com/citation-style-language/schema/raw/master/csl-citation.json"}</w:instrText>
            </w:r>
            <w:r>
              <w:rPr>
                <w:sz w:val="18"/>
                <w:szCs w:val="18"/>
              </w:rPr>
              <w:fldChar w:fldCharType="separate"/>
            </w:r>
            <w:r w:rsidR="00AD4602" w:rsidRPr="00AD4602">
              <w:rPr>
                <w:noProof/>
                <w:sz w:val="18"/>
                <w:szCs w:val="18"/>
              </w:rPr>
              <w:t>(132)</w:t>
            </w:r>
            <w:r>
              <w:rPr>
                <w:sz w:val="18"/>
                <w:szCs w:val="18"/>
              </w:rPr>
              <w:fldChar w:fldCharType="end"/>
            </w:r>
          </w:p>
        </w:tc>
      </w:tr>
      <w:tr w:rsidR="00E316CE" w:rsidRPr="0001000C" w14:paraId="29C7967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8E0C2AE" w14:textId="5B1CAF48" w:rsidR="00E316CE" w:rsidRDefault="00E316CE" w:rsidP="00E316CE">
            <w:pPr>
              <w:jc w:val="cente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419965DA" w14:textId="393114E2" w:rsidR="00E316CE" w:rsidRPr="00060830"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0917B3">
              <w:rPr>
                <w:sz w:val="18"/>
                <w:szCs w:val="18"/>
              </w:rPr>
              <w:t>27798199</w:t>
            </w:r>
          </w:p>
        </w:tc>
        <w:tc>
          <w:tcPr>
            <w:tcW w:w="0" w:type="auto"/>
          </w:tcPr>
          <w:p w14:paraId="34E53177" w14:textId="1CE8E39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57A770D4" w14:textId="2E8C02F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DA0639C" w14:textId="081290E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1A3569" w14:textId="5CFCB98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73</w:t>
            </w:r>
          </w:p>
        </w:tc>
        <w:tc>
          <w:tcPr>
            <w:tcW w:w="0" w:type="auto"/>
          </w:tcPr>
          <w:p w14:paraId="117FB98A" w14:textId="2B2643F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BFDA60B" w14:textId="6B26C09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7CD7D5B3" w14:textId="00C74F4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599" w:type="dxa"/>
          </w:tcPr>
          <w:p w14:paraId="7F2E2ED5" w14:textId="1279875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33)","plainTextFormattedCitation":"(133)","previouslyFormattedCitation":"(132)"},"properties":{"noteIndex":0},"schema":"https://github.com/citation-style-language/schema/raw/master/csl-citation.json"}</w:instrText>
            </w:r>
            <w:r>
              <w:rPr>
                <w:sz w:val="18"/>
                <w:szCs w:val="18"/>
              </w:rPr>
              <w:fldChar w:fldCharType="separate"/>
            </w:r>
            <w:r w:rsidR="00AD4602" w:rsidRPr="00AD4602">
              <w:rPr>
                <w:noProof/>
                <w:sz w:val="18"/>
                <w:szCs w:val="18"/>
              </w:rPr>
              <w:t>(133)</w:t>
            </w:r>
            <w:r>
              <w:rPr>
                <w:sz w:val="18"/>
                <w:szCs w:val="18"/>
              </w:rPr>
              <w:fldChar w:fldCharType="end"/>
            </w:r>
          </w:p>
        </w:tc>
      </w:tr>
      <w:tr w:rsidR="00E316CE" w:rsidRPr="0001000C" w14:paraId="5354C9E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30F1AD" w14:textId="22353E2B" w:rsidR="00E316CE" w:rsidRDefault="00E316CE" w:rsidP="00E316CE">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1CB444B4" w14:textId="61AA72C0" w:rsidR="00E316CE" w:rsidRPr="00060830"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tcPr>
          <w:p w14:paraId="4ABC7279" w14:textId="248F16D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A8077EE" w14:textId="5FD36B4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D85B57B" w14:textId="532F770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3D902F96" w14:textId="3295857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5F7E69BA" w14:textId="4783EDB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FAAF56A" w14:textId="50FE40D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2C95AC1D" w14:textId="061DF9C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599" w:type="dxa"/>
          </w:tcPr>
          <w:p w14:paraId="04F8AEC1" w14:textId="504E186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34)","plainTextFormattedCitation":"(134)","previouslyFormattedCitation":"(133)"},"properties":{"noteIndex":0},"schema":"https://github.com/citation-style-language/schema/raw/master/csl-citation.json"}</w:instrText>
            </w:r>
            <w:r>
              <w:rPr>
                <w:sz w:val="18"/>
                <w:szCs w:val="18"/>
              </w:rPr>
              <w:fldChar w:fldCharType="separate"/>
            </w:r>
            <w:r w:rsidR="00AD4602" w:rsidRPr="00AD4602">
              <w:rPr>
                <w:noProof/>
                <w:sz w:val="18"/>
                <w:szCs w:val="18"/>
              </w:rPr>
              <w:t>(134)</w:t>
            </w:r>
            <w:r>
              <w:rPr>
                <w:sz w:val="18"/>
                <w:szCs w:val="18"/>
              </w:rPr>
              <w:fldChar w:fldCharType="end"/>
            </w:r>
          </w:p>
        </w:tc>
      </w:tr>
      <w:tr w:rsidR="00E316CE" w:rsidRPr="0001000C" w14:paraId="53BC8E42"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673E32A" w14:textId="367F368B" w:rsidR="00E316CE" w:rsidRDefault="00E316CE" w:rsidP="00E316CE">
            <w:pPr>
              <w:jc w:val="center"/>
              <w:rPr>
                <w:sz w:val="18"/>
                <w:szCs w:val="18"/>
              </w:rPr>
            </w:pPr>
            <w:r>
              <w:rPr>
                <w:sz w:val="18"/>
                <w:szCs w:val="18"/>
              </w:rPr>
              <w:t xml:space="preserve">Maia </w:t>
            </w:r>
            <w:r w:rsidRPr="006943FE">
              <w:rPr>
                <w:i/>
                <w:sz w:val="18"/>
                <w:szCs w:val="18"/>
              </w:rPr>
              <w:t>et al.</w:t>
            </w:r>
          </w:p>
        </w:tc>
        <w:tc>
          <w:tcPr>
            <w:tcW w:w="0" w:type="auto"/>
          </w:tcPr>
          <w:p w14:paraId="36DEAA2F" w14:textId="7E00925B" w:rsidR="00E316CE" w:rsidRPr="00D102FD"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43FE">
              <w:rPr>
                <w:sz w:val="18"/>
                <w:szCs w:val="18"/>
              </w:rPr>
              <w:t>29880286</w:t>
            </w:r>
          </w:p>
        </w:tc>
        <w:tc>
          <w:tcPr>
            <w:tcW w:w="0" w:type="auto"/>
          </w:tcPr>
          <w:p w14:paraId="1733A472" w14:textId="70A69CB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33854F3" w14:textId="76E9239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31FB636" w14:textId="7F65449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29DF77B" w14:textId="443C61D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412BF68F" w14:textId="5944787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4E9EB3B9" w14:textId="23B7FF9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3961B000" w14:textId="2EA39DA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599" w:type="dxa"/>
          </w:tcPr>
          <w:p w14:paraId="73A9CA23" w14:textId="6FF344A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35)","plainTextFormattedCitation":"(135)","previouslyFormattedCitation":"(134)"},"properties":{"noteIndex":0},"schema":"https://github.com/citation-style-language/schema/raw/master/csl-citation.json"}</w:instrText>
            </w:r>
            <w:r>
              <w:rPr>
                <w:sz w:val="18"/>
                <w:szCs w:val="18"/>
              </w:rPr>
              <w:fldChar w:fldCharType="separate"/>
            </w:r>
            <w:r w:rsidR="00AD4602" w:rsidRPr="00AD4602">
              <w:rPr>
                <w:noProof/>
                <w:sz w:val="18"/>
                <w:szCs w:val="18"/>
              </w:rPr>
              <w:t>(135)</w:t>
            </w:r>
            <w:r>
              <w:rPr>
                <w:sz w:val="18"/>
                <w:szCs w:val="18"/>
              </w:rPr>
              <w:fldChar w:fldCharType="end"/>
            </w:r>
          </w:p>
        </w:tc>
      </w:tr>
      <w:tr w:rsidR="00E316CE" w:rsidRPr="0001000C" w14:paraId="294B280A"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B25C44" w14:textId="7EFBA9F6" w:rsidR="00E316CE" w:rsidRDefault="00E316CE" w:rsidP="00E316CE">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48A5E31" w14:textId="61D4811B" w:rsidR="00E316CE" w:rsidRPr="006943F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6B4C4E32" w14:textId="456054D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6960D08B" w14:textId="33DBB43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22D526B" w14:textId="430ECFA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BF9841" w14:textId="45B5EAD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5440D718" w14:textId="38E2BE8D" w:rsidR="00E316CE" w:rsidRDefault="00E316CE" w:rsidP="00E316CE">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ilder</w:t>
            </w:r>
          </w:p>
        </w:tc>
        <w:tc>
          <w:tcPr>
            <w:tcW w:w="0" w:type="auto"/>
          </w:tcPr>
          <w:p w14:paraId="5688999F" w14:textId="4124122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517A43CD" w14:textId="70EA8D5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599" w:type="dxa"/>
          </w:tcPr>
          <w:p w14:paraId="5A87DD8C" w14:textId="06A6A71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36)","plainTextFormattedCitation":"(136)","previouslyFormattedCitation":"(135)"},"properties":{"noteIndex":0},"schema":"https://github.com/citation-style-language/schema/raw/master/csl-citation.json"}</w:instrText>
            </w:r>
            <w:r>
              <w:rPr>
                <w:sz w:val="18"/>
                <w:szCs w:val="18"/>
              </w:rPr>
              <w:fldChar w:fldCharType="separate"/>
            </w:r>
            <w:r w:rsidR="00AD4602" w:rsidRPr="00AD4602">
              <w:rPr>
                <w:noProof/>
                <w:sz w:val="18"/>
                <w:szCs w:val="18"/>
              </w:rPr>
              <w:t>(136)</w:t>
            </w:r>
            <w:r>
              <w:rPr>
                <w:sz w:val="18"/>
                <w:szCs w:val="18"/>
              </w:rPr>
              <w:fldChar w:fldCharType="end"/>
            </w:r>
          </w:p>
        </w:tc>
      </w:tr>
      <w:tr w:rsidR="00E316CE" w:rsidRPr="0001000C" w14:paraId="0CF8EFC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B2D46AD" w14:textId="77777777" w:rsidR="00E316CE" w:rsidRDefault="00E316CE" w:rsidP="00E316CE">
            <w:pPr>
              <w:jc w:val="center"/>
              <w:rPr>
                <w:sz w:val="18"/>
                <w:szCs w:val="18"/>
              </w:rPr>
            </w:pPr>
          </w:p>
        </w:tc>
        <w:tc>
          <w:tcPr>
            <w:tcW w:w="0" w:type="auto"/>
          </w:tcPr>
          <w:p w14:paraId="42FD4E03" w14:textId="77777777" w:rsidR="00E316CE" w:rsidRPr="006943F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A6A9F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D389FA"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C611176"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E7CD4F"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1BC29D6" w14:textId="77777777" w:rsidR="00E316CE" w:rsidRDefault="00E316CE" w:rsidP="00E316CE">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9DE449" w14:textId="19B3A2D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764BB3EF"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5142DBD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0F5DE11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16A7BC" w14:textId="3C2AC4D7" w:rsidR="00E316CE" w:rsidRDefault="00E316CE" w:rsidP="00E316CE">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52D927E" w14:textId="4AC58038" w:rsidR="00E316CE" w:rsidRPr="006943F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0059B249" w14:textId="5842D54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MESA study)</w:t>
            </w:r>
          </w:p>
        </w:tc>
        <w:tc>
          <w:tcPr>
            <w:tcW w:w="0" w:type="auto"/>
          </w:tcPr>
          <w:p w14:paraId="0C194B14" w14:textId="41857E0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4161E65B" w14:textId="692B1CE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63CEF9BA" w14:textId="676E9393" w:rsidR="00E316CE" w:rsidRPr="00C51CE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164F4CD5" w14:textId="6D304396" w:rsidR="00E316CE" w:rsidRPr="00C51CE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7B434F4F" w14:textId="438B713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64DE4E08" w14:textId="4B5725D9" w:rsidR="00E316CE" w:rsidRPr="00C51CE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604671EC" w14:textId="3F64749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599" w:type="dxa"/>
          </w:tcPr>
          <w:p w14:paraId="098D5E0D" w14:textId="562EF6F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37)","plainTextFormattedCitation":"(137)","previouslyFormattedCitation":"(136)"},"properties":{"noteIndex":0},"schema":"https://github.com/citation-style-language/schema/raw/master/csl-citation.json"}</w:instrText>
            </w:r>
            <w:r>
              <w:rPr>
                <w:sz w:val="18"/>
                <w:szCs w:val="18"/>
              </w:rPr>
              <w:fldChar w:fldCharType="separate"/>
            </w:r>
            <w:r w:rsidR="00AD4602" w:rsidRPr="00AD4602">
              <w:rPr>
                <w:noProof/>
                <w:sz w:val="18"/>
                <w:szCs w:val="18"/>
              </w:rPr>
              <w:t>(137)</w:t>
            </w:r>
            <w:r>
              <w:rPr>
                <w:sz w:val="18"/>
                <w:szCs w:val="18"/>
              </w:rPr>
              <w:fldChar w:fldCharType="end"/>
            </w:r>
          </w:p>
        </w:tc>
      </w:tr>
      <w:tr w:rsidR="00E316CE" w:rsidRPr="0001000C" w14:paraId="1C2D118F"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45AF92F" w14:textId="77777777" w:rsidR="00E316CE" w:rsidRDefault="00E316CE" w:rsidP="00E316CE">
            <w:pPr>
              <w:jc w:val="center"/>
              <w:rPr>
                <w:sz w:val="18"/>
                <w:szCs w:val="18"/>
              </w:rPr>
            </w:pPr>
          </w:p>
        </w:tc>
        <w:tc>
          <w:tcPr>
            <w:tcW w:w="0" w:type="auto"/>
          </w:tcPr>
          <w:p w14:paraId="41166BD2" w14:textId="77777777" w:rsidR="00E316CE" w:rsidRPr="006943F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3338C6"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15C37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9F8ADA2"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29EDEE" w14:textId="77777777" w:rsidR="00E316CE" w:rsidRPr="00C51CE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998147" w14:textId="14FC2020" w:rsidR="00E316CE" w:rsidRPr="00C51CE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7015503" w14:textId="2ED93F6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1927343A" w14:textId="259C7C7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599" w:type="dxa"/>
          </w:tcPr>
          <w:p w14:paraId="100B4A46"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21892B6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58D073" w14:textId="56FA592F" w:rsidR="00E316CE" w:rsidRDefault="00E316CE" w:rsidP="00E316CE">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2A41913D" w14:textId="03F92949" w:rsidR="00E316CE" w:rsidRPr="006943F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846A8">
              <w:rPr>
                <w:sz w:val="18"/>
                <w:szCs w:val="18"/>
              </w:rPr>
              <w:t>21944666</w:t>
            </w:r>
          </w:p>
        </w:tc>
        <w:tc>
          <w:tcPr>
            <w:tcW w:w="0" w:type="auto"/>
          </w:tcPr>
          <w:p w14:paraId="306D9340" w14:textId="31A3195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76B6B9AA" w14:textId="0F91EC9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AFDB088" w14:textId="38522EC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16A4253" w14:textId="45D86117" w:rsidR="00E316CE" w:rsidRPr="00C51CE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747F39B9" w14:textId="2AE6B57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4FD66AAA" w14:textId="7F2F64C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6FC6CA5B" w14:textId="637BC88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599" w:type="dxa"/>
          </w:tcPr>
          <w:p w14:paraId="384DF3A7" w14:textId="7496482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38)","plainTextFormattedCitation":"(138)","previouslyFormattedCitation":"(137)"},"properties":{"noteIndex":0},"schema":"https://github.com/citation-style-language/schema/raw/master/csl-citation.json"}</w:instrText>
            </w:r>
            <w:r>
              <w:rPr>
                <w:sz w:val="18"/>
                <w:szCs w:val="18"/>
              </w:rPr>
              <w:fldChar w:fldCharType="separate"/>
            </w:r>
            <w:r w:rsidR="00AD4602" w:rsidRPr="00AD4602">
              <w:rPr>
                <w:noProof/>
                <w:sz w:val="18"/>
                <w:szCs w:val="18"/>
              </w:rPr>
              <w:t>(138)</w:t>
            </w:r>
            <w:r>
              <w:rPr>
                <w:sz w:val="18"/>
                <w:szCs w:val="18"/>
              </w:rPr>
              <w:fldChar w:fldCharType="end"/>
            </w:r>
          </w:p>
        </w:tc>
      </w:tr>
      <w:tr w:rsidR="00E316CE" w:rsidRPr="0001000C" w14:paraId="043885EA"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50B1437" w14:textId="46269FD8" w:rsidR="00E316CE" w:rsidRPr="005846A8" w:rsidRDefault="00E316CE" w:rsidP="00E316CE">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75137F8F" w14:textId="74864DBF" w:rsidR="00E316CE" w:rsidRPr="005846A8"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694E">
              <w:rPr>
                <w:sz w:val="18"/>
                <w:szCs w:val="18"/>
              </w:rPr>
              <w:t>26188533</w:t>
            </w:r>
          </w:p>
        </w:tc>
        <w:tc>
          <w:tcPr>
            <w:tcW w:w="0" w:type="auto"/>
          </w:tcPr>
          <w:p w14:paraId="08117B47" w14:textId="60BCF27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21B2FCAE" w14:textId="5D3C763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A94674A" w14:textId="7D0DDA1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5A4B780B" w14:textId="678AB28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70</w:t>
            </w:r>
          </w:p>
        </w:tc>
        <w:tc>
          <w:tcPr>
            <w:tcW w:w="0" w:type="auto"/>
          </w:tcPr>
          <w:p w14:paraId="1C4928FF" w14:textId="1BD3FA2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B680CD" w14:textId="36E376D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1D77FADD" w14:textId="4B7DF9A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599" w:type="dxa"/>
          </w:tcPr>
          <w:p w14:paraId="1EDFA137" w14:textId="0C5DD45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139)","plainTextFormattedCitation":"(139)","previouslyFormattedCitation":"(138)"},"properties":{"noteIndex":0},"schema":"https://github.com/citation-style-language/schema/raw/master/csl-citation.json"}</w:instrText>
            </w:r>
            <w:r>
              <w:rPr>
                <w:sz w:val="18"/>
                <w:szCs w:val="18"/>
              </w:rPr>
              <w:fldChar w:fldCharType="separate"/>
            </w:r>
            <w:r w:rsidR="00AD4602" w:rsidRPr="00AD4602">
              <w:rPr>
                <w:noProof/>
                <w:sz w:val="18"/>
                <w:szCs w:val="18"/>
              </w:rPr>
              <w:t>(139)</w:t>
            </w:r>
            <w:r>
              <w:rPr>
                <w:sz w:val="18"/>
                <w:szCs w:val="18"/>
              </w:rPr>
              <w:fldChar w:fldCharType="end"/>
            </w:r>
          </w:p>
        </w:tc>
      </w:tr>
      <w:tr w:rsidR="00E316CE" w:rsidRPr="0001000C" w14:paraId="184012A5"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6D73" w14:textId="700F2F3D" w:rsidR="00E316CE" w:rsidRPr="0065694E" w:rsidRDefault="00E316CE" w:rsidP="00E316CE">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12777B5E" w14:textId="2B59E61F" w:rsidR="00E316CE" w:rsidRPr="0065694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EF780B">
              <w:rPr>
                <w:sz w:val="18"/>
                <w:szCs w:val="18"/>
              </w:rPr>
              <w:t>20862543</w:t>
            </w:r>
          </w:p>
        </w:tc>
        <w:tc>
          <w:tcPr>
            <w:tcW w:w="0" w:type="auto"/>
          </w:tcPr>
          <w:p w14:paraId="0CC48D88" w14:textId="1903998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6B765FB6" w14:textId="2D5C492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3742C9FF" w14:textId="638501B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4BFF4D" w14:textId="356A85B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68DE146" w14:textId="2FE5976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7C080C06" w14:textId="6CFCA84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5BC23AF6" w14:textId="7C1B9ECC"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599" w:type="dxa"/>
          </w:tcPr>
          <w:p w14:paraId="455CE814" w14:textId="2D688F3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40)","plainTextFormattedCitation":"(140)","previouslyFormattedCitation":"(139)"},"properties":{"noteIndex":0},"schema":"https://github.com/citation-style-language/schema/raw/master/csl-citation.json"}</w:instrText>
            </w:r>
            <w:r>
              <w:rPr>
                <w:sz w:val="18"/>
                <w:szCs w:val="18"/>
              </w:rPr>
              <w:fldChar w:fldCharType="separate"/>
            </w:r>
            <w:r w:rsidR="00AD4602" w:rsidRPr="00AD4602">
              <w:rPr>
                <w:noProof/>
                <w:sz w:val="18"/>
                <w:szCs w:val="18"/>
              </w:rPr>
              <w:t>(140)</w:t>
            </w:r>
            <w:r>
              <w:rPr>
                <w:sz w:val="18"/>
                <w:szCs w:val="18"/>
              </w:rPr>
              <w:fldChar w:fldCharType="end"/>
            </w:r>
          </w:p>
        </w:tc>
      </w:tr>
      <w:tr w:rsidR="00E316CE" w:rsidRPr="0001000C" w14:paraId="22C2504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54DDA10" w14:textId="5407F925" w:rsidR="00E316CE" w:rsidRPr="00EF780B" w:rsidRDefault="00E316CE" w:rsidP="00E316CE">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66B362E3" w14:textId="705CAB51" w:rsidR="00E316CE" w:rsidRPr="00EF780B"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0222">
              <w:rPr>
                <w:sz w:val="18"/>
                <w:szCs w:val="18"/>
              </w:rPr>
              <w:t>16647710</w:t>
            </w:r>
          </w:p>
        </w:tc>
        <w:tc>
          <w:tcPr>
            <w:tcW w:w="0" w:type="auto"/>
          </w:tcPr>
          <w:p w14:paraId="0AE59ED2" w14:textId="10AAF2E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260A9789" w14:textId="512C218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7F6433EA" w14:textId="34FA512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for renal transplant evaluation)</w:t>
            </w:r>
          </w:p>
        </w:tc>
        <w:tc>
          <w:tcPr>
            <w:tcW w:w="0" w:type="auto"/>
          </w:tcPr>
          <w:p w14:paraId="42288D59" w14:textId="4232D0A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28C35431" w14:textId="271C292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881B2DE" w14:textId="250E941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52B7CB09" w14:textId="727AE02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C assessed with echocardiography</w:t>
            </w:r>
          </w:p>
        </w:tc>
        <w:tc>
          <w:tcPr>
            <w:tcW w:w="599" w:type="dxa"/>
          </w:tcPr>
          <w:p w14:paraId="6FF4F0AF" w14:textId="199132C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1)","plainTextFormattedCitation":"(141)","previouslyFormattedCitation":"(140)"},"properties":{"noteIndex":0},"schema":"https://github.com/citation-style-language/schema/raw/master/csl-citation.json"}</w:instrText>
            </w:r>
            <w:r>
              <w:rPr>
                <w:sz w:val="18"/>
                <w:szCs w:val="18"/>
              </w:rPr>
              <w:fldChar w:fldCharType="separate"/>
            </w:r>
            <w:r w:rsidR="00AD4602" w:rsidRPr="00AD4602">
              <w:rPr>
                <w:noProof/>
                <w:sz w:val="18"/>
                <w:szCs w:val="18"/>
              </w:rPr>
              <w:t>(141)</w:t>
            </w:r>
            <w:r>
              <w:rPr>
                <w:sz w:val="18"/>
                <w:szCs w:val="18"/>
              </w:rPr>
              <w:fldChar w:fldCharType="end"/>
            </w:r>
          </w:p>
        </w:tc>
      </w:tr>
      <w:tr w:rsidR="00E316CE" w:rsidRPr="0001000C" w14:paraId="2CFEB05C"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018CB" w14:textId="06BEA98C" w:rsidR="00E316CE" w:rsidRPr="00EC0222" w:rsidRDefault="00E316CE" w:rsidP="00E316CE">
            <w:pPr>
              <w:jc w:val="center"/>
              <w:rPr>
                <w:sz w:val="18"/>
                <w:szCs w:val="18"/>
              </w:rPr>
            </w:pPr>
            <w:r>
              <w:rPr>
                <w:sz w:val="18"/>
                <w:szCs w:val="18"/>
              </w:rPr>
              <w:t xml:space="preserve">Gross </w:t>
            </w:r>
            <w:r w:rsidRPr="00D73E87">
              <w:rPr>
                <w:i/>
                <w:sz w:val="18"/>
                <w:szCs w:val="18"/>
              </w:rPr>
              <w:t>et al.</w:t>
            </w:r>
          </w:p>
        </w:tc>
        <w:tc>
          <w:tcPr>
            <w:tcW w:w="0" w:type="auto"/>
          </w:tcPr>
          <w:p w14:paraId="2BD3F126" w14:textId="006C15F6" w:rsidR="00E316CE" w:rsidRPr="00EC0222"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3E87">
              <w:rPr>
                <w:sz w:val="18"/>
                <w:szCs w:val="18"/>
              </w:rPr>
              <w:t>17699396</w:t>
            </w:r>
          </w:p>
        </w:tc>
        <w:tc>
          <w:tcPr>
            <w:tcW w:w="0" w:type="auto"/>
          </w:tcPr>
          <w:p w14:paraId="7CD70AA1" w14:textId="3C40D13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w:t>
            </w:r>
          </w:p>
        </w:tc>
        <w:tc>
          <w:tcPr>
            <w:tcW w:w="0" w:type="auto"/>
          </w:tcPr>
          <w:p w14:paraId="60BFBBCC" w14:textId="69F67FA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36945DF2" w14:textId="726828B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 5D</w:t>
            </w:r>
          </w:p>
        </w:tc>
        <w:tc>
          <w:tcPr>
            <w:tcW w:w="0" w:type="auto"/>
          </w:tcPr>
          <w:p w14:paraId="74E4E8C6" w14:textId="663E633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0CC2E84C" w14:textId="429C2B2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F429B92"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thickness β = 0.068, 95% CI 0.009 to 0.071, p = 0.666</w:t>
            </w:r>
          </w:p>
          <w:p w14:paraId="69571411"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thickness β = 0.041, 95% CI 0.303 to 0.233, p = 0.792</w:t>
            </w:r>
          </w:p>
          <w:p w14:paraId="4CA9BCE5"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area β = 0.084, 95% CI 0.609 to 0.346, p = 0.581</w:t>
            </w:r>
          </w:p>
          <w:p w14:paraId="26C08C89"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area β = 0.1, 95% CI 0.609 to 0.346, p = 0.524</w:t>
            </w:r>
          </w:p>
          <w:p w14:paraId="43DC3A76" w14:textId="0FC9686F"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laque area β = 0.075, 95% CI 0.216 to 0.37, p = 0.598</w:t>
            </w:r>
          </w:p>
          <w:p w14:paraId="72BBA0C6"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 β = 0.035, 95% CI 1.437 to 1.827, p = 0.811</w:t>
            </w:r>
          </w:p>
          <w:p w14:paraId="2313B8F4" w14:textId="3CB81808"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lumen + intima β = 0.055, 95% CI 0.077 to 0.111, p = 0.715</w:t>
            </w:r>
          </w:p>
          <w:p w14:paraId="46AB2735"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tima β = 0.019, 95% CI 0.299 to 0.265, p = 0.904</w:t>
            </w:r>
          </w:p>
          <w:p w14:paraId="2F0BE96E"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media β = 0.127, 95% CI 0.275 to 0.108, p = 0.385</w:t>
            </w:r>
          </w:p>
          <w:p w14:paraId="7706FE3E"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intima β = 0.417, 95% CI 0.441 to -0.085, p = 0.005</w:t>
            </w:r>
          </w:p>
          <w:p w14:paraId="62549632"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media β = 0.0, 95% CI 0.175 to 0.175, p = 1</w:t>
            </w:r>
          </w:p>
          <w:p w14:paraId="6212D7CD"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intima β = 0.122, 95% CI 0.691 to 0.291, p = 0.416</w:t>
            </w:r>
          </w:p>
          <w:p w14:paraId="07EDB2EF" w14:textId="7D7EBD19"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media β = 0.171, 95% CI 0.770 to 0.203, p = 0.246</w:t>
            </w:r>
          </w:p>
          <w:p w14:paraId="44F63E09"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intima β = 0.091, 95% CI 0.411 to 0.218, p = 0.541</w:t>
            </w:r>
          </w:p>
          <w:p w14:paraId="35B6B67D"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media β = 0.035, 95% CI 0.23 to 0.291, p = 0.814</w:t>
            </w:r>
          </w:p>
          <w:p w14:paraId="3D839D5F" w14:textId="02297241"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intima β = 0.004, 95% CI 0.605 to 0.622, p = 0.978</w:t>
            </w:r>
          </w:p>
          <w:p w14:paraId="7D3915AE"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media β = 0.09, 95% CI 0.31 to 0.558, p = 0.567</w:t>
            </w:r>
          </w:p>
          <w:p w14:paraId="1201C20E"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intima β = 0.195, 95% CI 0.36 to 0.081, p = 0.208</w:t>
            </w:r>
          </w:p>
          <w:p w14:paraId="687E40B7"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media β = 0.044, 95% CI 0.221 to 0.167, p = 0.78</w:t>
            </w:r>
          </w:p>
          <w:p w14:paraId="4E859E12" w14:textId="0B10D8FF"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intima β = 0.007, 95% CI 0.215 to 0.225, p = 0.963</w:t>
            </w:r>
          </w:p>
          <w:p w14:paraId="770E0076"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media β = 0.011, 95% CI 0.25 to 0.233, p = 0.943</w:t>
            </w:r>
          </w:p>
          <w:p w14:paraId="6F34AC98"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intima β = 0.033, 95% CI 0.254 to 0.204, p = 0.829</w:t>
            </w:r>
          </w:p>
          <w:p w14:paraId="52CE3BA1"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media β = 0.012, 95% CI 0.265 to 0.286, p = 0.937</w:t>
            </w:r>
          </w:p>
          <w:p w14:paraId="4CD2656E" w14:textId="206156A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3E8A13EA" w14:textId="51460EFD"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522AC183"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4D4E9FB2"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5C515916"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Glycophorin A intima β = 0.083, 95% CI 1.852 to 1.054, p = 0.582</w:t>
            </w:r>
          </w:p>
          <w:p w14:paraId="37D390A3" w14:textId="07B9D1B3"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intima β = 0.148, 95% CI 0.909 to 2.518, p = 0.349</w:t>
            </w:r>
          </w:p>
          <w:p w14:paraId="4A60896B"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media β = 0.046, 95% CI 7.923 to 5.835, p = 0.761</w:t>
            </w:r>
          </w:p>
          <w:p w14:paraId="74849D4B" w14:textId="7EAE6A49"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calcium β = 0.033, 95% CI 5.526 to 6.727, p = 0.844</w:t>
            </w:r>
          </w:p>
          <w:p w14:paraId="1E9334C5" w14:textId="04305D72"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phosphorus β = 0.057, 95% CI 2.774 to 3.918, p = 0.731</w:t>
            </w:r>
          </w:p>
          <w:p w14:paraId="105C1A0C"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calcium β = 0.215, 95% CI 9.173 to 1.793, p = 0.181</w:t>
            </w:r>
          </w:p>
          <w:p w14:paraId="386005D7"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phosphorus β = 0.118, 95% CI 2.185 to 1.046, p = 0.479</w:t>
            </w:r>
          </w:p>
          <w:p w14:paraId="56CCEDE2" w14:textId="77777777" w:rsidR="00E316CE" w:rsidRPr="00A004C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2C566289" w14:textId="0ECEDCB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0EDAB8" w14:textId="0530CE8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calcification parameters</w:t>
            </w:r>
          </w:p>
        </w:tc>
        <w:tc>
          <w:tcPr>
            <w:tcW w:w="599" w:type="dxa"/>
          </w:tcPr>
          <w:p w14:paraId="19E97A1F" w14:textId="3E027BD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42)","plainTextFormattedCitation":"(142)","previouslyFormattedCitation":"(141)"},"properties":{"noteIndex":0},"schema":"https://github.com/citation-style-language/schema/raw/master/csl-citation.json"}</w:instrText>
            </w:r>
            <w:r>
              <w:rPr>
                <w:sz w:val="18"/>
                <w:szCs w:val="18"/>
              </w:rPr>
              <w:fldChar w:fldCharType="separate"/>
            </w:r>
            <w:r w:rsidR="00AD4602" w:rsidRPr="00AD4602">
              <w:rPr>
                <w:noProof/>
                <w:sz w:val="18"/>
                <w:szCs w:val="18"/>
              </w:rPr>
              <w:t>(142)</w:t>
            </w:r>
            <w:r>
              <w:rPr>
                <w:sz w:val="18"/>
                <w:szCs w:val="18"/>
              </w:rPr>
              <w:fldChar w:fldCharType="end"/>
            </w:r>
          </w:p>
        </w:tc>
      </w:tr>
      <w:tr w:rsidR="00E316CE" w:rsidRPr="0001000C" w14:paraId="26DF45F4"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341803E5" w14:textId="0DAC1C01" w:rsidR="00E316CE" w:rsidRDefault="00E316CE" w:rsidP="00E316CE">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185A2FC0" w14:textId="1EBB0671" w:rsidR="00E316CE" w:rsidRPr="00D73E8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56E69E22" w14:textId="07F2D9B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684D5FD5" w14:textId="0A982CD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625447" w14:textId="0AFBD26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6482933" w14:textId="79C44F2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9613151" w14:textId="633012C5" w:rsidR="00E316CE" w:rsidRPr="005D21C3"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40ADB536" w14:textId="2683066F" w:rsidR="00E316CE" w:rsidRPr="00A004C1"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630DA8B7" w14:textId="7347CD8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599" w:type="dxa"/>
          </w:tcPr>
          <w:p w14:paraId="1E0E54FE" w14:textId="40706B6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30)","plainTextFormattedCitation":"(30)","previouslyFormattedCitation":"(30)"},"properties":{"noteIndex":0},"schema":"https://github.com/citation-style-language/schema/raw/master/csl-citation.json"}</w:instrText>
            </w:r>
            <w:r>
              <w:rPr>
                <w:sz w:val="18"/>
                <w:szCs w:val="18"/>
              </w:rPr>
              <w:fldChar w:fldCharType="separate"/>
            </w:r>
            <w:r w:rsidRPr="00BD4E2F">
              <w:rPr>
                <w:noProof/>
                <w:sz w:val="18"/>
                <w:szCs w:val="18"/>
              </w:rPr>
              <w:t>(30)</w:t>
            </w:r>
            <w:r>
              <w:rPr>
                <w:sz w:val="18"/>
                <w:szCs w:val="18"/>
              </w:rPr>
              <w:fldChar w:fldCharType="end"/>
            </w:r>
          </w:p>
        </w:tc>
      </w:tr>
      <w:tr w:rsidR="00E316CE" w:rsidRPr="0001000C" w14:paraId="3054CD12"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A23FD9" w14:textId="329CBB22" w:rsidR="00E316CE" w:rsidRPr="003B13B1" w:rsidRDefault="00E316CE" w:rsidP="00E316CE">
            <w:pPr>
              <w:jc w:val="center"/>
              <w:rPr>
                <w:sz w:val="18"/>
                <w:szCs w:val="18"/>
              </w:rPr>
            </w:pPr>
            <w:r>
              <w:rPr>
                <w:sz w:val="18"/>
                <w:szCs w:val="18"/>
              </w:rPr>
              <w:t xml:space="preserve">Gruppen </w:t>
            </w:r>
            <w:r w:rsidRPr="00272DEE">
              <w:rPr>
                <w:i/>
                <w:sz w:val="18"/>
                <w:szCs w:val="18"/>
              </w:rPr>
              <w:t>et al.</w:t>
            </w:r>
          </w:p>
        </w:tc>
        <w:tc>
          <w:tcPr>
            <w:tcW w:w="0" w:type="auto"/>
          </w:tcPr>
          <w:p w14:paraId="3A783130" w14:textId="41C3C4F1" w:rsidR="00E316CE" w:rsidRPr="003B13B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3003D19C" w14:textId="0E67373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1D8D18FA" w14:textId="28BE989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4903F75A" w14:textId="32EFCD1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8350AF1" w14:textId="349CB49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65F191D2" w14:textId="3478AAA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F74100F" w14:textId="518A00E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2299096F" w14:textId="71FC348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599" w:type="dxa"/>
          </w:tcPr>
          <w:p w14:paraId="640BB612" w14:textId="56AE792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43)","plainTextFormattedCitation":"(143)","previouslyFormattedCitation":"(142)"},"properties":{"noteIndex":0},"schema":"https://github.com/citation-style-language/schema/raw/master/csl-citation.json"}</w:instrText>
            </w:r>
            <w:r>
              <w:rPr>
                <w:sz w:val="18"/>
                <w:szCs w:val="18"/>
              </w:rPr>
              <w:fldChar w:fldCharType="separate"/>
            </w:r>
            <w:r w:rsidR="00AD4602" w:rsidRPr="00AD4602">
              <w:rPr>
                <w:noProof/>
                <w:sz w:val="18"/>
                <w:szCs w:val="18"/>
              </w:rPr>
              <w:t>(143)</w:t>
            </w:r>
            <w:r>
              <w:rPr>
                <w:sz w:val="18"/>
                <w:szCs w:val="18"/>
              </w:rPr>
              <w:fldChar w:fldCharType="end"/>
            </w:r>
          </w:p>
        </w:tc>
      </w:tr>
      <w:tr w:rsidR="00E316CE" w:rsidRPr="0001000C" w14:paraId="31C3B53B"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703E4FD" w14:textId="78F5A570" w:rsidR="00E316CE" w:rsidRPr="003B13B1" w:rsidRDefault="00E316CE" w:rsidP="00E316CE">
            <w:pPr>
              <w:jc w:val="center"/>
              <w:rPr>
                <w:sz w:val="18"/>
                <w:szCs w:val="18"/>
              </w:rPr>
            </w:pPr>
          </w:p>
        </w:tc>
        <w:tc>
          <w:tcPr>
            <w:tcW w:w="0" w:type="auto"/>
          </w:tcPr>
          <w:p w14:paraId="1B74AAA2" w14:textId="29B752F1" w:rsidR="00E316CE" w:rsidRPr="003B13B1"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C2D1D4" w14:textId="4E4AE17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DF8AF11" w14:textId="7E66F17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8612572" w14:textId="1EAD6E23"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6736F" w14:textId="40C9F44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0E74E2E" w14:textId="691F780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4AF00EC" w14:textId="0C4C54D6" w:rsidR="00E316CE" w:rsidRPr="0001017B"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18C318C8" w14:textId="38FB818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599" w:type="dxa"/>
          </w:tcPr>
          <w:p w14:paraId="0F9A693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0CDD93FE"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C22B4A" w14:textId="3479834E" w:rsidR="00E316CE" w:rsidRPr="003B13B1" w:rsidRDefault="00E316CE" w:rsidP="00E316CE">
            <w:pPr>
              <w:jc w:val="center"/>
              <w:rPr>
                <w:sz w:val="18"/>
                <w:szCs w:val="18"/>
              </w:rPr>
            </w:pPr>
            <w:r>
              <w:rPr>
                <w:sz w:val="18"/>
                <w:szCs w:val="18"/>
              </w:rPr>
              <w:t xml:space="preserve">Adragao </w:t>
            </w:r>
            <w:r w:rsidRPr="00E31F42">
              <w:rPr>
                <w:i/>
                <w:sz w:val="18"/>
                <w:szCs w:val="18"/>
              </w:rPr>
              <w:t>et al.</w:t>
            </w:r>
          </w:p>
        </w:tc>
        <w:tc>
          <w:tcPr>
            <w:tcW w:w="0" w:type="auto"/>
          </w:tcPr>
          <w:p w14:paraId="7A03C30B" w14:textId="13126D47" w:rsidR="00E316CE" w:rsidRPr="003B13B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7D5E854A" w14:textId="40C6ABF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E2C514F" w14:textId="3DF533D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75380D0D" w14:textId="3B001C3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259A543" w14:textId="7CFB6D1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3</w:t>
            </w:r>
          </w:p>
        </w:tc>
        <w:tc>
          <w:tcPr>
            <w:tcW w:w="0" w:type="auto"/>
          </w:tcPr>
          <w:p w14:paraId="4425A06E" w14:textId="2089D6D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52D90">
              <w:rPr>
                <w:sz w:val="18"/>
                <w:szCs w:val="18"/>
              </w:rPr>
              <w:t>Male gender</w:t>
            </w:r>
            <w:r>
              <w:rPr>
                <w:sz w:val="18"/>
                <w:szCs w:val="18"/>
              </w:rPr>
              <w:t xml:space="preserve"> at risk</w:t>
            </w:r>
          </w:p>
        </w:tc>
        <w:tc>
          <w:tcPr>
            <w:tcW w:w="0" w:type="auto"/>
          </w:tcPr>
          <w:p w14:paraId="7288726E" w14:textId="12B47492" w:rsidR="00E316CE" w:rsidRPr="0001017B"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6E9C432A" w14:textId="1C77CC7A" w:rsidR="00E316CE" w:rsidRPr="0001017B"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779AC7F7" w14:textId="6AC6274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599" w:type="dxa"/>
          </w:tcPr>
          <w:p w14:paraId="07F63F0D" w14:textId="7585B682"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144)","plainTextFormattedCitation":"(144)","previouslyFormattedCitation":"(143)"},"properties":{"noteIndex":0},"schema":"https://github.com/citation-style-language/schema/raw/master/csl-citation.json"}</w:instrText>
            </w:r>
            <w:r>
              <w:rPr>
                <w:sz w:val="18"/>
                <w:szCs w:val="18"/>
              </w:rPr>
              <w:fldChar w:fldCharType="separate"/>
            </w:r>
            <w:r w:rsidR="00AD4602" w:rsidRPr="00AD4602">
              <w:rPr>
                <w:noProof/>
                <w:sz w:val="18"/>
                <w:szCs w:val="18"/>
              </w:rPr>
              <w:t>(144)</w:t>
            </w:r>
            <w:r>
              <w:rPr>
                <w:sz w:val="18"/>
                <w:szCs w:val="18"/>
              </w:rPr>
              <w:fldChar w:fldCharType="end"/>
            </w:r>
          </w:p>
        </w:tc>
      </w:tr>
      <w:tr w:rsidR="00E316CE" w:rsidRPr="0001000C" w14:paraId="1681BBFA"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237CA0E" w14:textId="77777777" w:rsidR="00E316CE" w:rsidRDefault="00E316CE" w:rsidP="00E316CE">
            <w:pPr>
              <w:jc w:val="center"/>
              <w:rPr>
                <w:sz w:val="18"/>
                <w:szCs w:val="18"/>
              </w:rPr>
            </w:pPr>
          </w:p>
        </w:tc>
        <w:tc>
          <w:tcPr>
            <w:tcW w:w="0" w:type="auto"/>
          </w:tcPr>
          <w:p w14:paraId="414F6B8E" w14:textId="77777777" w:rsidR="00E316CE" w:rsidRPr="00E31F42"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EDDF2B7"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B51EF0"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0A97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B22109F"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4E48E28" w14:textId="36604DCC" w:rsidR="00E316CE" w:rsidRPr="00452D90"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2E920A" w14:textId="2626B7A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28A546A0"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67933C6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21DC459A"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2A0DE" w14:textId="4D3B3363" w:rsidR="00E316CE" w:rsidRDefault="00E316CE" w:rsidP="00E316CE">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54B22AA1" w14:textId="763C7989" w:rsidR="00E316CE" w:rsidRPr="00E31F42"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0397">
              <w:rPr>
                <w:sz w:val="18"/>
                <w:szCs w:val="18"/>
              </w:rPr>
              <w:t>23159099</w:t>
            </w:r>
          </w:p>
        </w:tc>
        <w:tc>
          <w:tcPr>
            <w:tcW w:w="0" w:type="auto"/>
          </w:tcPr>
          <w:p w14:paraId="521A555A" w14:textId="334600E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574948FE" w14:textId="0DB4160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182164F" w14:textId="47829F9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9EACF6" w14:textId="55EA26F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705E5885" w14:textId="1DECFF29" w:rsidR="00E316CE" w:rsidRPr="00452D90"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6E76C985" w14:textId="379072D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5E1DE009" w14:textId="16D07CF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599" w:type="dxa"/>
          </w:tcPr>
          <w:p w14:paraId="0FDFD938" w14:textId="0F6E9D8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45)","plainTextFormattedCitation":"(145)","previouslyFormattedCitation":"(144)"},"properties":{"noteIndex":0},"schema":"https://github.com/citation-style-language/schema/raw/master/csl-citation.json"}</w:instrText>
            </w:r>
            <w:r>
              <w:rPr>
                <w:sz w:val="18"/>
                <w:szCs w:val="18"/>
              </w:rPr>
              <w:fldChar w:fldCharType="separate"/>
            </w:r>
            <w:r w:rsidR="00AD4602" w:rsidRPr="00AD4602">
              <w:rPr>
                <w:noProof/>
                <w:sz w:val="18"/>
                <w:szCs w:val="18"/>
              </w:rPr>
              <w:t>(145)</w:t>
            </w:r>
            <w:r>
              <w:rPr>
                <w:sz w:val="18"/>
                <w:szCs w:val="18"/>
              </w:rPr>
              <w:fldChar w:fldCharType="end"/>
            </w:r>
          </w:p>
          <w:p w14:paraId="3B28A8B0" w14:textId="726E632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0DD45BDE"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29B71F22" w14:textId="497C2130" w:rsidR="00E316CE" w:rsidRPr="00590397" w:rsidRDefault="00E316CE" w:rsidP="00E316CE">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71323770" w14:textId="43D554A9" w:rsidR="00E316CE" w:rsidRPr="0059039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2E85A698" w14:textId="682401E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5854E611" w14:textId="7B23842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4C0AF3A4" w14:textId="7860743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5B31AFC5" w14:textId="360C2D1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C310690" w14:textId="5B12670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FD58EAB" w14:textId="3A523DDE" w:rsidR="00E316CE" w:rsidRPr="00C965A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5ECEED1E" w14:textId="6D3513ED"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599" w:type="dxa"/>
          </w:tcPr>
          <w:p w14:paraId="436B7E2D" w14:textId="2C4FDBE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46)","plainTextFormattedCitation":"(146)","previouslyFormattedCitation":"(145)"},"properties":{"noteIndex":0},"schema":"https://github.com/citation-style-language/schema/raw/master/csl-citation.json"}</w:instrText>
            </w:r>
            <w:r>
              <w:rPr>
                <w:sz w:val="18"/>
                <w:szCs w:val="18"/>
              </w:rPr>
              <w:fldChar w:fldCharType="separate"/>
            </w:r>
            <w:r w:rsidR="00AD4602" w:rsidRPr="00AD4602">
              <w:rPr>
                <w:noProof/>
                <w:sz w:val="18"/>
                <w:szCs w:val="18"/>
              </w:rPr>
              <w:t>(146)</w:t>
            </w:r>
            <w:r>
              <w:rPr>
                <w:sz w:val="18"/>
                <w:szCs w:val="18"/>
              </w:rPr>
              <w:fldChar w:fldCharType="end"/>
            </w:r>
          </w:p>
        </w:tc>
      </w:tr>
      <w:tr w:rsidR="00E316CE" w:rsidRPr="0001000C" w14:paraId="6B34423C"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7E875B" w14:textId="77777777" w:rsidR="00E316CE" w:rsidRPr="00590397" w:rsidRDefault="00E316CE" w:rsidP="00E316CE">
            <w:pPr>
              <w:jc w:val="center"/>
              <w:rPr>
                <w:sz w:val="18"/>
                <w:szCs w:val="18"/>
              </w:rPr>
            </w:pPr>
          </w:p>
        </w:tc>
        <w:tc>
          <w:tcPr>
            <w:tcW w:w="0" w:type="auto"/>
          </w:tcPr>
          <w:p w14:paraId="771B81FA" w14:textId="77777777" w:rsidR="00E316CE" w:rsidRPr="00590397"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563E71"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8A6612D"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EAB304" w14:textId="306D148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53E29F15"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7FDC19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CF7C8D2" w14:textId="77777777" w:rsidR="00E316CE" w:rsidRPr="003135A1"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FDE67"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6F64058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74F887E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1D548E47" w14:textId="5C76CD22" w:rsidR="00E316CE" w:rsidRPr="00590397" w:rsidRDefault="00E316CE" w:rsidP="00E316CE">
            <w:pPr>
              <w:jc w:val="cente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4FE2EE9E" w14:textId="55EB7B8E" w:rsidR="00E316CE" w:rsidRPr="00590397"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108D">
              <w:rPr>
                <w:sz w:val="18"/>
                <w:szCs w:val="18"/>
              </w:rPr>
              <w:t>9555858</w:t>
            </w:r>
          </w:p>
        </w:tc>
        <w:tc>
          <w:tcPr>
            <w:tcW w:w="0" w:type="auto"/>
          </w:tcPr>
          <w:p w14:paraId="4FE8FF69" w14:textId="0A1B0A79"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89B3B15" w14:textId="7CB4260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36366999" w14:textId="6CD6922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07DEBAC" w14:textId="2A0771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4</w:t>
            </w:r>
          </w:p>
        </w:tc>
        <w:tc>
          <w:tcPr>
            <w:tcW w:w="0" w:type="auto"/>
          </w:tcPr>
          <w:p w14:paraId="59C6FE33" w14:textId="2EF53426"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male = 1, female = 2)</w:t>
            </w:r>
          </w:p>
        </w:tc>
        <w:tc>
          <w:tcPr>
            <w:tcW w:w="0" w:type="auto"/>
          </w:tcPr>
          <w:p w14:paraId="4212C6C4" w14:textId="1D50EAEA" w:rsidR="00E316CE" w:rsidRPr="003135A1"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656017AE" w14:textId="53A20C6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1DE7">
              <w:rPr>
                <w:sz w:val="18"/>
                <w:szCs w:val="18"/>
              </w:rPr>
              <w:t>LV mass calculated according to the Penn convention</w:t>
            </w:r>
          </w:p>
        </w:tc>
        <w:tc>
          <w:tcPr>
            <w:tcW w:w="599" w:type="dxa"/>
          </w:tcPr>
          <w:p w14:paraId="32795D2E" w14:textId="2221ADF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147)","plainTextFormattedCitation":"(147)","previouslyFormattedCitation":"(146)"},"properties":{"noteIndex":0},"schema":"https://github.com/citation-style-language/schema/raw/master/csl-citation.json"}</w:instrText>
            </w:r>
            <w:r>
              <w:rPr>
                <w:sz w:val="18"/>
                <w:szCs w:val="18"/>
              </w:rPr>
              <w:fldChar w:fldCharType="separate"/>
            </w:r>
            <w:r w:rsidR="00AD4602" w:rsidRPr="00AD4602">
              <w:rPr>
                <w:noProof/>
                <w:sz w:val="18"/>
                <w:szCs w:val="18"/>
              </w:rPr>
              <w:t>(147)</w:t>
            </w:r>
            <w:r>
              <w:rPr>
                <w:sz w:val="18"/>
                <w:szCs w:val="18"/>
              </w:rPr>
              <w:fldChar w:fldCharType="end"/>
            </w:r>
          </w:p>
        </w:tc>
      </w:tr>
      <w:tr w:rsidR="00E316CE" w:rsidRPr="0001000C" w14:paraId="030EA28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7F7183" w14:textId="6E40A2CF" w:rsidR="00E316CE" w:rsidRDefault="00E316CE" w:rsidP="00E316CE">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C328AAD" w14:textId="591C67FE" w:rsidR="00E316CE" w:rsidRPr="00FC108D"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1DFC">
              <w:rPr>
                <w:sz w:val="18"/>
                <w:szCs w:val="18"/>
              </w:rPr>
              <w:t>25805429</w:t>
            </w:r>
          </w:p>
        </w:tc>
        <w:tc>
          <w:tcPr>
            <w:tcW w:w="0" w:type="auto"/>
          </w:tcPr>
          <w:p w14:paraId="19FEF1C1" w14:textId="370D660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8D49F6" w14:textId="26ED172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B5B3BD6" w14:textId="28E5CE3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132F93" w14:textId="46EBD7A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7914E208" w14:textId="447B715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1303F9F" w14:textId="57D8F4E0" w:rsidR="00E316CE" w:rsidRPr="000C0B1C"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23059433" w14:textId="3DFC7E5D" w:rsidR="00E316CE" w:rsidRPr="00331DE7"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599" w:type="dxa"/>
          </w:tcPr>
          <w:p w14:paraId="28132F69" w14:textId="4921015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48)","plainTextFormattedCitation":"(148)","previouslyFormattedCitation":"(147)"},"properties":{"noteIndex":0},"schema":"https://github.com/citation-style-language/schema/raw/master/csl-citation.json"}</w:instrText>
            </w:r>
            <w:r>
              <w:rPr>
                <w:sz w:val="18"/>
                <w:szCs w:val="18"/>
              </w:rPr>
              <w:fldChar w:fldCharType="separate"/>
            </w:r>
            <w:r w:rsidR="00AD4602" w:rsidRPr="00AD4602">
              <w:rPr>
                <w:noProof/>
                <w:sz w:val="18"/>
                <w:szCs w:val="18"/>
              </w:rPr>
              <w:t>(148)</w:t>
            </w:r>
            <w:r>
              <w:rPr>
                <w:sz w:val="18"/>
                <w:szCs w:val="18"/>
              </w:rPr>
              <w:fldChar w:fldCharType="end"/>
            </w:r>
          </w:p>
        </w:tc>
      </w:tr>
      <w:tr w:rsidR="00E316CE" w:rsidRPr="0001000C" w14:paraId="531076F9"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A58DA0E" w14:textId="1779FFDD" w:rsidR="00E316CE" w:rsidRPr="003C16C4" w:rsidRDefault="00E316CE" w:rsidP="00E316CE">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6DB24631" w14:textId="2FEFC694" w:rsidR="00E316CE" w:rsidRPr="00541DF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9A4082">
              <w:rPr>
                <w:sz w:val="18"/>
                <w:szCs w:val="18"/>
              </w:rPr>
              <w:t>21617086</w:t>
            </w:r>
          </w:p>
        </w:tc>
        <w:tc>
          <w:tcPr>
            <w:tcW w:w="0" w:type="auto"/>
          </w:tcPr>
          <w:p w14:paraId="6B3BB059" w14:textId="3B1F042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6BE92B8F" w14:textId="71552E6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B38F612" w14:textId="682255B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3450AC0" w14:textId="6B3DD18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2</w:t>
            </w:r>
          </w:p>
        </w:tc>
        <w:tc>
          <w:tcPr>
            <w:tcW w:w="0" w:type="auto"/>
          </w:tcPr>
          <w:p w14:paraId="0ABA251F" w14:textId="0527AC2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22EC0AD" w14:textId="44BCD267" w:rsidR="00E316CE" w:rsidRPr="00F308BC"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76A26FF9" w14:textId="0F981355"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omputed tomography</w:t>
            </w:r>
          </w:p>
        </w:tc>
        <w:tc>
          <w:tcPr>
            <w:tcW w:w="599" w:type="dxa"/>
          </w:tcPr>
          <w:p w14:paraId="50AE8AD2" w14:textId="68B75DB1"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49)","plainTextFormattedCitation":"(149)","previouslyFormattedCitation":"(148)"},"properties":{"noteIndex":0},"schema":"https://github.com/citation-style-language/schema/raw/master/csl-citation.json"}</w:instrText>
            </w:r>
            <w:r>
              <w:rPr>
                <w:sz w:val="18"/>
                <w:szCs w:val="18"/>
              </w:rPr>
              <w:fldChar w:fldCharType="separate"/>
            </w:r>
            <w:r w:rsidR="00AD4602" w:rsidRPr="00AD4602">
              <w:rPr>
                <w:noProof/>
                <w:sz w:val="18"/>
                <w:szCs w:val="18"/>
              </w:rPr>
              <w:t>(149)</w:t>
            </w:r>
            <w:r>
              <w:rPr>
                <w:sz w:val="18"/>
                <w:szCs w:val="18"/>
              </w:rPr>
              <w:fldChar w:fldCharType="end"/>
            </w:r>
          </w:p>
        </w:tc>
      </w:tr>
      <w:tr w:rsidR="00E316CE" w:rsidRPr="0001000C" w14:paraId="615FA2BF"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514CE3" w14:textId="57FC4245" w:rsidR="00E316CE" w:rsidRPr="009A4082" w:rsidRDefault="00E316CE" w:rsidP="00E316CE">
            <w:pPr>
              <w:jc w:val="center"/>
              <w:rPr>
                <w:sz w:val="18"/>
                <w:szCs w:val="18"/>
              </w:rPr>
            </w:pPr>
            <w:r>
              <w:rPr>
                <w:sz w:val="18"/>
                <w:szCs w:val="18"/>
              </w:rPr>
              <w:t xml:space="preserve">Wang </w:t>
            </w:r>
            <w:r w:rsidRPr="008C7685">
              <w:rPr>
                <w:i/>
                <w:sz w:val="18"/>
                <w:szCs w:val="18"/>
              </w:rPr>
              <w:t>et al.</w:t>
            </w:r>
          </w:p>
        </w:tc>
        <w:tc>
          <w:tcPr>
            <w:tcW w:w="0" w:type="auto"/>
          </w:tcPr>
          <w:p w14:paraId="3AFF7728" w14:textId="5C3E52E1" w:rsidR="00E316CE" w:rsidRPr="009A4082"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24747427</w:t>
            </w:r>
          </w:p>
        </w:tc>
        <w:tc>
          <w:tcPr>
            <w:tcW w:w="0" w:type="auto"/>
          </w:tcPr>
          <w:p w14:paraId="758B1970" w14:textId="0E58DFA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5BCAB5" w14:textId="1CEAD65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07C66B0" w14:textId="130E51A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F7C14D3" w14:textId="114C61F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1637C6E9" w14:textId="5ED4A68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D698EE" w14:textId="78078A1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39D611D5" w14:textId="77777777" w:rsidR="00E316CE" w:rsidRPr="008C768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67B5DCD1" w14:textId="6476D8D1"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599" w:type="dxa"/>
          </w:tcPr>
          <w:p w14:paraId="46E52F98" w14:textId="26DA2BB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0)","plainTextFormattedCitation":"(150)","previouslyFormattedCitation":"(149)"},"properties":{"noteIndex":0},"schema":"https://github.com/citation-style-language/schema/raw/master/csl-citation.json"}</w:instrText>
            </w:r>
            <w:r>
              <w:rPr>
                <w:sz w:val="18"/>
                <w:szCs w:val="18"/>
              </w:rPr>
              <w:fldChar w:fldCharType="separate"/>
            </w:r>
            <w:r w:rsidR="00AD4602" w:rsidRPr="00AD4602">
              <w:rPr>
                <w:noProof/>
                <w:sz w:val="18"/>
                <w:szCs w:val="18"/>
              </w:rPr>
              <w:t>(150)</w:t>
            </w:r>
            <w:r>
              <w:rPr>
                <w:sz w:val="18"/>
                <w:szCs w:val="18"/>
              </w:rPr>
              <w:fldChar w:fldCharType="end"/>
            </w:r>
          </w:p>
        </w:tc>
      </w:tr>
      <w:tr w:rsidR="00E316CE" w:rsidRPr="0001000C" w14:paraId="4B77533B"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5AF91581" w14:textId="326E8E5D" w:rsidR="00E316CE" w:rsidRDefault="00E316CE" w:rsidP="00E316CE">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20BAD7F2" w14:textId="138EAC44" w:rsidR="00E316CE" w:rsidRPr="008C768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3AFB2FD6" w14:textId="453AFEE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w:t>
            </w:r>
          </w:p>
        </w:tc>
        <w:tc>
          <w:tcPr>
            <w:tcW w:w="0" w:type="auto"/>
          </w:tcPr>
          <w:p w14:paraId="5167052D" w14:textId="342B68E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83E606B" w14:textId="3F9ED2A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C05D73E" w14:textId="46BCA53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571F2E6D" w14:textId="52421D4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24501AF" w14:textId="3268EB96" w:rsidR="00E316CE" w:rsidRPr="008C768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0C5E7A9B" w14:textId="4CA7BF9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599" w:type="dxa"/>
          </w:tcPr>
          <w:p w14:paraId="1F925298" w14:textId="3A3DE41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51)","plainTextFormattedCitation":"(151)","previouslyFormattedCitation":"(150)"},"properties":{"noteIndex":0},"schema":"https://github.com/citation-style-language/schema/raw/master/csl-citation.json"}</w:instrText>
            </w:r>
            <w:r>
              <w:rPr>
                <w:sz w:val="18"/>
                <w:szCs w:val="18"/>
              </w:rPr>
              <w:fldChar w:fldCharType="separate"/>
            </w:r>
            <w:r w:rsidR="00AD4602" w:rsidRPr="00AD4602">
              <w:rPr>
                <w:noProof/>
                <w:sz w:val="18"/>
                <w:szCs w:val="18"/>
              </w:rPr>
              <w:t>(151)</w:t>
            </w:r>
            <w:r>
              <w:rPr>
                <w:sz w:val="18"/>
                <w:szCs w:val="18"/>
              </w:rPr>
              <w:fldChar w:fldCharType="end"/>
            </w:r>
          </w:p>
        </w:tc>
      </w:tr>
      <w:tr w:rsidR="00E316CE" w:rsidRPr="0001000C" w14:paraId="47F71393"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68F07F" w14:textId="77777777" w:rsidR="00E316CE" w:rsidRDefault="00E316CE" w:rsidP="00E316CE">
            <w:pPr>
              <w:jc w:val="center"/>
              <w:rPr>
                <w:sz w:val="18"/>
                <w:szCs w:val="18"/>
              </w:rPr>
            </w:pPr>
          </w:p>
        </w:tc>
        <w:tc>
          <w:tcPr>
            <w:tcW w:w="0" w:type="auto"/>
          </w:tcPr>
          <w:p w14:paraId="4ADF2B01" w14:textId="77777777" w:rsidR="00E316CE" w:rsidRPr="008C768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81A14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15DBF0"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A385CB"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507D1C"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5DC7622"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ACE3D3" w14:textId="250AC8B3" w:rsidR="00E316CE" w:rsidRPr="008C768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74ACD7A9"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99" w:type="dxa"/>
          </w:tcPr>
          <w:p w14:paraId="25DA6F93" w14:textId="7777777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316CE" w:rsidRPr="0001000C" w14:paraId="3E92E4B1"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54A433E" w14:textId="77777777" w:rsidR="00E316CE" w:rsidRDefault="00E316CE" w:rsidP="00E316CE">
            <w:pPr>
              <w:jc w:val="center"/>
              <w:rPr>
                <w:sz w:val="18"/>
                <w:szCs w:val="18"/>
              </w:rPr>
            </w:pPr>
          </w:p>
        </w:tc>
        <w:tc>
          <w:tcPr>
            <w:tcW w:w="0" w:type="auto"/>
          </w:tcPr>
          <w:p w14:paraId="0D0245B8" w14:textId="77777777" w:rsidR="00E316CE" w:rsidRPr="008C768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B394D0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4DE82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D0FB3C"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743146D"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73551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A9435BC" w14:textId="099FDA7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52DE5A1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37331AA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049CA4F7"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D8B44" w14:textId="7CDEC061" w:rsidR="00E316CE" w:rsidRDefault="00E316CE" w:rsidP="00E316CE">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27747430" w14:textId="1EEBDD30" w:rsidR="00E316CE" w:rsidRPr="008C768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399A3007" w14:textId="18843D5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6B31472B" w14:textId="6008E6E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5C843986" w14:textId="157C973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579FC217" w14:textId="343631C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26E5C23A" w14:textId="60C53A45"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758E4B0" w14:textId="74E2E4D6"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84A27EE" w14:textId="2CE2CC6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599" w:type="dxa"/>
          </w:tcPr>
          <w:p w14:paraId="1FEA8FD5" w14:textId="13B48AC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52)","plainTextFormattedCitation":"(152)","previouslyFormattedCitation":"(151)"},"properties":{"noteIndex":0},"schema":"https://github.com/citation-style-language/schema/raw/master/csl-citation.json"}</w:instrText>
            </w:r>
            <w:r>
              <w:rPr>
                <w:sz w:val="18"/>
                <w:szCs w:val="18"/>
              </w:rPr>
              <w:fldChar w:fldCharType="separate"/>
            </w:r>
            <w:r w:rsidR="00AD4602" w:rsidRPr="00AD4602">
              <w:rPr>
                <w:noProof/>
                <w:sz w:val="18"/>
                <w:szCs w:val="18"/>
              </w:rPr>
              <w:t>(152)</w:t>
            </w:r>
            <w:r>
              <w:rPr>
                <w:sz w:val="18"/>
                <w:szCs w:val="18"/>
              </w:rPr>
              <w:fldChar w:fldCharType="end"/>
            </w:r>
          </w:p>
        </w:tc>
      </w:tr>
      <w:tr w:rsidR="00E316CE" w:rsidRPr="0001000C" w14:paraId="31702466"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0F8A5087" w14:textId="77777777" w:rsidR="00E316CE" w:rsidRDefault="00E316CE" w:rsidP="00E316CE">
            <w:pPr>
              <w:jc w:val="center"/>
              <w:rPr>
                <w:sz w:val="18"/>
                <w:szCs w:val="18"/>
              </w:rPr>
            </w:pPr>
          </w:p>
        </w:tc>
        <w:tc>
          <w:tcPr>
            <w:tcW w:w="0" w:type="auto"/>
          </w:tcPr>
          <w:p w14:paraId="483FF72D" w14:textId="3038C7A4" w:rsidR="00E316CE" w:rsidRPr="008C7685"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FA52A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420B04"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AD6853"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882A1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C4A560" w14:textId="23C031F4"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in CKD patients with diabetes</w:t>
            </w:r>
          </w:p>
        </w:tc>
        <w:tc>
          <w:tcPr>
            <w:tcW w:w="0" w:type="auto"/>
          </w:tcPr>
          <w:p w14:paraId="520943F8" w14:textId="77350650"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488150BE"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99" w:type="dxa"/>
          </w:tcPr>
          <w:p w14:paraId="24036616"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51C0EC2B"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58172" w14:textId="2B33ACB2" w:rsidR="00E316CE" w:rsidRDefault="00E316CE" w:rsidP="00E316CE">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43C3C86F" w14:textId="68062D3C" w:rsidR="00E316CE" w:rsidRPr="008C7685"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434F">
              <w:rPr>
                <w:sz w:val="18"/>
                <w:szCs w:val="18"/>
              </w:rPr>
              <w:t>26493621</w:t>
            </w:r>
          </w:p>
        </w:tc>
        <w:tc>
          <w:tcPr>
            <w:tcW w:w="0" w:type="auto"/>
          </w:tcPr>
          <w:p w14:paraId="48ED11E1" w14:textId="6BA79350"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49D3D07C" w14:textId="72A4375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DF20687" w14:textId="0CE4ADC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F14EF2" w14:textId="1B21513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4</w:t>
            </w:r>
          </w:p>
        </w:tc>
        <w:tc>
          <w:tcPr>
            <w:tcW w:w="0" w:type="auto"/>
          </w:tcPr>
          <w:p w14:paraId="4C6E74F4" w14:textId="3CADA07F"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48982B7" w14:textId="515CF17D" w:rsidR="00E316CE" w:rsidRPr="00B92EE3"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5F1AA86E" w14:textId="48DDABA9" w:rsidR="00E316CE" w:rsidRPr="00DF31E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6A688AA8" w14:textId="35A368E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sidR="00AD4602">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53)","plainTextFormattedCitation":"(153)","previouslyFormattedCitation":"(152)"},"properties":{"noteIndex":0},"schema":"https://github.com/citation-style-language/schema/raw/master/csl-citation.json"}</w:instrText>
            </w:r>
            <w:r>
              <w:rPr>
                <w:sz w:val="18"/>
                <w:szCs w:val="18"/>
              </w:rPr>
              <w:fldChar w:fldCharType="separate"/>
            </w:r>
            <w:r w:rsidR="00AD4602" w:rsidRPr="00AD4602">
              <w:rPr>
                <w:noProof/>
                <w:sz w:val="18"/>
                <w:szCs w:val="18"/>
              </w:rPr>
              <w:t>(153)</w:t>
            </w:r>
            <w:r>
              <w:rPr>
                <w:sz w:val="18"/>
                <w:szCs w:val="18"/>
              </w:rPr>
              <w:fldChar w:fldCharType="end"/>
            </w:r>
            <w:r>
              <w:rPr>
                <w:sz w:val="18"/>
                <w:szCs w:val="18"/>
              </w:rPr>
              <w:t>.</w:t>
            </w:r>
          </w:p>
        </w:tc>
        <w:tc>
          <w:tcPr>
            <w:tcW w:w="599" w:type="dxa"/>
          </w:tcPr>
          <w:p w14:paraId="479C499D" w14:textId="6EEF67ED"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54)","plainTextFormattedCitation":"(154)","previouslyFormattedCitation":"(153)"},"properties":{"noteIndex":0},"schema":"https://github.com/citation-style-language/schema/raw/master/csl-citation.json"}</w:instrText>
            </w:r>
            <w:r>
              <w:rPr>
                <w:sz w:val="18"/>
                <w:szCs w:val="18"/>
              </w:rPr>
              <w:fldChar w:fldCharType="separate"/>
            </w:r>
            <w:r w:rsidR="00AD4602" w:rsidRPr="00AD4602">
              <w:rPr>
                <w:noProof/>
                <w:sz w:val="18"/>
                <w:szCs w:val="18"/>
              </w:rPr>
              <w:t>(154)</w:t>
            </w:r>
            <w:r>
              <w:rPr>
                <w:sz w:val="18"/>
                <w:szCs w:val="18"/>
              </w:rPr>
              <w:fldChar w:fldCharType="end"/>
            </w:r>
          </w:p>
        </w:tc>
      </w:tr>
      <w:tr w:rsidR="00E316CE" w:rsidRPr="0001000C" w14:paraId="7FA72DBC"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67D2B88C" w14:textId="5E01EC9A" w:rsidR="00E316CE" w:rsidRDefault="00E316CE" w:rsidP="00E316CE">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19FEC2BB" w14:textId="0ADEC9B5" w:rsidR="00E316CE" w:rsidRPr="0079434F"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CF2DA9">
              <w:rPr>
                <w:sz w:val="18"/>
                <w:szCs w:val="18"/>
              </w:rPr>
              <w:t>17050630</w:t>
            </w:r>
          </w:p>
        </w:tc>
        <w:tc>
          <w:tcPr>
            <w:tcW w:w="0" w:type="auto"/>
          </w:tcPr>
          <w:p w14:paraId="5D813AAD" w14:textId="1FECDE9A"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w:t>
            </w:r>
          </w:p>
        </w:tc>
        <w:tc>
          <w:tcPr>
            <w:tcW w:w="0" w:type="auto"/>
          </w:tcPr>
          <w:p w14:paraId="41B4E846" w14:textId="5D24761C"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543F8EB5" w14:textId="5AD40AE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52A852" w14:textId="13B32DFE"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6F102136" w14:textId="5BF8163B"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D70323" w14:textId="5779AEAC" w:rsidR="00E316CE" w:rsidRPr="0045773A"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4BA02C8E" w14:textId="722EE322"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599" w:type="dxa"/>
          </w:tcPr>
          <w:p w14:paraId="5ADA316E" w14:textId="31E26B3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55)","plainTextFormattedCitation":"(155)","previouslyFormattedCitation":"(154)"},"properties":{"noteIndex":0},"schema":"https://github.com/citation-style-language/schema/raw/master/csl-citation.json"}</w:instrText>
            </w:r>
            <w:r>
              <w:rPr>
                <w:sz w:val="18"/>
                <w:szCs w:val="18"/>
              </w:rPr>
              <w:fldChar w:fldCharType="separate"/>
            </w:r>
            <w:r w:rsidR="00AD4602" w:rsidRPr="00AD4602">
              <w:rPr>
                <w:noProof/>
                <w:sz w:val="18"/>
                <w:szCs w:val="18"/>
              </w:rPr>
              <w:t>(155)</w:t>
            </w:r>
            <w:r>
              <w:rPr>
                <w:sz w:val="18"/>
                <w:szCs w:val="18"/>
              </w:rPr>
              <w:fldChar w:fldCharType="end"/>
            </w:r>
          </w:p>
        </w:tc>
      </w:tr>
      <w:tr w:rsidR="00E316CE" w:rsidRPr="0001000C" w14:paraId="46A09338"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9EA5DB" w14:textId="25C3828F" w:rsidR="00E316CE" w:rsidRPr="00CF2DA9" w:rsidRDefault="00E316CE" w:rsidP="00E316CE">
            <w:pPr>
              <w:jc w:val="center"/>
              <w:rPr>
                <w:sz w:val="18"/>
                <w:szCs w:val="18"/>
              </w:rPr>
            </w:pPr>
            <w:r>
              <w:rPr>
                <w:sz w:val="18"/>
                <w:szCs w:val="18"/>
              </w:rPr>
              <w:t xml:space="preserve">Ishimura </w:t>
            </w:r>
            <w:r w:rsidRPr="004F7482">
              <w:rPr>
                <w:i/>
                <w:sz w:val="18"/>
                <w:szCs w:val="18"/>
              </w:rPr>
              <w:t>et al.</w:t>
            </w:r>
          </w:p>
        </w:tc>
        <w:tc>
          <w:tcPr>
            <w:tcW w:w="0" w:type="auto"/>
          </w:tcPr>
          <w:p w14:paraId="0A4D9595" w14:textId="049F110D" w:rsidR="00E316CE" w:rsidRPr="00CF2DA9"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5D70327E" w14:textId="5C8D555A"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44E02E9" w14:textId="5BAFD7E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2FD27724" w14:textId="4784C6AB"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317965" w14:textId="15F381D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5D0ADEF2" w14:textId="2797001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517E028" w14:textId="4DA8E0B9" w:rsidR="00E316CE" w:rsidRPr="00AC0F80"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7FFF03C4" w14:textId="12883849"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599" w:type="dxa"/>
          </w:tcPr>
          <w:p w14:paraId="754080F8" w14:textId="6F26F7A4"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56)","plainTextFormattedCitation":"(156)","previouslyFormattedCitation":"(155)"},"properties":{"noteIndex":0},"schema":"https://github.com/citation-style-language/schema/raw/master/csl-citation.json"}</w:instrText>
            </w:r>
            <w:r>
              <w:rPr>
                <w:sz w:val="18"/>
                <w:szCs w:val="18"/>
              </w:rPr>
              <w:fldChar w:fldCharType="separate"/>
            </w:r>
            <w:r w:rsidR="00AD4602" w:rsidRPr="00AD4602">
              <w:rPr>
                <w:noProof/>
                <w:sz w:val="18"/>
                <w:szCs w:val="18"/>
              </w:rPr>
              <w:t>(156)</w:t>
            </w:r>
            <w:r>
              <w:rPr>
                <w:sz w:val="18"/>
                <w:szCs w:val="18"/>
              </w:rPr>
              <w:fldChar w:fldCharType="end"/>
            </w:r>
          </w:p>
        </w:tc>
      </w:tr>
      <w:tr w:rsidR="00E316CE" w:rsidRPr="0001000C" w14:paraId="0BCAB1E4" w14:textId="77777777" w:rsidTr="00E316CE">
        <w:tc>
          <w:tcPr>
            <w:cnfStyle w:val="001000000000" w:firstRow="0" w:lastRow="0" w:firstColumn="1" w:lastColumn="0" w:oddVBand="0" w:evenVBand="0" w:oddHBand="0" w:evenHBand="0" w:firstRowFirstColumn="0" w:firstRowLastColumn="0" w:lastRowFirstColumn="0" w:lastRowLastColumn="0"/>
            <w:tcW w:w="0" w:type="auto"/>
          </w:tcPr>
          <w:p w14:paraId="78BD6D10" w14:textId="77777777" w:rsidR="00E316CE" w:rsidRPr="00CF2DA9" w:rsidRDefault="00E316CE" w:rsidP="00E316CE">
            <w:pPr>
              <w:jc w:val="center"/>
              <w:rPr>
                <w:sz w:val="18"/>
                <w:szCs w:val="18"/>
              </w:rPr>
            </w:pPr>
          </w:p>
        </w:tc>
        <w:tc>
          <w:tcPr>
            <w:tcW w:w="0" w:type="auto"/>
          </w:tcPr>
          <w:p w14:paraId="160E00AB" w14:textId="77777777" w:rsidR="00E316CE" w:rsidRPr="00CF2DA9"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3C4B5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23B47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CFA508"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FAEF49"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BA9305"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A6F5F1" w14:textId="61615008"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0F35F133" w14:textId="3E6C136F"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599" w:type="dxa"/>
          </w:tcPr>
          <w:p w14:paraId="2372F26B" w14:textId="77777777" w:rsidR="00E316CE" w:rsidRDefault="00E316CE" w:rsidP="00E316CE">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316CE" w:rsidRPr="0001000C" w14:paraId="4D1130E6" w14:textId="77777777" w:rsidTr="00E316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06638" w14:textId="581D5700" w:rsidR="00E316CE" w:rsidRPr="00CF2DA9" w:rsidRDefault="00E316CE" w:rsidP="00E316CE">
            <w:pPr>
              <w:jc w:val="center"/>
              <w:rPr>
                <w:sz w:val="18"/>
                <w:szCs w:val="18"/>
              </w:rPr>
            </w:pPr>
            <w:r>
              <w:rPr>
                <w:sz w:val="18"/>
                <w:szCs w:val="18"/>
              </w:rPr>
              <w:t xml:space="preserve">Fayed </w:t>
            </w:r>
            <w:r w:rsidRPr="00F0206F">
              <w:rPr>
                <w:i/>
                <w:sz w:val="18"/>
                <w:szCs w:val="18"/>
              </w:rPr>
              <w:t>et al.</w:t>
            </w:r>
          </w:p>
        </w:tc>
        <w:tc>
          <w:tcPr>
            <w:tcW w:w="0" w:type="auto"/>
          </w:tcPr>
          <w:p w14:paraId="4B2E6C40" w14:textId="1D1B0227" w:rsidR="00E316CE" w:rsidRPr="00CF2DA9"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206F">
              <w:rPr>
                <w:sz w:val="18"/>
                <w:szCs w:val="18"/>
              </w:rPr>
              <w:t>31464238</w:t>
            </w:r>
          </w:p>
        </w:tc>
        <w:tc>
          <w:tcPr>
            <w:tcW w:w="0" w:type="auto"/>
          </w:tcPr>
          <w:p w14:paraId="4EFBC178" w14:textId="292975A8"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2B39F9DA" w14:textId="68DF590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A32F131" w14:textId="0F768CF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F5BCC34" w14:textId="035A13E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FB5B3D8" w14:textId="03476E67"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8C12DDA" w14:textId="6E35583F" w:rsidR="00E316CE" w:rsidRPr="00F0206F"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6608C981" w14:textId="601F014E"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measured </w:t>
            </w:r>
            <w:proofErr w:type="gramStart"/>
            <w:r>
              <w:rPr>
                <w:sz w:val="18"/>
                <w:szCs w:val="18"/>
              </w:rPr>
              <w:t xml:space="preserve">with </w:t>
            </w:r>
            <w:r w:rsidRPr="00080544">
              <w:rPr>
                <w:sz w:val="18"/>
                <w:szCs w:val="18"/>
              </w:rPr>
              <w:t xml:space="preserve"> </w:t>
            </w:r>
            <w:r>
              <w:rPr>
                <w:sz w:val="18"/>
                <w:szCs w:val="18"/>
              </w:rPr>
              <w:t>spiral</w:t>
            </w:r>
            <w:proofErr w:type="gramEnd"/>
            <w:r>
              <w:rPr>
                <w:sz w:val="18"/>
                <w:szCs w:val="18"/>
              </w:rPr>
              <w:t xml:space="preserve"> CT of t</w:t>
            </w:r>
            <w:r w:rsidRPr="00080544">
              <w:rPr>
                <w:sz w:val="18"/>
                <w:szCs w:val="18"/>
              </w:rPr>
              <w:t>he last 10 cuts of the abdominal aorta before its division into the two common iliac arteries</w:t>
            </w:r>
          </w:p>
        </w:tc>
        <w:tc>
          <w:tcPr>
            <w:tcW w:w="599" w:type="dxa"/>
          </w:tcPr>
          <w:p w14:paraId="7A273460" w14:textId="4F9BA2D3" w:rsidR="00E316CE" w:rsidRDefault="00E316CE" w:rsidP="00E316CE">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57)","plainTextFormattedCitation":"(157)","previouslyFormattedCitation":"(156)"},"properties":{"noteIndex":0},"schema":"https://github.com/citation-style-language/schema/raw/master/csl-citation.json"}</w:instrText>
            </w:r>
            <w:r>
              <w:rPr>
                <w:sz w:val="18"/>
                <w:szCs w:val="18"/>
              </w:rPr>
              <w:fldChar w:fldCharType="separate"/>
            </w:r>
            <w:r w:rsidR="00AD4602" w:rsidRPr="00AD4602">
              <w:rPr>
                <w:noProof/>
                <w:sz w:val="18"/>
                <w:szCs w:val="18"/>
              </w:rPr>
              <w:t>(157)</w:t>
            </w:r>
            <w:r>
              <w:rPr>
                <w:sz w:val="18"/>
                <w:szCs w:val="18"/>
              </w:rPr>
              <w:fldChar w:fldCharType="end"/>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305"/>
        <w:gridCol w:w="946"/>
        <w:gridCol w:w="1149"/>
        <w:gridCol w:w="587"/>
        <w:gridCol w:w="843"/>
        <w:gridCol w:w="789"/>
        <w:gridCol w:w="1601"/>
        <w:gridCol w:w="3237"/>
        <w:gridCol w:w="2902"/>
        <w:gridCol w:w="599"/>
      </w:tblGrid>
      <w:tr w:rsidR="00EE198B" w:rsidRPr="0001000C" w14:paraId="54539E5B" w14:textId="08505395" w:rsidTr="000537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D73B8F" w14:textId="48C718ED" w:rsidR="000537F9" w:rsidRPr="0001000C" w:rsidRDefault="000537F9" w:rsidP="00603365">
            <w:pPr>
              <w:rPr>
                <w:sz w:val="18"/>
                <w:szCs w:val="18"/>
              </w:rPr>
            </w:pPr>
            <w:r>
              <w:rPr>
                <w:sz w:val="18"/>
                <w:szCs w:val="18"/>
              </w:rPr>
              <w:t>Author</w:t>
            </w:r>
          </w:p>
        </w:tc>
        <w:tc>
          <w:tcPr>
            <w:tcW w:w="0" w:type="auto"/>
          </w:tcPr>
          <w:p w14:paraId="18A0A9D5" w14:textId="27A33AC1" w:rsidR="000537F9"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A4A7A01" w14:textId="5114738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646797A2" w14:textId="2B57970C"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612A0330" w14:textId="1D502B46"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C93EAD" w14:textId="2798E5F0"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1445551E" w14:textId="06E4A418"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dependent v</w:t>
            </w:r>
            <w:r w:rsidRPr="0001000C">
              <w:rPr>
                <w:sz w:val="18"/>
                <w:szCs w:val="18"/>
              </w:rPr>
              <w:t>ariable</w:t>
            </w:r>
          </w:p>
        </w:tc>
        <w:tc>
          <w:tcPr>
            <w:tcW w:w="0" w:type="auto"/>
          </w:tcPr>
          <w:p w14:paraId="42DF2B80" w14:textId="77D6BD94"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isk</w:t>
            </w:r>
          </w:p>
        </w:tc>
        <w:tc>
          <w:tcPr>
            <w:tcW w:w="0" w:type="auto"/>
          </w:tcPr>
          <w:p w14:paraId="1179D40C" w14:textId="77777777"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6BDE879E" w14:textId="76594B6A" w:rsidR="000537F9" w:rsidRPr="0001000C" w:rsidRDefault="000537F9" w:rsidP="00603365">
            <w:pP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EE198B" w:rsidRPr="0001000C" w14:paraId="7AA3C728" w14:textId="69F250F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4317D8A" w14:textId="39C00029" w:rsidR="000537F9" w:rsidRPr="008A7CA8" w:rsidRDefault="000537F9" w:rsidP="00912541">
            <w:pPr>
              <w:rPr>
                <w:sz w:val="18"/>
                <w:szCs w:val="18"/>
              </w:rPr>
            </w:pPr>
            <w:proofErr w:type="spellStart"/>
            <w:r w:rsidRPr="008A7CA8">
              <w:rPr>
                <w:rFonts w:hint="eastAsia"/>
                <w:sz w:val="18"/>
                <w:szCs w:val="18"/>
              </w:rPr>
              <w:t>Ki</w:t>
            </w:r>
            <w:r w:rsidRPr="008A7CA8">
              <w:rPr>
                <w:sz w:val="18"/>
                <w:szCs w:val="18"/>
              </w:rPr>
              <w:t>rkpantur</w:t>
            </w:r>
            <w:proofErr w:type="spellEnd"/>
            <w:r w:rsidRPr="008A7CA8">
              <w:rPr>
                <w:sz w:val="18"/>
                <w:szCs w:val="18"/>
              </w:rPr>
              <w:t xml:space="preserve"> A</w:t>
            </w:r>
          </w:p>
        </w:tc>
        <w:tc>
          <w:tcPr>
            <w:tcW w:w="0" w:type="auto"/>
            <w:shd w:val="clear" w:color="auto" w:fill="D0CECE" w:themeFill="background2" w:themeFillShade="E6"/>
          </w:tcPr>
          <w:p w14:paraId="2658BC5C" w14:textId="15D3052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9681840</w:t>
            </w:r>
          </w:p>
        </w:tc>
        <w:tc>
          <w:tcPr>
            <w:tcW w:w="0" w:type="auto"/>
            <w:shd w:val="clear" w:color="auto" w:fill="D0CECE" w:themeFill="background2" w:themeFillShade="E6"/>
          </w:tcPr>
          <w:p w14:paraId="455BEF6A" w14:textId="5B7A78D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Turkey</w:t>
            </w:r>
          </w:p>
        </w:tc>
        <w:tc>
          <w:tcPr>
            <w:tcW w:w="0" w:type="auto"/>
            <w:shd w:val="clear" w:color="auto" w:fill="D0CECE" w:themeFill="background2" w:themeFillShade="E6"/>
          </w:tcPr>
          <w:p w14:paraId="4249F900" w14:textId="047AED1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2009</w:t>
            </w:r>
          </w:p>
        </w:tc>
        <w:tc>
          <w:tcPr>
            <w:tcW w:w="0" w:type="auto"/>
            <w:shd w:val="clear" w:color="auto" w:fill="D0CECE" w:themeFill="background2" w:themeFillShade="E6"/>
          </w:tcPr>
          <w:p w14:paraId="26FE7265" w14:textId="7AE606B5"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5D (HD)</w:t>
            </w:r>
          </w:p>
        </w:tc>
        <w:tc>
          <w:tcPr>
            <w:tcW w:w="0" w:type="auto"/>
            <w:shd w:val="clear" w:color="auto" w:fill="D0CECE" w:themeFill="background2" w:themeFillShade="E6"/>
          </w:tcPr>
          <w:p w14:paraId="0A77652F" w14:textId="659C43E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102</w:t>
            </w:r>
          </w:p>
        </w:tc>
        <w:tc>
          <w:tcPr>
            <w:tcW w:w="0" w:type="auto"/>
            <w:shd w:val="clear" w:color="auto" w:fill="D0CECE" w:themeFill="background2" w:themeFillShade="E6"/>
          </w:tcPr>
          <w:p w14:paraId="45C5CC41" w14:textId="16B49AB2"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D vintage</w:t>
            </w:r>
          </w:p>
        </w:tc>
        <w:tc>
          <w:tcPr>
            <w:tcW w:w="0" w:type="auto"/>
            <w:shd w:val="clear" w:color="auto" w:fill="D0CECE" w:themeFill="background2" w:themeFillShade="E6"/>
          </w:tcPr>
          <w:p w14:paraId="6269665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HR 0.85 (0.58–0.95)</w:t>
            </w:r>
          </w:p>
          <w:p w14:paraId="5039AFDB" w14:textId="008900D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0" w:type="auto"/>
            <w:shd w:val="clear" w:color="auto" w:fill="D0CECE" w:themeFill="background2" w:themeFillShade="E6"/>
          </w:tcPr>
          <w:p w14:paraId="66F73C33" w14:textId="341E795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CACS</w:t>
            </w:r>
          </w:p>
        </w:tc>
        <w:tc>
          <w:tcPr>
            <w:tcW w:w="0" w:type="auto"/>
            <w:shd w:val="clear" w:color="auto" w:fill="D0CECE" w:themeFill="background2" w:themeFillShade="E6"/>
          </w:tcPr>
          <w:p w14:paraId="1B62B652" w14:textId="0BB6013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included","page":"844-854","title":"Association Among Serum Fetuin-A Level, Coronary Artery Calcification, and Bone Mineral Densitometry in Maintenance Hemodialysis Patients","type":"article-journal","volume":"33"},"uris":["http://www.mendeley.com/documents/?uuid=25d11d72-29f5-37e3-9fcc-a8654f3d8977"]}],"mendeley":{"formattedCitation":"(76)","plainTextFormattedCitation":"(76)","previouslyFormattedCitation":"(75)"},"properties":{"noteIndex":0},"schema":"https://github.com/citation-style-language/schema/raw/master/csl-citation.json"}</w:instrText>
            </w:r>
            <w:r w:rsidRPr="008A7CA8">
              <w:rPr>
                <w:sz w:val="18"/>
                <w:szCs w:val="18"/>
              </w:rPr>
              <w:fldChar w:fldCharType="separate"/>
            </w:r>
            <w:r w:rsidR="00AD4602" w:rsidRPr="00AD4602">
              <w:rPr>
                <w:noProof/>
                <w:sz w:val="18"/>
                <w:szCs w:val="18"/>
              </w:rPr>
              <w:t>(76)</w:t>
            </w:r>
            <w:r w:rsidRPr="008A7CA8">
              <w:rPr>
                <w:sz w:val="18"/>
                <w:szCs w:val="18"/>
              </w:rPr>
              <w:fldChar w:fldCharType="end"/>
            </w:r>
          </w:p>
        </w:tc>
      </w:tr>
      <w:tr w:rsidR="00EE198B" w:rsidRPr="0001000C" w14:paraId="47BDB99F" w14:textId="40F2E51B"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F956DF2" w14:textId="0E2694AC" w:rsidR="000537F9" w:rsidRPr="008A7CA8" w:rsidRDefault="000537F9" w:rsidP="00912541">
            <w:pPr>
              <w:rPr>
                <w:sz w:val="18"/>
                <w:szCs w:val="18"/>
                <w:lang w:eastAsia="ja-JP"/>
              </w:rPr>
            </w:pPr>
          </w:p>
        </w:tc>
        <w:tc>
          <w:tcPr>
            <w:tcW w:w="0" w:type="auto"/>
            <w:shd w:val="clear" w:color="auto" w:fill="D0CECE" w:themeFill="background2" w:themeFillShade="E6"/>
          </w:tcPr>
          <w:p w14:paraId="45ADC5B7" w14:textId="521F199E"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CB56AC8" w14:textId="21BC5B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7E9082" w14:textId="1B4784B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CB03A0" w14:textId="099B062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56D89A" w14:textId="70B5CD8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0D8F51D" w14:textId="1022CCC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erum PTH</w:t>
            </w:r>
          </w:p>
        </w:tc>
        <w:tc>
          <w:tcPr>
            <w:tcW w:w="0" w:type="auto"/>
            <w:shd w:val="clear" w:color="auto" w:fill="D0CECE" w:themeFill="background2" w:themeFillShade="E6"/>
          </w:tcPr>
          <w:p w14:paraId="0E402A29" w14:textId="2215A96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tandard regression coefficient -0.21– -0.33</w:t>
            </w:r>
          </w:p>
        </w:tc>
        <w:tc>
          <w:tcPr>
            <w:tcW w:w="0" w:type="auto"/>
            <w:shd w:val="clear" w:color="auto" w:fill="D0CECE" w:themeFill="background2" w:themeFillShade="E6"/>
          </w:tcPr>
          <w:p w14:paraId="24F5E2B3" w14:textId="341150E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one mineral densities (BMD)</w:t>
            </w:r>
          </w:p>
        </w:tc>
        <w:tc>
          <w:tcPr>
            <w:tcW w:w="0" w:type="auto"/>
            <w:shd w:val="clear" w:color="auto" w:fill="D0CECE" w:themeFill="background2" w:themeFillShade="E6"/>
          </w:tcPr>
          <w:p w14:paraId="56804FE1" w14:textId="529671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6328C62E" w14:textId="20AB9D5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E560894"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074BA2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516579A" w14:textId="3686E7B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0B20779" w14:textId="36CE58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E710CAB"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FFE89E"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3460C5B" w14:textId="175902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etuin-A</w:t>
            </w:r>
          </w:p>
        </w:tc>
        <w:tc>
          <w:tcPr>
            <w:tcW w:w="0" w:type="auto"/>
            <w:shd w:val="clear" w:color="auto" w:fill="D0CECE" w:themeFill="background2" w:themeFillShade="E6"/>
          </w:tcPr>
          <w:p w14:paraId="2154D0E2" w14:textId="4CD2E461"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tandard regression coefficient -0.29– -0.41</w:t>
            </w:r>
          </w:p>
        </w:tc>
        <w:tc>
          <w:tcPr>
            <w:tcW w:w="0" w:type="auto"/>
            <w:shd w:val="clear" w:color="auto" w:fill="D0CECE" w:themeFill="background2" w:themeFillShade="E6"/>
          </w:tcPr>
          <w:p w14:paraId="5FC06528" w14:textId="519032FE"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BMD</w:t>
            </w:r>
          </w:p>
        </w:tc>
        <w:tc>
          <w:tcPr>
            <w:tcW w:w="0" w:type="auto"/>
            <w:shd w:val="clear" w:color="auto" w:fill="D0CECE" w:themeFill="background2" w:themeFillShade="E6"/>
          </w:tcPr>
          <w:p w14:paraId="7B990871"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C83AFE1" w14:textId="5C1A7A0A"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18DC1D7" w14:textId="3ED48A39" w:rsidR="000537F9" w:rsidRPr="008A7CA8" w:rsidRDefault="000537F9" w:rsidP="00912541">
            <w:pPr>
              <w:rPr>
                <w:sz w:val="18"/>
                <w:szCs w:val="18"/>
                <w:lang w:eastAsia="ja-JP"/>
              </w:rPr>
            </w:pPr>
            <w:r w:rsidRPr="008A7CA8">
              <w:rPr>
                <w:sz w:val="18"/>
                <w:szCs w:val="18"/>
              </w:rPr>
              <w:t>Kahn J</w:t>
            </w:r>
          </w:p>
        </w:tc>
        <w:tc>
          <w:tcPr>
            <w:tcW w:w="0" w:type="auto"/>
            <w:shd w:val="clear" w:color="auto" w:fill="D0CECE" w:themeFill="background2" w:themeFillShade="E6"/>
          </w:tcPr>
          <w:p w14:paraId="61E61C9B" w14:textId="7AC78E56"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7988970</w:t>
            </w:r>
          </w:p>
        </w:tc>
        <w:tc>
          <w:tcPr>
            <w:tcW w:w="0" w:type="auto"/>
            <w:shd w:val="clear" w:color="auto" w:fill="D0CECE" w:themeFill="background2" w:themeFillShade="E6"/>
          </w:tcPr>
          <w:p w14:paraId="513423D0" w14:textId="54AC6D1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Austria</w:t>
            </w:r>
          </w:p>
        </w:tc>
        <w:tc>
          <w:tcPr>
            <w:tcW w:w="0" w:type="auto"/>
            <w:shd w:val="clear" w:color="auto" w:fill="D0CECE" w:themeFill="background2" w:themeFillShade="E6"/>
          </w:tcPr>
          <w:p w14:paraId="7589F448" w14:textId="75E1919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7</w:t>
            </w:r>
          </w:p>
        </w:tc>
        <w:tc>
          <w:tcPr>
            <w:tcW w:w="0" w:type="auto"/>
            <w:shd w:val="clear" w:color="auto" w:fill="D0CECE" w:themeFill="background2" w:themeFillShade="E6"/>
          </w:tcPr>
          <w:p w14:paraId="2BB127CD" w14:textId="699A912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6509BE5" w14:textId="69BFCD4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5</w:t>
            </w:r>
          </w:p>
        </w:tc>
        <w:tc>
          <w:tcPr>
            <w:tcW w:w="0" w:type="auto"/>
            <w:shd w:val="clear" w:color="auto" w:fill="D0CECE" w:themeFill="background2" w:themeFillShade="E6"/>
          </w:tcPr>
          <w:p w14:paraId="7A0E187F" w14:textId="480697E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Older than 55 </w:t>
            </w:r>
            <w:proofErr w:type="spellStart"/>
            <w:r w:rsidRPr="008A7CA8">
              <w:rPr>
                <w:sz w:val="18"/>
                <w:szCs w:val="18"/>
              </w:rPr>
              <w:t>yrs</w:t>
            </w:r>
            <w:proofErr w:type="spellEnd"/>
          </w:p>
        </w:tc>
        <w:tc>
          <w:tcPr>
            <w:tcW w:w="0" w:type="auto"/>
            <w:shd w:val="clear" w:color="auto" w:fill="D0CECE" w:themeFill="background2" w:themeFillShade="E6"/>
          </w:tcPr>
          <w:p w14:paraId="09CEB6C0" w14:textId="1AC52DA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25 (0.50-2.00) vs. 0.50 (0.00-1.16)</w:t>
            </w:r>
          </w:p>
        </w:tc>
        <w:tc>
          <w:tcPr>
            <w:tcW w:w="0" w:type="auto"/>
            <w:shd w:val="clear" w:color="auto" w:fill="D0CECE" w:themeFill="background2" w:themeFillShade="E6"/>
          </w:tcPr>
          <w:p w14:paraId="3DE0BA0C" w14:textId="21E3AA3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Total iliac calcification (without distal aortic segment)</w:t>
            </w:r>
          </w:p>
        </w:tc>
        <w:tc>
          <w:tcPr>
            <w:tcW w:w="0" w:type="auto"/>
            <w:shd w:val="clear" w:color="auto" w:fill="D0CECE" w:themeFill="background2" w:themeFillShade="E6"/>
          </w:tcPr>
          <w:p w14:paraId="63ADD3E0" w14:textId="319F08B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01017B">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6)","plainTextFormattedCitation":"(16)","previouslyFormattedCitation":"(16)"},"properties":{"noteIndex":0},"schema":"https://github.com/citation-style-language/schema/raw/master/csl-citation.json"}</w:instrText>
            </w:r>
            <w:r w:rsidRPr="008A7CA8">
              <w:rPr>
                <w:sz w:val="18"/>
                <w:szCs w:val="18"/>
              </w:rPr>
              <w:fldChar w:fldCharType="separate"/>
            </w:r>
            <w:r w:rsidR="00BD4E2F" w:rsidRPr="00BD4E2F">
              <w:rPr>
                <w:noProof/>
                <w:sz w:val="18"/>
                <w:szCs w:val="18"/>
              </w:rPr>
              <w:t>(16)</w:t>
            </w:r>
            <w:r w:rsidRPr="008A7CA8">
              <w:rPr>
                <w:sz w:val="18"/>
                <w:szCs w:val="18"/>
              </w:rPr>
              <w:fldChar w:fldCharType="end"/>
            </w:r>
          </w:p>
        </w:tc>
      </w:tr>
      <w:tr w:rsidR="00EE198B" w:rsidRPr="0001000C" w14:paraId="5E415CB8" w14:textId="75C87735"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CE508CB"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7988C06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EBFE16" w14:textId="53E4547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6410F99" w14:textId="584EC51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700C573"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A3B3B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0F1DA5"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9AFA40D"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dian total calcification score was 3 (2.2-3) in the patients declined for renal </w:t>
            </w:r>
          </w:p>
          <w:p w14:paraId="05F11F2F" w14:textId="3235333B"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ransplantation, with similar results in the different regions of the iliac arteries.</w:t>
            </w:r>
          </w:p>
        </w:tc>
        <w:tc>
          <w:tcPr>
            <w:tcW w:w="0" w:type="auto"/>
            <w:shd w:val="clear" w:color="auto" w:fill="D0CECE" w:themeFill="background2" w:themeFillShade="E6"/>
          </w:tcPr>
          <w:p w14:paraId="2C690A6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5322CD9"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09854D3" w14:textId="520247C4"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B1B7D06" w14:textId="3CDD5140" w:rsidR="000537F9" w:rsidRPr="008A7CA8" w:rsidRDefault="000537F9" w:rsidP="00912541">
            <w:pPr>
              <w:rPr>
                <w:sz w:val="18"/>
                <w:szCs w:val="18"/>
                <w:lang w:eastAsia="ja-JP"/>
              </w:rPr>
            </w:pPr>
            <w:proofErr w:type="spellStart"/>
            <w:r w:rsidRPr="008A7CA8">
              <w:rPr>
                <w:sz w:val="18"/>
                <w:szCs w:val="18"/>
              </w:rPr>
              <w:t>Golembiewska</w:t>
            </w:r>
            <w:proofErr w:type="spellEnd"/>
            <w:r w:rsidRPr="008A7CA8">
              <w:rPr>
                <w:sz w:val="18"/>
                <w:szCs w:val="18"/>
              </w:rPr>
              <w:t xml:space="preserve"> E</w:t>
            </w:r>
          </w:p>
        </w:tc>
        <w:tc>
          <w:tcPr>
            <w:tcW w:w="0" w:type="auto"/>
            <w:shd w:val="clear" w:color="auto" w:fill="D0CECE" w:themeFill="background2" w:themeFillShade="E6"/>
          </w:tcPr>
          <w:p w14:paraId="70DB134A" w14:textId="1182D912"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32033584</w:t>
            </w:r>
          </w:p>
        </w:tc>
        <w:tc>
          <w:tcPr>
            <w:tcW w:w="0" w:type="auto"/>
            <w:shd w:val="clear" w:color="auto" w:fill="D0CECE" w:themeFill="background2" w:themeFillShade="E6"/>
          </w:tcPr>
          <w:p w14:paraId="2E60B922" w14:textId="63CE52B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4C2567CA" w14:textId="7D47314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20</w:t>
            </w:r>
          </w:p>
        </w:tc>
        <w:tc>
          <w:tcPr>
            <w:tcW w:w="0" w:type="auto"/>
            <w:shd w:val="clear" w:color="auto" w:fill="D0CECE" w:themeFill="background2" w:themeFillShade="E6"/>
          </w:tcPr>
          <w:p w14:paraId="1B5967CC" w14:textId="2F398C77"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5D</w:t>
            </w:r>
          </w:p>
        </w:tc>
        <w:tc>
          <w:tcPr>
            <w:tcW w:w="0" w:type="auto"/>
            <w:shd w:val="clear" w:color="auto" w:fill="D0CECE" w:themeFill="background2" w:themeFillShade="E6"/>
          </w:tcPr>
          <w:p w14:paraId="4FEFC02B" w14:textId="4DCE82D4"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49</w:t>
            </w:r>
          </w:p>
        </w:tc>
        <w:tc>
          <w:tcPr>
            <w:tcW w:w="0" w:type="auto"/>
            <w:shd w:val="clear" w:color="auto" w:fill="D0CECE" w:themeFill="background2" w:themeFillShade="E6"/>
          </w:tcPr>
          <w:p w14:paraId="3384A094" w14:textId="79F7E631"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Copeptin (1-SD increase)</w:t>
            </w:r>
          </w:p>
        </w:tc>
        <w:tc>
          <w:tcPr>
            <w:tcW w:w="0" w:type="auto"/>
            <w:shd w:val="clear" w:color="auto" w:fill="D0CECE" w:themeFill="background2" w:themeFillShade="E6"/>
          </w:tcPr>
          <w:p w14:paraId="02111062" w14:textId="3646CF9A"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1.6 (1.1–2.6)</w:t>
            </w:r>
          </w:p>
        </w:tc>
        <w:tc>
          <w:tcPr>
            <w:tcW w:w="0" w:type="auto"/>
            <w:shd w:val="clear" w:color="auto" w:fill="D0CECE" w:themeFill="background2" w:themeFillShade="E6"/>
          </w:tcPr>
          <w:p w14:paraId="29EADA79" w14:textId="61805AC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Inferior epigastric artery &amp; CACS</w:t>
            </w:r>
          </w:p>
        </w:tc>
        <w:tc>
          <w:tcPr>
            <w:tcW w:w="0" w:type="auto"/>
            <w:shd w:val="clear" w:color="auto" w:fill="D0CECE" w:themeFill="background2" w:themeFillShade="E6"/>
          </w:tcPr>
          <w:p w14:paraId="0B7E92C0" w14:textId="029B43A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78)","plainTextFormattedCitation":"(78)","previouslyFormattedCitation":"(77)"},"properties":{"noteIndex":0},"schema":"https://github.com/citation-style-language/schema/raw/master/csl-citation.json"}</w:instrText>
            </w:r>
            <w:r w:rsidRPr="008A7CA8">
              <w:rPr>
                <w:sz w:val="18"/>
                <w:szCs w:val="18"/>
              </w:rPr>
              <w:fldChar w:fldCharType="separate"/>
            </w:r>
            <w:r w:rsidR="00AD4602" w:rsidRPr="00AD4602">
              <w:rPr>
                <w:noProof/>
                <w:sz w:val="18"/>
                <w:szCs w:val="18"/>
              </w:rPr>
              <w:t>(78)</w:t>
            </w:r>
            <w:r w:rsidRPr="008A7CA8">
              <w:rPr>
                <w:sz w:val="18"/>
                <w:szCs w:val="18"/>
              </w:rPr>
              <w:fldChar w:fldCharType="end"/>
            </w:r>
          </w:p>
        </w:tc>
      </w:tr>
      <w:tr w:rsidR="00EE198B" w:rsidRPr="0001000C" w14:paraId="5A1A9F6D" w14:textId="49DC027C"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C6B2487" w14:textId="77777777" w:rsidR="000537F9" w:rsidRPr="008A7CA8" w:rsidRDefault="000537F9" w:rsidP="00912541">
            <w:pPr>
              <w:rPr>
                <w:sz w:val="18"/>
                <w:szCs w:val="18"/>
                <w:lang w:eastAsia="ja-JP"/>
              </w:rPr>
            </w:pPr>
          </w:p>
        </w:tc>
        <w:tc>
          <w:tcPr>
            <w:tcW w:w="0" w:type="auto"/>
            <w:shd w:val="clear" w:color="auto" w:fill="D0CECE" w:themeFill="background2" w:themeFillShade="E6"/>
          </w:tcPr>
          <w:p w14:paraId="0ADC13FC"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F45581" w14:textId="1F7FF4B9"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91478FA" w14:textId="4FAB269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84F9E7"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97408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751379F"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5970CB4"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Mechanisms of vascular calcification in CKD. In the setting of </w:t>
            </w:r>
            <w:proofErr w:type="spellStart"/>
            <w:r w:rsidRPr="008A7CA8">
              <w:rPr>
                <w:sz w:val="18"/>
                <w:szCs w:val="18"/>
              </w:rPr>
              <w:t>uraemic</w:t>
            </w:r>
            <w:proofErr w:type="spellEnd"/>
            <w:r w:rsidRPr="008A7CA8">
              <w:rPr>
                <w:sz w:val="18"/>
                <w:szCs w:val="18"/>
              </w:rPr>
              <w:t xml:space="preserve"> milieu, activation of renin-angiotensin and vasopressin systems,</w:t>
            </w:r>
          </w:p>
          <w:p w14:paraId="21CF9D83" w14:textId="1ECF335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upregulation of sodium-dependent phosphate transporter Pit-1 promotes </w:t>
            </w:r>
            <w:proofErr w:type="spellStart"/>
            <w:r w:rsidRPr="008A7CA8">
              <w:rPr>
                <w:sz w:val="18"/>
                <w:szCs w:val="18"/>
              </w:rPr>
              <w:t>osteochondrocytic</w:t>
            </w:r>
            <w:proofErr w:type="spellEnd"/>
            <w:r w:rsidRPr="008A7CA8">
              <w:rPr>
                <w:sz w:val="18"/>
                <w:szCs w:val="18"/>
              </w:rPr>
              <w:t xml:space="preserve"> transformation and apoptosis of vascular smooth muscle cell (VSMC) and, in consequence, accelerated vascular calcification</w:t>
            </w:r>
          </w:p>
        </w:tc>
        <w:tc>
          <w:tcPr>
            <w:tcW w:w="0" w:type="auto"/>
            <w:shd w:val="clear" w:color="auto" w:fill="D0CECE" w:themeFill="background2" w:themeFillShade="E6"/>
          </w:tcPr>
          <w:p w14:paraId="3D8A67F8"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A6915AA" w14:textId="77777777"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2B1CEA8" w14:textId="0B39263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46316883" w14:textId="7900CE98" w:rsidR="000537F9" w:rsidRPr="008A7CA8" w:rsidRDefault="000537F9" w:rsidP="00912541">
            <w:pPr>
              <w:rPr>
                <w:sz w:val="18"/>
                <w:szCs w:val="18"/>
                <w:lang w:eastAsia="ja-JP"/>
              </w:rPr>
            </w:pPr>
          </w:p>
        </w:tc>
        <w:tc>
          <w:tcPr>
            <w:tcW w:w="0" w:type="auto"/>
            <w:shd w:val="clear" w:color="auto" w:fill="D0CECE" w:themeFill="background2" w:themeFillShade="E6"/>
          </w:tcPr>
          <w:p w14:paraId="269A0C78" w14:textId="2F555DEB"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23C603" w14:textId="437660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48582E8" w14:textId="56B6F233"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2FAF469" w14:textId="2DACBC0C"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07F4706" w14:textId="51BBD379"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060E65F" w14:textId="0DF1D4FF"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Higher Age (1-SD increase)</w:t>
            </w:r>
          </w:p>
        </w:tc>
        <w:tc>
          <w:tcPr>
            <w:tcW w:w="0" w:type="auto"/>
            <w:shd w:val="clear" w:color="auto" w:fill="D0CECE" w:themeFill="background2" w:themeFillShade="E6"/>
          </w:tcPr>
          <w:p w14:paraId="70727332" w14:textId="1184F130"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R 2.5 (1.5–4.1)</w:t>
            </w:r>
          </w:p>
        </w:tc>
        <w:tc>
          <w:tcPr>
            <w:tcW w:w="0" w:type="auto"/>
            <w:shd w:val="clear" w:color="auto" w:fill="D0CECE" w:themeFill="background2" w:themeFillShade="E6"/>
          </w:tcPr>
          <w:p w14:paraId="0FE4B16A" w14:textId="482D71AD"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BE844F" w14:textId="22C05945" w:rsidR="000537F9" w:rsidRPr="008A7CA8" w:rsidRDefault="000537F9" w:rsidP="0091254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20403B56" w14:textId="6916558B"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88A8FF0" w14:textId="2669CF75" w:rsidR="000537F9" w:rsidRPr="008A7CA8" w:rsidRDefault="000537F9" w:rsidP="00912541">
            <w:pPr>
              <w:rPr>
                <w:sz w:val="18"/>
                <w:szCs w:val="18"/>
                <w:lang w:eastAsia="ja-JP"/>
              </w:rPr>
            </w:pPr>
          </w:p>
        </w:tc>
        <w:tc>
          <w:tcPr>
            <w:tcW w:w="0" w:type="auto"/>
            <w:shd w:val="clear" w:color="auto" w:fill="D0CECE" w:themeFill="background2" w:themeFillShade="E6"/>
          </w:tcPr>
          <w:p w14:paraId="01B95ACF" w14:textId="53740ED4"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EFC6BE2" w14:textId="68E5D04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3FC308F" w14:textId="614D2DE0"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A6818B6" w14:textId="21414DA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688CC4F" w14:textId="1552B6F3"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2E376C0" w14:textId="34257AE8"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Diabetes</w:t>
            </w:r>
          </w:p>
        </w:tc>
        <w:tc>
          <w:tcPr>
            <w:tcW w:w="0" w:type="auto"/>
            <w:shd w:val="clear" w:color="auto" w:fill="D0CECE" w:themeFill="background2" w:themeFillShade="E6"/>
          </w:tcPr>
          <w:p w14:paraId="3B4F6264" w14:textId="1CE8E02A"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R 23.2 (2.5–210.5)</w:t>
            </w:r>
          </w:p>
        </w:tc>
        <w:tc>
          <w:tcPr>
            <w:tcW w:w="0" w:type="auto"/>
            <w:shd w:val="clear" w:color="auto" w:fill="D0CECE" w:themeFill="background2" w:themeFillShade="E6"/>
          </w:tcPr>
          <w:p w14:paraId="5FC77D1F" w14:textId="1041A24C"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A5D478" w14:textId="2F028F56" w:rsidR="000537F9" w:rsidRPr="008A7CA8" w:rsidRDefault="000537F9" w:rsidP="0091254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183B6430"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00DAC7D0" w14:textId="59C3AD3D" w:rsidR="000537F9" w:rsidRPr="008A7CA8" w:rsidRDefault="000537F9" w:rsidP="00DB0A5F">
            <w:pPr>
              <w:rPr>
                <w:sz w:val="18"/>
                <w:szCs w:val="18"/>
                <w:lang w:eastAsia="ja-JP"/>
              </w:rPr>
            </w:pPr>
            <w:r w:rsidRPr="008A7CA8">
              <w:rPr>
                <w:sz w:val="18"/>
                <w:szCs w:val="18"/>
                <w:lang w:eastAsia="ja-JP"/>
              </w:rPr>
              <w:t>Chen Z</w:t>
            </w:r>
          </w:p>
        </w:tc>
        <w:tc>
          <w:tcPr>
            <w:tcW w:w="0" w:type="auto"/>
            <w:shd w:val="clear" w:color="auto" w:fill="D0CECE" w:themeFill="background2" w:themeFillShade="E6"/>
          </w:tcPr>
          <w:p w14:paraId="6430301B" w14:textId="42D9EEF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27B268D5" w14:textId="3DB1C34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26C7D56" w14:textId="679DB8E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17110A6F" w14:textId="28CAAF7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03CA1507" w14:textId="02BB0BC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51053F7C" w14:textId="618071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Statins</w:t>
            </w:r>
          </w:p>
        </w:tc>
        <w:tc>
          <w:tcPr>
            <w:tcW w:w="0" w:type="auto"/>
            <w:shd w:val="clear" w:color="auto" w:fill="D0CECE" w:themeFill="background2" w:themeFillShade="E6"/>
          </w:tcPr>
          <w:p w14:paraId="51616644" w14:textId="4C6855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lang w:eastAsia="ja-JP"/>
              </w:rPr>
              <w:t xml:space="preserve">Model with </w:t>
            </w:r>
            <w:proofErr w:type="spellStart"/>
            <w:r w:rsidRPr="008A7CA8">
              <w:rPr>
                <w:sz w:val="18"/>
                <w:szCs w:val="18"/>
                <w:lang w:eastAsia="ja-JP"/>
              </w:rPr>
              <w:t>hsCRP</w:t>
            </w:r>
            <w:proofErr w:type="spellEnd"/>
            <w:r w:rsidRPr="008A7CA8">
              <w:rPr>
                <w:sz w:val="18"/>
                <w:szCs w:val="18"/>
                <w:lang w:eastAsia="ja-JP"/>
              </w:rPr>
              <w:t>: estimate = 0.29, se = 0.11, p = 0.009</w:t>
            </w:r>
          </w:p>
        </w:tc>
        <w:tc>
          <w:tcPr>
            <w:tcW w:w="0" w:type="auto"/>
            <w:shd w:val="clear" w:color="auto" w:fill="D0CECE" w:themeFill="background2" w:themeFillShade="E6"/>
          </w:tcPr>
          <w:p w14:paraId="209D1FF6" w14:textId="7D04B30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46DFF15D" w14:textId="14269E53"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9)","plainTextFormattedCitation":"(79)","previouslyFormattedCitation":"(78)"},"properties":{"noteIndex":0},"schema":"https://github.com/citation-style-language/schema/raw/master/csl-citation.json"}</w:instrText>
            </w:r>
            <w:r w:rsidRPr="008A7CA8">
              <w:rPr>
                <w:sz w:val="18"/>
                <w:szCs w:val="18"/>
              </w:rPr>
              <w:fldChar w:fldCharType="separate"/>
            </w:r>
            <w:r w:rsidR="00AD4602" w:rsidRPr="00AD4602">
              <w:rPr>
                <w:noProof/>
                <w:sz w:val="18"/>
                <w:szCs w:val="18"/>
                <w:lang w:eastAsia="ja-JP"/>
              </w:rPr>
              <w:t>(79)</w:t>
            </w:r>
            <w:r w:rsidRPr="008A7CA8">
              <w:rPr>
                <w:sz w:val="18"/>
                <w:szCs w:val="18"/>
              </w:rPr>
              <w:fldChar w:fldCharType="end"/>
            </w:r>
          </w:p>
        </w:tc>
      </w:tr>
      <w:tr w:rsidR="00EE198B" w:rsidRPr="0001000C" w14:paraId="13B5F86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FC834E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EA387D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29F4D3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616E4D"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8D152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155B5E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218C53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D0CECE" w:themeFill="background2" w:themeFillShade="E6"/>
          </w:tcPr>
          <w:p w14:paraId="2B530D9A" w14:textId="48BB5BA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lang w:eastAsia="ja-JP"/>
              </w:rPr>
              <w:t>Model with IL-6: estimate = 0.44, se = 0.14, p = 0.001</w:t>
            </w:r>
          </w:p>
        </w:tc>
        <w:tc>
          <w:tcPr>
            <w:tcW w:w="0" w:type="auto"/>
            <w:shd w:val="clear" w:color="auto" w:fill="D0CECE" w:themeFill="background2" w:themeFillShade="E6"/>
          </w:tcPr>
          <w:p w14:paraId="2C3D840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EFE7AB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2A96A0F" w14:textId="6430DCD9"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CD5D01" w14:textId="2D52CF49" w:rsidR="000537F9" w:rsidRPr="008A7CA8" w:rsidRDefault="000537F9" w:rsidP="00DB0A5F">
            <w:pPr>
              <w:rPr>
                <w:sz w:val="18"/>
                <w:szCs w:val="18"/>
                <w:lang w:eastAsia="ja-JP"/>
              </w:rPr>
            </w:pPr>
            <w:r w:rsidRPr="008A7CA8">
              <w:rPr>
                <w:sz w:val="18"/>
                <w:szCs w:val="18"/>
              </w:rPr>
              <w:t>Scialla JJ</w:t>
            </w:r>
          </w:p>
        </w:tc>
        <w:tc>
          <w:tcPr>
            <w:tcW w:w="0" w:type="auto"/>
            <w:shd w:val="clear" w:color="auto" w:fill="D0CECE" w:themeFill="background2" w:themeFillShade="E6"/>
          </w:tcPr>
          <w:p w14:paraId="4F5DC001" w14:textId="5CE6FF4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1940840</w:t>
            </w:r>
          </w:p>
        </w:tc>
        <w:tc>
          <w:tcPr>
            <w:tcW w:w="0" w:type="auto"/>
            <w:shd w:val="clear" w:color="auto" w:fill="D0CECE" w:themeFill="background2" w:themeFillShade="E6"/>
          </w:tcPr>
          <w:p w14:paraId="5702439C" w14:textId="24DD40B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USA</w:t>
            </w:r>
          </w:p>
        </w:tc>
        <w:tc>
          <w:tcPr>
            <w:tcW w:w="0" w:type="auto"/>
            <w:shd w:val="clear" w:color="auto" w:fill="D0CECE" w:themeFill="background2" w:themeFillShade="E6"/>
          </w:tcPr>
          <w:p w14:paraId="19402234" w14:textId="5709274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1</w:t>
            </w:r>
          </w:p>
        </w:tc>
        <w:tc>
          <w:tcPr>
            <w:tcW w:w="0" w:type="auto"/>
            <w:shd w:val="clear" w:color="auto" w:fill="D0CECE" w:themeFill="background2" w:themeFillShade="E6"/>
          </w:tcPr>
          <w:p w14:paraId="7BBA3B4D" w14:textId="153433A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0EAF0A6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351</w:t>
            </w:r>
          </w:p>
          <w:p w14:paraId="3281EEE9" w14:textId="6C2EDEB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noProof/>
              </w:rPr>
              <w:drawing>
                <wp:inline distT="0" distB="0" distL="0" distR="0" wp14:anchorId="5D240A3F" wp14:editId="4AA9EA07">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1630" cy="97155"/>
                          </a:xfrm>
                          <a:prstGeom prst="rect">
                            <a:avLst/>
                          </a:prstGeom>
                        </pic:spPr>
                      </pic:pic>
                    </a:graphicData>
                  </a:graphic>
                </wp:inline>
              </w:drawing>
            </w:r>
          </w:p>
        </w:tc>
        <w:tc>
          <w:tcPr>
            <w:tcW w:w="0" w:type="auto"/>
            <w:shd w:val="clear" w:color="auto" w:fill="D0CECE" w:themeFill="background2" w:themeFillShade="E6"/>
          </w:tcPr>
          <w:p w14:paraId="5D0EC96D" w14:textId="27E3D8D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Osteoprotegerin (OPG)</w:t>
            </w:r>
          </w:p>
        </w:tc>
        <w:tc>
          <w:tcPr>
            <w:tcW w:w="0" w:type="auto"/>
            <w:shd w:val="clear" w:color="auto" w:fill="D0CECE" w:themeFill="background2" w:themeFillShade="E6"/>
          </w:tcPr>
          <w:p w14:paraId="1B5254CF" w14:textId="6B02E40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eference</w:t>
            </w:r>
          </w:p>
        </w:tc>
        <w:tc>
          <w:tcPr>
            <w:tcW w:w="0" w:type="auto"/>
            <w:shd w:val="clear" w:color="auto" w:fill="D0CECE" w:themeFill="background2" w:themeFillShade="E6"/>
          </w:tcPr>
          <w:p w14:paraId="60791993" w14:textId="68F1FF2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Ratio of aortic pulse wave velocity</w:t>
            </w:r>
          </w:p>
        </w:tc>
        <w:tc>
          <w:tcPr>
            <w:tcW w:w="0" w:type="auto"/>
            <w:shd w:val="clear" w:color="auto" w:fill="D0CECE" w:themeFill="background2" w:themeFillShade="E6"/>
          </w:tcPr>
          <w:p w14:paraId="60EB9CE9" w14:textId="7E074A0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09)","plainTextFormattedCitation":"(109)","previouslyFormattedCitation":"(108)"},"properties":{"noteIndex":0},"schema":"https://github.com/citation-style-language/schema/raw/master/csl-citation.json"}</w:instrText>
            </w:r>
            <w:r w:rsidRPr="008A7CA8">
              <w:rPr>
                <w:sz w:val="18"/>
                <w:szCs w:val="18"/>
              </w:rPr>
              <w:fldChar w:fldCharType="separate"/>
            </w:r>
            <w:r w:rsidR="00AD4602" w:rsidRPr="00AD4602">
              <w:rPr>
                <w:noProof/>
                <w:sz w:val="18"/>
                <w:szCs w:val="18"/>
              </w:rPr>
              <w:t>(109)</w:t>
            </w:r>
            <w:r w:rsidRPr="008A7CA8">
              <w:rPr>
                <w:sz w:val="18"/>
                <w:szCs w:val="18"/>
              </w:rPr>
              <w:fldChar w:fldCharType="end"/>
            </w:r>
          </w:p>
        </w:tc>
      </w:tr>
      <w:tr w:rsidR="00EE198B" w:rsidRPr="0001000C" w14:paraId="551552C2"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5273D1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D5F5379"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D124B1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1D8384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EF3E41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D82409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8E84EC5"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22AE0F" w14:textId="6FC5910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Tertile 2 (5.05 to 7.45 </w:t>
            </w:r>
            <w:proofErr w:type="spellStart"/>
            <w:r w:rsidRPr="008A7CA8">
              <w:rPr>
                <w:sz w:val="18"/>
                <w:szCs w:val="18"/>
              </w:rPr>
              <w:t>pmol</w:t>
            </w:r>
            <w:proofErr w:type="spellEnd"/>
            <w:r w:rsidRPr="008A7CA8">
              <w:rPr>
                <w:sz w:val="18"/>
                <w:szCs w:val="18"/>
              </w:rPr>
              <w:t>/L): 1.06 (0.97– 1.15)</w:t>
            </w:r>
          </w:p>
        </w:tc>
        <w:tc>
          <w:tcPr>
            <w:tcW w:w="0" w:type="auto"/>
            <w:shd w:val="clear" w:color="auto" w:fill="D0CECE" w:themeFill="background2" w:themeFillShade="E6"/>
          </w:tcPr>
          <w:p w14:paraId="147C7521"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5A63A4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45A1F241"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067D0AA"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49BCE07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FB7BA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3C4D59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1430D2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5C37F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4935BE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439888E" w14:textId="095A84C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Tertile 3 (7.46 to 22.31 </w:t>
            </w:r>
            <w:proofErr w:type="spellStart"/>
            <w:r w:rsidRPr="008A7CA8">
              <w:rPr>
                <w:sz w:val="18"/>
                <w:szCs w:val="18"/>
              </w:rPr>
              <w:t>pmol</w:t>
            </w:r>
            <w:proofErr w:type="spellEnd"/>
            <w:r w:rsidRPr="008A7CA8">
              <w:rPr>
                <w:sz w:val="18"/>
                <w:szCs w:val="18"/>
              </w:rPr>
              <w:t>/L): 1.10 (1.01– 1.20)</w:t>
            </w:r>
          </w:p>
        </w:tc>
        <w:tc>
          <w:tcPr>
            <w:tcW w:w="0" w:type="auto"/>
            <w:shd w:val="clear" w:color="auto" w:fill="D0CECE" w:themeFill="background2" w:themeFillShade="E6"/>
          </w:tcPr>
          <w:p w14:paraId="1E388F0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D4829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589D78E6"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33C9C3" w14:textId="5E4CA50B" w:rsidR="000537F9" w:rsidRPr="008A7CA8" w:rsidRDefault="000537F9" w:rsidP="00DB0A5F">
            <w:pPr>
              <w:rPr>
                <w:sz w:val="18"/>
                <w:szCs w:val="18"/>
                <w:lang w:eastAsia="ja-JP"/>
              </w:rPr>
            </w:pPr>
            <w:r w:rsidRPr="008A7CA8">
              <w:rPr>
                <w:sz w:val="18"/>
                <w:szCs w:val="18"/>
              </w:rPr>
              <w:t>Chen Z</w:t>
            </w:r>
          </w:p>
        </w:tc>
        <w:tc>
          <w:tcPr>
            <w:tcW w:w="0" w:type="auto"/>
            <w:shd w:val="clear" w:color="auto" w:fill="D0CECE" w:themeFill="background2" w:themeFillShade="E6"/>
          </w:tcPr>
          <w:p w14:paraId="21CFE7A7" w14:textId="3D648E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30777028</w:t>
            </w:r>
          </w:p>
        </w:tc>
        <w:tc>
          <w:tcPr>
            <w:tcW w:w="0" w:type="auto"/>
            <w:shd w:val="clear" w:color="auto" w:fill="D0CECE" w:themeFill="background2" w:themeFillShade="E6"/>
          </w:tcPr>
          <w:p w14:paraId="3FF6B2C8" w14:textId="55AD80D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6357693" w14:textId="7C34DE2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9</w:t>
            </w:r>
          </w:p>
        </w:tc>
        <w:tc>
          <w:tcPr>
            <w:tcW w:w="0" w:type="auto"/>
            <w:shd w:val="clear" w:color="auto" w:fill="D0CECE" w:themeFill="background2" w:themeFillShade="E6"/>
          </w:tcPr>
          <w:p w14:paraId="7C12D006" w14:textId="133B1F1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w:t>
            </w:r>
          </w:p>
        </w:tc>
        <w:tc>
          <w:tcPr>
            <w:tcW w:w="0" w:type="auto"/>
            <w:shd w:val="clear" w:color="auto" w:fill="D0CECE" w:themeFill="background2" w:themeFillShade="E6"/>
          </w:tcPr>
          <w:p w14:paraId="78C3624C" w14:textId="5E2378C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74</w:t>
            </w:r>
          </w:p>
        </w:tc>
        <w:tc>
          <w:tcPr>
            <w:tcW w:w="0" w:type="auto"/>
            <w:shd w:val="clear" w:color="auto" w:fill="D0CECE" w:themeFill="background2" w:themeFillShade="E6"/>
          </w:tcPr>
          <w:p w14:paraId="411CDF11" w14:textId="5875D36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Total body bone mineral density (</w:t>
            </w:r>
            <w:proofErr w:type="spellStart"/>
            <w:r w:rsidRPr="008A7CA8">
              <w:rPr>
                <w:sz w:val="18"/>
                <w:szCs w:val="18"/>
              </w:rPr>
              <w:t>tBMD</w:t>
            </w:r>
            <w:proofErr w:type="spellEnd"/>
            <w:r w:rsidRPr="008A7CA8">
              <w:rPr>
                <w:sz w:val="18"/>
                <w:szCs w:val="18"/>
              </w:rPr>
              <w:t>) in female</w:t>
            </w:r>
          </w:p>
        </w:tc>
        <w:tc>
          <w:tcPr>
            <w:tcW w:w="0" w:type="auto"/>
            <w:shd w:val="clear" w:color="auto" w:fill="D0CECE" w:themeFill="background2" w:themeFillShade="E6"/>
          </w:tcPr>
          <w:p w14:paraId="0BA66F03" w14:textId="3B3CE61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7, se = 0.12, p = 0.03</w:t>
            </w:r>
          </w:p>
        </w:tc>
        <w:tc>
          <w:tcPr>
            <w:tcW w:w="0" w:type="auto"/>
            <w:shd w:val="clear" w:color="auto" w:fill="D0CECE" w:themeFill="background2" w:themeFillShade="E6"/>
          </w:tcPr>
          <w:p w14:paraId="0AFD85C8" w14:textId="2A541D5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w:t>
            </w:r>
          </w:p>
        </w:tc>
        <w:tc>
          <w:tcPr>
            <w:tcW w:w="0" w:type="auto"/>
            <w:shd w:val="clear" w:color="auto" w:fill="D0CECE" w:themeFill="background2" w:themeFillShade="E6"/>
          </w:tcPr>
          <w:p w14:paraId="3B020C45" w14:textId="59159433"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note":"included","title":"Differences in association of lower bone mineral density with higher coronary calcification in female and male end-stage renal disease patients","type":"article-journal","volume":"20"},"uris":["http://www.mendeley.com/documents/?uuid=4e7027cf-5f27-33a7-b181-bd1160e4f0d3"]}],"mendeley":{"formattedCitation":"(158)","plainTextFormattedCitation":"(158)","previouslyFormattedCitation":"(157)"},"properties":{"noteIndex":0},"schema":"https://github.com/citation-style-language/schema/raw/master/csl-citation.json"}</w:instrText>
            </w:r>
            <w:r w:rsidRPr="008A7CA8">
              <w:rPr>
                <w:sz w:val="18"/>
                <w:szCs w:val="18"/>
              </w:rPr>
              <w:fldChar w:fldCharType="separate"/>
            </w:r>
            <w:r w:rsidR="00AD4602" w:rsidRPr="00AD4602">
              <w:rPr>
                <w:noProof/>
                <w:sz w:val="18"/>
                <w:szCs w:val="18"/>
              </w:rPr>
              <w:t>(158)</w:t>
            </w:r>
            <w:r w:rsidRPr="008A7CA8">
              <w:rPr>
                <w:sz w:val="18"/>
                <w:szCs w:val="18"/>
              </w:rPr>
              <w:fldChar w:fldCharType="end"/>
            </w:r>
          </w:p>
        </w:tc>
      </w:tr>
      <w:tr w:rsidR="00EE198B" w:rsidRPr="0001000C" w14:paraId="7EB5FCD7"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50F80A5"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2EC71C53"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7966296"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F50E47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58959F"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A70D50B"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EE854" w14:textId="3582662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MD at legs in female</w:t>
            </w:r>
          </w:p>
        </w:tc>
        <w:tc>
          <w:tcPr>
            <w:tcW w:w="0" w:type="auto"/>
            <w:shd w:val="clear" w:color="auto" w:fill="D0CECE" w:themeFill="background2" w:themeFillShade="E6"/>
          </w:tcPr>
          <w:p w14:paraId="66A3CFCE" w14:textId="6696445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val="el-GR"/>
              </w:rPr>
              <w:t>β</w:t>
            </w:r>
            <w:r w:rsidRPr="008A7CA8">
              <w:rPr>
                <w:sz w:val="18"/>
                <w:szCs w:val="18"/>
              </w:rPr>
              <w:t xml:space="preserve"> = −0.28, se = 0.12, p = 0.02</w:t>
            </w:r>
          </w:p>
        </w:tc>
        <w:tc>
          <w:tcPr>
            <w:tcW w:w="0" w:type="auto"/>
            <w:shd w:val="clear" w:color="auto" w:fill="D0CECE" w:themeFill="background2" w:themeFillShade="E6"/>
          </w:tcPr>
          <w:p w14:paraId="35680441"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277F31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87D04A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485CCF6"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6C14B58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1851D2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1ABBB5F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3F732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3319D7F"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8747A3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DC83A0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Multivariate generalized linear model</w:t>
            </w:r>
          </w:p>
          <w:p w14:paraId="7566435A"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rPr>
            </w:pPr>
            <w:r w:rsidRPr="008A7CA8">
              <w:rPr>
                <w:sz w:val="18"/>
                <w:szCs w:val="18"/>
              </w:rPr>
              <w:t xml:space="preserve">(GLM) analysis adjusted for age, diabetes and </w:t>
            </w:r>
            <w:proofErr w:type="spellStart"/>
            <w:r w:rsidRPr="008A7CA8">
              <w:rPr>
                <w:sz w:val="18"/>
                <w:szCs w:val="18"/>
              </w:rPr>
              <w:t>hsCRP</w:t>
            </w:r>
            <w:proofErr w:type="spellEnd"/>
            <w:r w:rsidRPr="008A7CA8">
              <w:rPr>
                <w:sz w:val="18"/>
                <w:szCs w:val="18"/>
              </w:rPr>
              <w:t xml:space="preserve"> showed that in females per SD higher CAC score (1057 AUs) was</w:t>
            </w:r>
          </w:p>
          <w:p w14:paraId="3780BB63" w14:textId="6F32D1B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predicted by either per SD (0.13 g/cm2) lower </w:t>
            </w:r>
            <w:proofErr w:type="spellStart"/>
            <w:r w:rsidRPr="008A7CA8">
              <w:rPr>
                <w:sz w:val="18"/>
                <w:szCs w:val="18"/>
              </w:rPr>
              <w:t>tBMD</w:t>
            </w:r>
            <w:proofErr w:type="spellEnd"/>
            <w:r w:rsidRPr="008A7CA8">
              <w:rPr>
                <w:sz w:val="18"/>
                <w:szCs w:val="18"/>
              </w:rPr>
              <w:t xml:space="preserve"> or per SD (0.17 g/cm2) lower BMD at legs. </w:t>
            </w:r>
            <w:r w:rsidRPr="008A7CA8">
              <w:rPr>
                <w:b/>
                <w:sz w:val="18"/>
                <w:szCs w:val="18"/>
              </w:rPr>
              <w:t>No such associations were found in male</w:t>
            </w:r>
            <w:r w:rsidRPr="008A7CA8">
              <w:rPr>
                <w:sz w:val="18"/>
                <w:szCs w:val="18"/>
              </w:rPr>
              <w:t xml:space="preserve"> </w:t>
            </w:r>
            <w:r w:rsidRPr="008A7CA8">
              <w:rPr>
                <w:b/>
                <w:sz w:val="18"/>
                <w:szCs w:val="18"/>
              </w:rPr>
              <w:t>ESRD patients</w:t>
            </w:r>
            <w:r w:rsidRPr="008A7CA8">
              <w:rPr>
                <w:sz w:val="18"/>
                <w:szCs w:val="18"/>
              </w:rPr>
              <w:t>.</w:t>
            </w:r>
          </w:p>
        </w:tc>
        <w:tc>
          <w:tcPr>
            <w:tcW w:w="0" w:type="auto"/>
            <w:shd w:val="clear" w:color="auto" w:fill="D0CECE" w:themeFill="background2" w:themeFillShade="E6"/>
          </w:tcPr>
          <w:p w14:paraId="60A19C08"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2EBBB4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527035AB"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DBA88EE" w14:textId="27D2D38A" w:rsidR="000537F9" w:rsidRPr="008A7CA8" w:rsidRDefault="000537F9" w:rsidP="00DB0A5F">
            <w:pPr>
              <w:rPr>
                <w:sz w:val="18"/>
                <w:szCs w:val="18"/>
                <w:lang w:eastAsia="ja-JP"/>
              </w:rPr>
            </w:pPr>
            <w:proofErr w:type="spellStart"/>
            <w:r w:rsidRPr="008A7CA8">
              <w:rPr>
                <w:sz w:val="18"/>
                <w:szCs w:val="18"/>
              </w:rPr>
              <w:t>Evenpoel</w:t>
            </w:r>
            <w:proofErr w:type="spellEnd"/>
            <w:r w:rsidRPr="008A7CA8">
              <w:rPr>
                <w:sz w:val="18"/>
                <w:szCs w:val="18"/>
              </w:rPr>
              <w:t xml:space="preserve"> P</w:t>
            </w:r>
          </w:p>
        </w:tc>
        <w:tc>
          <w:tcPr>
            <w:tcW w:w="0" w:type="auto"/>
            <w:shd w:val="clear" w:color="auto" w:fill="D0CECE" w:themeFill="background2" w:themeFillShade="E6"/>
          </w:tcPr>
          <w:p w14:paraId="6823E734" w14:textId="5E0A0D6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505822</w:t>
            </w:r>
          </w:p>
        </w:tc>
        <w:tc>
          <w:tcPr>
            <w:tcW w:w="0" w:type="auto"/>
            <w:shd w:val="clear" w:color="auto" w:fill="D0CECE" w:themeFill="background2" w:themeFillShade="E6"/>
          </w:tcPr>
          <w:p w14:paraId="4469A070" w14:textId="42B1121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elgium</w:t>
            </w:r>
          </w:p>
        </w:tc>
        <w:tc>
          <w:tcPr>
            <w:tcW w:w="0" w:type="auto"/>
            <w:shd w:val="clear" w:color="auto" w:fill="D0CECE" w:themeFill="background2" w:themeFillShade="E6"/>
          </w:tcPr>
          <w:p w14:paraId="233CCDC5" w14:textId="1E0EF45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6EAEB350" w14:textId="3EC153A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w:t>
            </w:r>
            <w:r w:rsidRPr="008A7CA8">
              <w:rPr>
                <w:rFonts w:hint="eastAsia"/>
                <w:sz w:val="18"/>
                <w:szCs w:val="18"/>
              </w:rPr>
              <w:t>T</w:t>
            </w:r>
          </w:p>
        </w:tc>
        <w:tc>
          <w:tcPr>
            <w:tcW w:w="0" w:type="auto"/>
            <w:shd w:val="clear" w:color="auto" w:fill="D0CECE" w:themeFill="background2" w:themeFillShade="E6"/>
          </w:tcPr>
          <w:p w14:paraId="3F21FF78" w14:textId="19B1F1A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8</w:t>
            </w:r>
          </w:p>
        </w:tc>
        <w:tc>
          <w:tcPr>
            <w:tcW w:w="0" w:type="auto"/>
            <w:shd w:val="clear" w:color="auto" w:fill="D0CECE" w:themeFill="background2" w:themeFillShade="E6"/>
          </w:tcPr>
          <w:p w14:paraId="75D48121" w14:textId="2B2E3775" w:rsidR="000537F9" w:rsidRPr="008A7CA8" w:rsidRDefault="000537F9" w:rsidP="0002322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Lower Sclerostin</w:t>
            </w:r>
          </w:p>
        </w:tc>
        <w:tc>
          <w:tcPr>
            <w:tcW w:w="0" w:type="auto"/>
            <w:shd w:val="clear" w:color="auto" w:fill="D0CECE" w:themeFill="background2" w:themeFillShade="E6"/>
          </w:tcPr>
          <w:p w14:paraId="27124C69"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rPr>
            </w:pPr>
            <w:r w:rsidRPr="008A7CA8">
              <w:rPr>
                <w:sz w:val="18"/>
                <w:szCs w:val="18"/>
              </w:rPr>
              <w:t xml:space="preserve">Remarkably, </w:t>
            </w:r>
            <w:r w:rsidRPr="008A7CA8">
              <w:rPr>
                <w:b/>
                <w:sz w:val="18"/>
                <w:szCs w:val="18"/>
              </w:rPr>
              <w:t>a lower circulating sclerostin</w:t>
            </w:r>
            <w:r w:rsidRPr="008A7CA8">
              <w:rPr>
                <w:sz w:val="18"/>
                <w:szCs w:val="18"/>
              </w:rPr>
              <w:t xml:space="preserve"> </w:t>
            </w:r>
            <w:r w:rsidRPr="008A7CA8">
              <w:rPr>
                <w:b/>
                <w:sz w:val="18"/>
                <w:szCs w:val="18"/>
              </w:rPr>
              <w:t>level</w:t>
            </w:r>
            <w:r w:rsidRPr="008A7CA8">
              <w:rPr>
                <w:sz w:val="18"/>
                <w:szCs w:val="18"/>
              </w:rPr>
              <w:t xml:space="preserve"> was identified as independent determinant of a higher baseline </w:t>
            </w:r>
            <w:proofErr w:type="spellStart"/>
            <w:r w:rsidRPr="008A7CA8">
              <w:rPr>
                <w:sz w:val="18"/>
                <w:szCs w:val="18"/>
              </w:rPr>
              <w:t>AoC</w:t>
            </w:r>
            <w:proofErr w:type="spellEnd"/>
            <w:r w:rsidRPr="008A7CA8">
              <w:rPr>
                <w:sz w:val="18"/>
                <w:szCs w:val="18"/>
              </w:rPr>
              <w:t xml:space="preserve"> score in the final regression model, </w:t>
            </w:r>
            <w:proofErr w:type="spellStart"/>
            <w:r w:rsidRPr="008A7CA8">
              <w:rPr>
                <w:sz w:val="18"/>
                <w:szCs w:val="18"/>
              </w:rPr>
              <w:t>ie</w:t>
            </w:r>
            <w:proofErr w:type="spellEnd"/>
            <w:r w:rsidRPr="008A7CA8">
              <w:rPr>
                <w:sz w:val="18"/>
                <w:szCs w:val="18"/>
              </w:rPr>
              <w:t xml:space="preserve">, </w:t>
            </w:r>
            <w:r w:rsidRPr="008A7CA8">
              <w:rPr>
                <w:b/>
                <w:sz w:val="18"/>
                <w:szCs w:val="18"/>
              </w:rPr>
              <w:t>after adjustment</w:t>
            </w:r>
            <w:r w:rsidRPr="008A7CA8">
              <w:rPr>
                <w:sz w:val="18"/>
                <w:szCs w:val="18"/>
              </w:rPr>
              <w:t xml:space="preserve"> for traditional (older age, male gender, high BMI, presence of</w:t>
            </w:r>
          </w:p>
          <w:p w14:paraId="746ACDD7" w14:textId="040A27DF"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diabetes, hypertension) and nontraditional (inflammation, high PTH, low </w:t>
            </w:r>
            <w:proofErr w:type="spellStart"/>
            <w:r w:rsidRPr="008A7CA8">
              <w:rPr>
                <w:sz w:val="18"/>
                <w:szCs w:val="18"/>
              </w:rPr>
              <w:t>calcidiol</w:t>
            </w:r>
            <w:proofErr w:type="spellEnd"/>
            <w:r w:rsidRPr="008A7CA8">
              <w:rPr>
                <w:sz w:val="18"/>
                <w:szCs w:val="18"/>
              </w:rPr>
              <w:t>, long dialysis vintage) risk factors</w:t>
            </w:r>
          </w:p>
        </w:tc>
        <w:tc>
          <w:tcPr>
            <w:tcW w:w="0" w:type="auto"/>
            <w:shd w:val="clear" w:color="auto" w:fill="D0CECE" w:themeFill="background2" w:themeFillShade="E6"/>
          </w:tcPr>
          <w:p w14:paraId="40679EE0" w14:textId="14A853AE"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baseline aortic calcification score</w:t>
            </w:r>
          </w:p>
        </w:tc>
        <w:tc>
          <w:tcPr>
            <w:tcW w:w="0" w:type="auto"/>
            <w:shd w:val="clear" w:color="auto" w:fill="D0CECE" w:themeFill="background2" w:themeFillShade="E6"/>
          </w:tcPr>
          <w:p w14:paraId="6246D542" w14:textId="00229CE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88)","plainTextFormattedCitation":"(88)","previouslyFormattedCitation":"(87)"},"properties":{"noteIndex":0},"schema":"https://github.com/citation-style-language/schema/raw/master/csl-citation.json"}</w:instrText>
            </w:r>
            <w:r w:rsidRPr="008A7CA8">
              <w:rPr>
                <w:sz w:val="18"/>
                <w:szCs w:val="18"/>
              </w:rPr>
              <w:fldChar w:fldCharType="separate"/>
            </w:r>
            <w:r w:rsidR="00AD4602" w:rsidRPr="00AD4602">
              <w:rPr>
                <w:noProof/>
                <w:sz w:val="18"/>
                <w:szCs w:val="18"/>
                <w:lang w:eastAsia="ja-JP"/>
              </w:rPr>
              <w:t>(88)</w:t>
            </w:r>
            <w:r w:rsidRPr="008A7CA8">
              <w:rPr>
                <w:sz w:val="18"/>
                <w:szCs w:val="18"/>
              </w:rPr>
              <w:fldChar w:fldCharType="end"/>
            </w:r>
          </w:p>
        </w:tc>
      </w:tr>
      <w:tr w:rsidR="00EE198B" w:rsidRPr="0001000C" w14:paraId="3121E92D"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0F2A341" w14:textId="2CE924CC" w:rsidR="000537F9" w:rsidRPr="008A7CA8" w:rsidRDefault="000537F9" w:rsidP="00DB0A5F">
            <w:pPr>
              <w:tabs>
                <w:tab w:val="left" w:pos="1050"/>
              </w:tabs>
              <w:rPr>
                <w:sz w:val="18"/>
                <w:szCs w:val="18"/>
                <w:lang w:eastAsia="ja-JP"/>
              </w:rPr>
            </w:pPr>
            <w:proofErr w:type="spellStart"/>
            <w:r w:rsidRPr="008A7CA8">
              <w:rPr>
                <w:sz w:val="18"/>
                <w:szCs w:val="18"/>
                <w:lang w:eastAsia="ja-JP"/>
              </w:rPr>
              <w:t>Turan</w:t>
            </w:r>
            <w:proofErr w:type="spellEnd"/>
            <w:r w:rsidRPr="008A7CA8">
              <w:rPr>
                <w:sz w:val="18"/>
                <w:szCs w:val="18"/>
                <w:lang w:eastAsia="ja-JP"/>
              </w:rPr>
              <w:t xml:space="preserve"> MN</w:t>
            </w:r>
          </w:p>
        </w:tc>
        <w:tc>
          <w:tcPr>
            <w:tcW w:w="0" w:type="auto"/>
            <w:shd w:val="clear" w:color="auto" w:fill="D0CECE" w:themeFill="background2" w:themeFillShade="E6"/>
          </w:tcPr>
          <w:p w14:paraId="576DD8D4" w14:textId="0735715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6865177</w:t>
            </w:r>
          </w:p>
        </w:tc>
        <w:tc>
          <w:tcPr>
            <w:tcW w:w="0" w:type="auto"/>
            <w:shd w:val="clear" w:color="auto" w:fill="D0CECE" w:themeFill="background2" w:themeFillShade="E6"/>
          </w:tcPr>
          <w:p w14:paraId="2C2427DD" w14:textId="2849D82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Turkey</w:t>
            </w:r>
          </w:p>
        </w:tc>
        <w:tc>
          <w:tcPr>
            <w:tcW w:w="0" w:type="auto"/>
            <w:shd w:val="clear" w:color="auto" w:fill="D0CECE" w:themeFill="background2" w:themeFillShade="E6"/>
          </w:tcPr>
          <w:p w14:paraId="021A23E1" w14:textId="33F6C0F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6</w:t>
            </w:r>
          </w:p>
        </w:tc>
        <w:tc>
          <w:tcPr>
            <w:tcW w:w="0" w:type="auto"/>
            <w:shd w:val="clear" w:color="auto" w:fill="D0CECE" w:themeFill="background2" w:themeFillShade="E6"/>
          </w:tcPr>
          <w:p w14:paraId="3FDF1301" w14:textId="1C567BC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BE8E3E8" w14:textId="3CD87C2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24</w:t>
            </w:r>
          </w:p>
        </w:tc>
        <w:tc>
          <w:tcPr>
            <w:tcW w:w="0" w:type="auto"/>
            <w:shd w:val="clear" w:color="auto" w:fill="D0CECE" w:themeFill="background2" w:themeFillShade="E6"/>
          </w:tcPr>
          <w:p w14:paraId="1587BDE3" w14:textId="6C1FA6FF"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 xml:space="preserve">FGF-23 (per 50 </w:t>
            </w:r>
            <w:proofErr w:type="spellStart"/>
            <w:r w:rsidRPr="008A7CA8">
              <w:rPr>
                <w:sz w:val="18"/>
                <w:szCs w:val="18"/>
                <w:lang w:eastAsia="ja-JP"/>
              </w:rPr>
              <w:t>pg</w:t>
            </w:r>
            <w:proofErr w:type="spellEnd"/>
            <w:r w:rsidRPr="008A7CA8">
              <w:rPr>
                <w:sz w:val="18"/>
                <w:szCs w:val="18"/>
                <w:lang w:eastAsia="ja-JP"/>
              </w:rPr>
              <w:t xml:space="preserve">/ml) </w:t>
            </w:r>
          </w:p>
        </w:tc>
        <w:tc>
          <w:tcPr>
            <w:tcW w:w="0" w:type="auto"/>
            <w:shd w:val="clear" w:color="auto" w:fill="D0CECE" w:themeFill="background2" w:themeFillShade="E6"/>
          </w:tcPr>
          <w:p w14:paraId="138C7300" w14:textId="31BA6EB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R 1.17 (1.05–1.30)</w:t>
            </w:r>
          </w:p>
        </w:tc>
        <w:tc>
          <w:tcPr>
            <w:tcW w:w="0" w:type="auto"/>
            <w:shd w:val="clear" w:color="auto" w:fill="D0CECE" w:themeFill="background2" w:themeFillShade="E6"/>
          </w:tcPr>
          <w:p w14:paraId="0E24900F" w14:textId="745D39A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2BB746BF" w14:textId="1234568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lang w:eastAsia="ja-JP"/>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96)","plainTextFormattedCitation":"(96)","previouslyFormattedCitation":"(95)"},"properties":{"noteIndex":0},"schema":"https://github.com/citation-style-language/schema/raw/master/csl-citation.json"}</w:instrText>
            </w:r>
            <w:r w:rsidRPr="008A7CA8">
              <w:rPr>
                <w:sz w:val="18"/>
                <w:szCs w:val="18"/>
              </w:rPr>
              <w:fldChar w:fldCharType="separate"/>
            </w:r>
            <w:r w:rsidR="00AD4602" w:rsidRPr="00AD4602">
              <w:rPr>
                <w:noProof/>
                <w:sz w:val="18"/>
                <w:szCs w:val="18"/>
              </w:rPr>
              <w:t>(96)</w:t>
            </w:r>
            <w:r w:rsidRPr="008A7CA8">
              <w:rPr>
                <w:sz w:val="18"/>
                <w:szCs w:val="18"/>
              </w:rPr>
              <w:fldChar w:fldCharType="end"/>
            </w:r>
          </w:p>
        </w:tc>
      </w:tr>
      <w:tr w:rsidR="00EE198B" w:rsidRPr="0001000C" w14:paraId="5A5832CE"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7242691" w14:textId="177DE794" w:rsidR="000537F9" w:rsidRPr="008A7CA8" w:rsidRDefault="000537F9" w:rsidP="00DB0A5F">
            <w:pPr>
              <w:rPr>
                <w:sz w:val="18"/>
                <w:szCs w:val="18"/>
                <w:lang w:eastAsia="ja-JP"/>
              </w:rPr>
            </w:pPr>
            <w:r w:rsidRPr="008A7CA8">
              <w:rPr>
                <w:sz w:val="18"/>
                <w:szCs w:val="18"/>
              </w:rPr>
              <w:t>Qureshi AR</w:t>
            </w:r>
          </w:p>
        </w:tc>
        <w:tc>
          <w:tcPr>
            <w:tcW w:w="0" w:type="auto"/>
            <w:shd w:val="clear" w:color="auto" w:fill="D0CECE" w:themeFill="background2" w:themeFillShade="E6"/>
          </w:tcPr>
          <w:p w14:paraId="70E86B5B" w14:textId="5429DF9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6331407</w:t>
            </w:r>
          </w:p>
        </w:tc>
        <w:tc>
          <w:tcPr>
            <w:tcW w:w="0" w:type="auto"/>
            <w:shd w:val="clear" w:color="auto" w:fill="D0CECE" w:themeFill="background2" w:themeFillShade="E6"/>
          </w:tcPr>
          <w:p w14:paraId="1F6B645E" w14:textId="6572D6D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weden</w:t>
            </w:r>
          </w:p>
        </w:tc>
        <w:tc>
          <w:tcPr>
            <w:tcW w:w="0" w:type="auto"/>
            <w:shd w:val="clear" w:color="auto" w:fill="D0CECE" w:themeFill="background2" w:themeFillShade="E6"/>
          </w:tcPr>
          <w:p w14:paraId="75F6299C" w14:textId="01A86759"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2015</w:t>
            </w:r>
          </w:p>
        </w:tc>
        <w:tc>
          <w:tcPr>
            <w:tcW w:w="0" w:type="auto"/>
            <w:shd w:val="clear" w:color="auto" w:fill="D0CECE" w:themeFill="background2" w:themeFillShade="E6"/>
          </w:tcPr>
          <w:p w14:paraId="7FA7401A" w14:textId="34917D2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5T</w:t>
            </w:r>
          </w:p>
        </w:tc>
        <w:tc>
          <w:tcPr>
            <w:tcW w:w="0" w:type="auto"/>
            <w:shd w:val="clear" w:color="auto" w:fill="D0CECE" w:themeFill="background2" w:themeFillShade="E6"/>
          </w:tcPr>
          <w:p w14:paraId="4E531E27" w14:textId="4C7A0C8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89</w:t>
            </w:r>
          </w:p>
        </w:tc>
        <w:tc>
          <w:tcPr>
            <w:tcW w:w="0" w:type="auto"/>
            <w:shd w:val="clear" w:color="auto" w:fill="D0CECE" w:themeFill="background2" w:themeFillShade="E6"/>
          </w:tcPr>
          <w:p w14:paraId="79442D03" w14:textId="08072D5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Sclerostin</w:t>
            </w:r>
          </w:p>
        </w:tc>
        <w:tc>
          <w:tcPr>
            <w:tcW w:w="0" w:type="auto"/>
            <w:shd w:val="clear" w:color="auto" w:fill="D0CECE" w:themeFill="background2" w:themeFillShade="E6"/>
          </w:tcPr>
          <w:p w14:paraId="477FBD75" w14:textId="6D5C6E7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8A7CA8">
              <w:rPr>
                <w:sz w:val="18"/>
                <w:szCs w:val="18"/>
              </w:rPr>
              <w:t>middle+high</w:t>
            </w:r>
            <w:proofErr w:type="spellEnd"/>
            <w:r w:rsidRPr="008A7CA8">
              <w:rPr>
                <w:sz w:val="18"/>
                <w:szCs w:val="18"/>
              </w:rPr>
              <w:t xml:space="preserve"> sclerostin </w:t>
            </w:r>
            <w:proofErr w:type="spellStart"/>
            <w:r w:rsidRPr="008A7CA8">
              <w:rPr>
                <w:sz w:val="18"/>
                <w:szCs w:val="18"/>
              </w:rPr>
              <w:t>tertiles</w:t>
            </w:r>
            <w:proofErr w:type="spellEnd"/>
            <w:r w:rsidRPr="008A7CA8">
              <w:rPr>
                <w:sz w:val="18"/>
                <w:szCs w:val="18"/>
              </w:rPr>
              <w:t xml:space="preserve"> vs. low sclerostin tertile: RR 3.67 (1.23–11.02)</w:t>
            </w:r>
          </w:p>
        </w:tc>
        <w:tc>
          <w:tcPr>
            <w:tcW w:w="0" w:type="auto"/>
            <w:shd w:val="clear" w:color="auto" w:fill="D0CECE" w:themeFill="background2" w:themeFillShade="E6"/>
          </w:tcPr>
          <w:p w14:paraId="0A94049A" w14:textId="34F50C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Vascular calcification</w:t>
            </w:r>
          </w:p>
        </w:tc>
        <w:tc>
          <w:tcPr>
            <w:tcW w:w="0" w:type="auto"/>
            <w:shd w:val="clear" w:color="auto" w:fill="D0CECE" w:themeFill="background2" w:themeFillShade="E6"/>
          </w:tcPr>
          <w:p w14:paraId="6B814C47" w14:textId="03FFAEDD"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98)","plainTextFormattedCitation":"(98)","previouslyFormattedCitation":"(97)"},"properties":{"noteIndex":0},"schema":"https://github.com/citation-style-language/schema/raw/master/csl-citation.json"}</w:instrText>
            </w:r>
            <w:r w:rsidRPr="008A7CA8">
              <w:rPr>
                <w:sz w:val="18"/>
                <w:szCs w:val="18"/>
              </w:rPr>
              <w:fldChar w:fldCharType="separate"/>
            </w:r>
            <w:r w:rsidR="00AD4602" w:rsidRPr="00AD4602">
              <w:rPr>
                <w:noProof/>
                <w:sz w:val="18"/>
                <w:szCs w:val="18"/>
              </w:rPr>
              <w:t>(98)</w:t>
            </w:r>
            <w:r w:rsidRPr="008A7CA8">
              <w:rPr>
                <w:sz w:val="18"/>
                <w:szCs w:val="18"/>
              </w:rPr>
              <w:fldChar w:fldCharType="end"/>
            </w:r>
          </w:p>
        </w:tc>
      </w:tr>
      <w:tr w:rsidR="00EE198B" w:rsidRPr="0001000C" w14:paraId="1D9A1638"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655069B" w14:textId="7202FE26" w:rsidR="000537F9" w:rsidRPr="008A7CA8" w:rsidRDefault="000537F9" w:rsidP="00DB0A5F">
            <w:pPr>
              <w:rPr>
                <w:sz w:val="18"/>
                <w:szCs w:val="18"/>
                <w:lang w:eastAsia="ja-JP"/>
              </w:rPr>
            </w:pPr>
            <w:r w:rsidRPr="008A7CA8">
              <w:rPr>
                <w:sz w:val="18"/>
                <w:szCs w:val="18"/>
              </w:rPr>
              <w:t>Morena M</w:t>
            </w:r>
          </w:p>
        </w:tc>
        <w:tc>
          <w:tcPr>
            <w:tcW w:w="0" w:type="auto"/>
            <w:shd w:val="clear" w:color="auto" w:fill="D0CECE" w:themeFill="background2" w:themeFillShade="E6"/>
          </w:tcPr>
          <w:p w14:paraId="36EB5422" w14:textId="77DCED5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9574342</w:t>
            </w:r>
          </w:p>
        </w:tc>
        <w:tc>
          <w:tcPr>
            <w:tcW w:w="0" w:type="auto"/>
            <w:shd w:val="clear" w:color="auto" w:fill="D0CECE" w:themeFill="background2" w:themeFillShade="E6"/>
          </w:tcPr>
          <w:p w14:paraId="7D075E83" w14:textId="718B08D6"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France</w:t>
            </w:r>
          </w:p>
        </w:tc>
        <w:tc>
          <w:tcPr>
            <w:tcW w:w="0" w:type="auto"/>
            <w:shd w:val="clear" w:color="auto" w:fill="D0CECE" w:themeFill="background2" w:themeFillShade="E6"/>
          </w:tcPr>
          <w:p w14:paraId="1EC1B058" w14:textId="7DDEE3EA"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09</w:t>
            </w:r>
          </w:p>
        </w:tc>
        <w:tc>
          <w:tcPr>
            <w:tcW w:w="0" w:type="auto"/>
            <w:shd w:val="clear" w:color="auto" w:fill="D0CECE" w:themeFill="background2" w:themeFillShade="E6"/>
          </w:tcPr>
          <w:p w14:paraId="0796D10D" w14:textId="6ADA70A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5</w:t>
            </w:r>
          </w:p>
        </w:tc>
        <w:tc>
          <w:tcPr>
            <w:tcW w:w="0" w:type="auto"/>
            <w:shd w:val="clear" w:color="auto" w:fill="D0CECE" w:themeFill="background2" w:themeFillShade="E6"/>
          </w:tcPr>
          <w:p w14:paraId="3FDE923A" w14:textId="5921B9F9"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133</w:t>
            </w:r>
          </w:p>
        </w:tc>
        <w:tc>
          <w:tcPr>
            <w:tcW w:w="0" w:type="auto"/>
            <w:shd w:val="clear" w:color="auto" w:fill="D0CECE" w:themeFill="background2" w:themeFillShade="E6"/>
          </w:tcPr>
          <w:p w14:paraId="06BC6658" w14:textId="158D829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Osteoprotegerin</w:t>
            </w:r>
          </w:p>
        </w:tc>
        <w:tc>
          <w:tcPr>
            <w:tcW w:w="0" w:type="auto"/>
            <w:shd w:val="clear" w:color="auto" w:fill="D0CECE" w:themeFill="background2" w:themeFillShade="E6"/>
          </w:tcPr>
          <w:p w14:paraId="04AEE0F7" w14:textId="783F77D8"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769.26–1063.62 </w:t>
            </w:r>
            <w:proofErr w:type="spellStart"/>
            <w:r w:rsidRPr="008A7CA8">
              <w:rPr>
                <w:sz w:val="18"/>
                <w:szCs w:val="18"/>
              </w:rPr>
              <w:t>pg</w:t>
            </w:r>
            <w:proofErr w:type="spellEnd"/>
            <w:r w:rsidRPr="008A7CA8">
              <w:rPr>
                <w:sz w:val="18"/>
                <w:szCs w:val="18"/>
              </w:rPr>
              <w:t>/mL: OR 7.57 (2.06–27.85)</w:t>
            </w:r>
          </w:p>
        </w:tc>
        <w:tc>
          <w:tcPr>
            <w:tcW w:w="0" w:type="auto"/>
            <w:shd w:val="clear" w:color="auto" w:fill="D0CECE" w:themeFill="background2" w:themeFillShade="E6"/>
          </w:tcPr>
          <w:p w14:paraId="43F9108A" w14:textId="4CE6CDF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CACS ≥ 100</w:t>
            </w:r>
          </w:p>
        </w:tc>
        <w:tc>
          <w:tcPr>
            <w:tcW w:w="0" w:type="auto"/>
            <w:shd w:val="clear" w:color="auto" w:fill="D0CECE" w:themeFill="background2" w:themeFillShade="E6"/>
          </w:tcPr>
          <w:p w14:paraId="44FC4970" w14:textId="43558335"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4B799F">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9)","plainTextFormattedCitation":"(69)","previouslyFormattedCitation":"(69)"},"properties":{"noteIndex":0},"schema":"https://github.com/citation-style-language/schema/raw/master/csl-citation.json"}</w:instrText>
            </w:r>
            <w:r w:rsidRPr="008A7CA8">
              <w:rPr>
                <w:sz w:val="18"/>
                <w:szCs w:val="18"/>
              </w:rPr>
              <w:fldChar w:fldCharType="separate"/>
            </w:r>
            <w:r w:rsidR="00E316CE" w:rsidRPr="00E316CE">
              <w:rPr>
                <w:noProof/>
                <w:sz w:val="18"/>
                <w:szCs w:val="18"/>
              </w:rPr>
              <w:t>(69)</w:t>
            </w:r>
            <w:r w:rsidRPr="008A7CA8">
              <w:rPr>
                <w:sz w:val="18"/>
                <w:szCs w:val="18"/>
              </w:rPr>
              <w:fldChar w:fldCharType="end"/>
            </w:r>
          </w:p>
        </w:tc>
      </w:tr>
      <w:tr w:rsidR="00EE198B" w:rsidRPr="0001000C" w14:paraId="6A371EDC"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36877E9E"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071148F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291634"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C45A700"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47248A3C"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5FD7F48A"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E9DC44A" w14:textId="72DE6E2C"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802611" w14:textId="35E5829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t xml:space="preserve">≥1063.62 </w:t>
            </w:r>
            <w:proofErr w:type="spellStart"/>
            <w:r w:rsidRPr="008A7CA8">
              <w:rPr>
                <w:sz w:val="18"/>
                <w:szCs w:val="18"/>
              </w:rPr>
              <w:t>pg</w:t>
            </w:r>
            <w:proofErr w:type="spellEnd"/>
            <w:r w:rsidRPr="008A7CA8">
              <w:rPr>
                <w:sz w:val="18"/>
                <w:szCs w:val="18"/>
              </w:rPr>
              <w:t>/mL: OR 8.54 (2.14–34.11)</w:t>
            </w:r>
          </w:p>
        </w:tc>
        <w:tc>
          <w:tcPr>
            <w:tcW w:w="0" w:type="auto"/>
            <w:shd w:val="clear" w:color="auto" w:fill="D0CECE" w:themeFill="background2" w:themeFillShade="E6"/>
          </w:tcPr>
          <w:p w14:paraId="50415C8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688692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D05F84A"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5ABC371"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797579D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ACF8133"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59C4A94"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7E613CB"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092085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084E1992"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737A864" w14:textId="40CFD510"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 xml:space="preserve">ROC -&gt; cutoff 757.7 </w:t>
            </w:r>
            <w:proofErr w:type="spellStart"/>
            <w:r w:rsidRPr="008A7CA8">
              <w:rPr>
                <w:sz w:val="18"/>
                <w:szCs w:val="18"/>
              </w:rPr>
              <w:t>pg</w:t>
            </w:r>
            <w:proofErr w:type="spellEnd"/>
            <w:r w:rsidRPr="008A7CA8">
              <w:rPr>
                <w:sz w:val="18"/>
                <w:szCs w:val="18"/>
              </w:rPr>
              <w:t>/mL</w:t>
            </w:r>
          </w:p>
        </w:tc>
        <w:tc>
          <w:tcPr>
            <w:tcW w:w="0" w:type="auto"/>
            <w:shd w:val="clear" w:color="auto" w:fill="D0CECE" w:themeFill="background2" w:themeFillShade="E6"/>
          </w:tcPr>
          <w:p w14:paraId="6D43E090"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00AE527" w14:textId="77777777"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0E92F6AF" w14:textId="189D8BCE"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63F5E509" w14:textId="4753FFCE" w:rsidR="000537F9" w:rsidRPr="008A7CA8" w:rsidRDefault="000537F9" w:rsidP="00DB0A5F">
            <w:pPr>
              <w:rPr>
                <w:sz w:val="18"/>
                <w:szCs w:val="18"/>
                <w:lang w:eastAsia="ja-JP"/>
              </w:rPr>
            </w:pPr>
            <w:r w:rsidRPr="008A7CA8">
              <w:rPr>
                <w:sz w:val="18"/>
                <w:szCs w:val="18"/>
                <w:lang w:eastAsia="ja-JP"/>
              </w:rPr>
              <w:lastRenderedPageBreak/>
              <w:t>Chen Z</w:t>
            </w:r>
          </w:p>
        </w:tc>
        <w:tc>
          <w:tcPr>
            <w:tcW w:w="0" w:type="auto"/>
            <w:shd w:val="clear" w:color="auto" w:fill="D0CECE" w:themeFill="background2" w:themeFillShade="E6"/>
          </w:tcPr>
          <w:p w14:paraId="25123217" w14:textId="7C896FE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8036114</w:t>
            </w:r>
          </w:p>
        </w:tc>
        <w:tc>
          <w:tcPr>
            <w:tcW w:w="0" w:type="auto"/>
            <w:shd w:val="clear" w:color="auto" w:fill="D0CECE" w:themeFill="background2" w:themeFillShade="E6"/>
          </w:tcPr>
          <w:p w14:paraId="556D2EDC" w14:textId="3F96EA9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weden</w:t>
            </w:r>
          </w:p>
        </w:tc>
        <w:tc>
          <w:tcPr>
            <w:tcW w:w="0" w:type="auto"/>
            <w:shd w:val="clear" w:color="auto" w:fill="D0CECE" w:themeFill="background2" w:themeFillShade="E6"/>
          </w:tcPr>
          <w:p w14:paraId="049A75DD" w14:textId="1BB2EF30"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017</w:t>
            </w:r>
          </w:p>
        </w:tc>
        <w:tc>
          <w:tcPr>
            <w:tcW w:w="0" w:type="auto"/>
            <w:shd w:val="clear" w:color="auto" w:fill="D0CECE" w:themeFill="background2" w:themeFillShade="E6"/>
          </w:tcPr>
          <w:p w14:paraId="38C17EED" w14:textId="3A8EC4BA"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5D-5T</w:t>
            </w:r>
          </w:p>
        </w:tc>
        <w:tc>
          <w:tcPr>
            <w:tcW w:w="0" w:type="auto"/>
            <w:shd w:val="clear" w:color="auto" w:fill="D0CECE" w:themeFill="background2" w:themeFillShade="E6"/>
          </w:tcPr>
          <w:p w14:paraId="722F297B" w14:textId="121DE791"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40</w:t>
            </w:r>
          </w:p>
        </w:tc>
        <w:tc>
          <w:tcPr>
            <w:tcW w:w="0" w:type="auto"/>
            <w:shd w:val="clear" w:color="auto" w:fill="D0CECE" w:themeFill="background2" w:themeFillShade="E6"/>
          </w:tcPr>
          <w:p w14:paraId="1D44C294" w14:textId="3C7D35D8"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Statins</w:t>
            </w:r>
          </w:p>
        </w:tc>
        <w:tc>
          <w:tcPr>
            <w:tcW w:w="0" w:type="auto"/>
            <w:shd w:val="clear" w:color="auto" w:fill="D0CECE" w:themeFill="background2" w:themeFillShade="E6"/>
          </w:tcPr>
          <w:p w14:paraId="71E96D5F" w14:textId="2A8776D6"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0 (0-531) AUs to 273 (0-1256) AUs after 1.5 years of RRT</w:t>
            </w:r>
          </w:p>
        </w:tc>
        <w:tc>
          <w:tcPr>
            <w:tcW w:w="0" w:type="auto"/>
            <w:shd w:val="clear" w:color="auto" w:fill="D0CECE" w:themeFill="background2" w:themeFillShade="E6"/>
          </w:tcPr>
          <w:p w14:paraId="163C1019" w14:textId="29E6C1A4"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CACS</w:t>
            </w:r>
          </w:p>
        </w:tc>
        <w:tc>
          <w:tcPr>
            <w:tcW w:w="0" w:type="auto"/>
            <w:shd w:val="clear" w:color="auto" w:fill="D0CECE" w:themeFill="background2" w:themeFillShade="E6"/>
          </w:tcPr>
          <w:p w14:paraId="04C8F38C" w14:textId="729069F5"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rPr>
              <w:fldChar w:fldCharType="begin" w:fldLock="1"/>
            </w:r>
            <w:r w:rsidR="00AD4602">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9)","plainTextFormattedCitation":"(79)","previouslyFormattedCitation":"(78)"},"properties":{"noteIndex":0},"schema":"https://github.com/citation-style-language/schema/raw/master/csl-citation.json"}</w:instrText>
            </w:r>
            <w:r w:rsidRPr="008A7CA8">
              <w:rPr>
                <w:sz w:val="18"/>
                <w:szCs w:val="18"/>
              </w:rPr>
              <w:fldChar w:fldCharType="separate"/>
            </w:r>
            <w:r w:rsidR="00AD4602" w:rsidRPr="00AD4602">
              <w:rPr>
                <w:noProof/>
                <w:sz w:val="18"/>
                <w:szCs w:val="18"/>
                <w:lang w:eastAsia="ja-JP"/>
              </w:rPr>
              <w:t>(79)</w:t>
            </w:r>
            <w:r w:rsidRPr="008A7CA8">
              <w:rPr>
                <w:sz w:val="18"/>
                <w:szCs w:val="18"/>
              </w:rPr>
              <w:fldChar w:fldCharType="end"/>
            </w:r>
          </w:p>
        </w:tc>
      </w:tr>
      <w:tr w:rsidR="00EE198B" w:rsidRPr="0001000C" w14:paraId="2722C8D2" w14:textId="4A48D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70096882" w14:textId="0C3248AB" w:rsidR="000537F9" w:rsidRPr="008A7CA8" w:rsidRDefault="000537F9" w:rsidP="00DB0A5F">
            <w:pPr>
              <w:rPr>
                <w:sz w:val="18"/>
                <w:szCs w:val="18"/>
                <w:lang w:eastAsia="ja-JP"/>
              </w:rPr>
            </w:pPr>
            <w:r w:rsidRPr="008A7CA8">
              <w:rPr>
                <w:sz w:val="18"/>
                <w:szCs w:val="18"/>
              </w:rPr>
              <w:t>Chang JH</w:t>
            </w:r>
          </w:p>
        </w:tc>
        <w:tc>
          <w:tcPr>
            <w:tcW w:w="0" w:type="auto"/>
            <w:shd w:val="clear" w:color="auto" w:fill="D0CECE" w:themeFill="background2" w:themeFillShade="E6"/>
          </w:tcPr>
          <w:p w14:paraId="2F61FD0B" w14:textId="001A796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2169112</w:t>
            </w:r>
          </w:p>
        </w:tc>
        <w:tc>
          <w:tcPr>
            <w:tcW w:w="0" w:type="auto"/>
            <w:shd w:val="clear" w:color="auto" w:fill="D0CECE" w:themeFill="background2" w:themeFillShade="E6"/>
          </w:tcPr>
          <w:p w14:paraId="473F189E" w14:textId="12B11202"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Republic of Korea</w:t>
            </w:r>
          </w:p>
        </w:tc>
        <w:tc>
          <w:tcPr>
            <w:tcW w:w="0" w:type="auto"/>
            <w:shd w:val="clear" w:color="auto" w:fill="D0CECE" w:themeFill="background2" w:themeFillShade="E6"/>
          </w:tcPr>
          <w:p w14:paraId="42476A87" w14:textId="2E0C8E2D"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012</w:t>
            </w:r>
          </w:p>
        </w:tc>
        <w:tc>
          <w:tcPr>
            <w:tcW w:w="0" w:type="auto"/>
            <w:shd w:val="clear" w:color="auto" w:fill="D0CECE" w:themeFill="background2" w:themeFillShade="E6"/>
          </w:tcPr>
          <w:p w14:paraId="2ACA9039" w14:textId="32B7261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5D (HD)</w:t>
            </w:r>
          </w:p>
        </w:tc>
        <w:tc>
          <w:tcPr>
            <w:tcW w:w="0" w:type="auto"/>
            <w:shd w:val="clear" w:color="auto" w:fill="D0CECE" w:themeFill="background2" w:themeFillShade="E6"/>
          </w:tcPr>
          <w:p w14:paraId="380B9E4B" w14:textId="373C8F21"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289</w:t>
            </w:r>
          </w:p>
        </w:tc>
        <w:tc>
          <w:tcPr>
            <w:tcW w:w="0" w:type="auto"/>
            <w:shd w:val="clear" w:color="auto" w:fill="D0CECE" w:themeFill="background2" w:themeFillShade="E6"/>
          </w:tcPr>
          <w:p w14:paraId="3B628721" w14:textId="0001074E"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5D level</w:t>
            </w:r>
          </w:p>
        </w:tc>
        <w:tc>
          <w:tcPr>
            <w:tcW w:w="0" w:type="auto"/>
            <w:shd w:val="clear" w:color="auto" w:fill="D0CECE" w:themeFill="background2" w:themeFillShade="E6"/>
          </w:tcPr>
          <w:p w14:paraId="4DE6D9AD" w14:textId="0FE6D9E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r = −0.170, P = 0.004</w:t>
            </w:r>
          </w:p>
        </w:tc>
        <w:tc>
          <w:tcPr>
            <w:tcW w:w="0" w:type="auto"/>
            <w:shd w:val="clear" w:color="auto" w:fill="D0CECE" w:themeFill="background2" w:themeFillShade="E6"/>
          </w:tcPr>
          <w:p w14:paraId="374D752C" w14:textId="433A957B"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t>Vascular calcification score (Kauppila index)</w:t>
            </w:r>
          </w:p>
        </w:tc>
        <w:tc>
          <w:tcPr>
            <w:tcW w:w="0" w:type="auto"/>
            <w:shd w:val="clear" w:color="auto" w:fill="D0CECE" w:themeFill="background2" w:themeFillShade="E6"/>
          </w:tcPr>
          <w:p w14:paraId="5F04852C" w14:textId="12818964" w:rsidR="000537F9" w:rsidRPr="008A7CA8" w:rsidRDefault="000537F9"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rPr>
              <w:fldChar w:fldCharType="begin" w:fldLock="1"/>
            </w:r>
            <w:r w:rsidR="000A5EA6">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71)","plainTextFormattedCitation":"(71)","previouslyFormattedCitation":"(71)"},"properties":{"noteIndex":0},"schema":"https://github.com/citation-style-language/schema/raw/master/csl-citation.json"}</w:instrText>
            </w:r>
            <w:r w:rsidRPr="008A7CA8">
              <w:rPr>
                <w:sz w:val="18"/>
                <w:szCs w:val="18"/>
              </w:rPr>
              <w:fldChar w:fldCharType="separate"/>
            </w:r>
            <w:r w:rsidR="000A5EA6" w:rsidRPr="000A5EA6">
              <w:rPr>
                <w:noProof/>
                <w:sz w:val="18"/>
                <w:szCs w:val="18"/>
                <w:lang w:eastAsia="ja-JP"/>
              </w:rPr>
              <w:t>(71)</w:t>
            </w:r>
            <w:r w:rsidRPr="008A7CA8">
              <w:rPr>
                <w:sz w:val="18"/>
                <w:szCs w:val="18"/>
              </w:rPr>
              <w:fldChar w:fldCharType="end"/>
            </w:r>
          </w:p>
        </w:tc>
      </w:tr>
      <w:tr w:rsidR="00EE198B" w:rsidRPr="0001000C" w14:paraId="10EF7732" w14:textId="77777777" w:rsidTr="008A7CA8">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13F77CDC" w14:textId="77777777" w:rsidR="000537F9" w:rsidRPr="008A7CA8" w:rsidRDefault="000537F9" w:rsidP="00DB0A5F">
            <w:pPr>
              <w:rPr>
                <w:sz w:val="18"/>
                <w:szCs w:val="18"/>
                <w:lang w:eastAsia="ja-JP"/>
              </w:rPr>
            </w:pPr>
          </w:p>
        </w:tc>
        <w:tc>
          <w:tcPr>
            <w:tcW w:w="0" w:type="auto"/>
            <w:shd w:val="clear" w:color="auto" w:fill="D0CECE" w:themeFill="background2" w:themeFillShade="E6"/>
          </w:tcPr>
          <w:p w14:paraId="187DBEB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2B0B490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AFE633E"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C323477"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6D138548"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F993446" w14:textId="33102B75"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73774562" w14:textId="3985609B"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A7CA8">
              <w:rPr>
                <w:sz w:val="18"/>
                <w:szCs w:val="18"/>
                <w:lang w:eastAsia="ja-JP"/>
              </w:rPr>
              <w:t>25D serum levels and VCS (r = −0.170, P = 0.004) at the end of the summer, but not at the end of the winter (r = −0.114, P = 0.054; Fig. 2). Therefore, we analyzed the data to reveal the association of serum 25D level with vascular calciﬁcation at the end of the summer, when vitamin D levels were found to peak.</w:t>
            </w:r>
          </w:p>
        </w:tc>
        <w:tc>
          <w:tcPr>
            <w:tcW w:w="0" w:type="auto"/>
            <w:shd w:val="clear" w:color="auto" w:fill="D0CECE" w:themeFill="background2" w:themeFillShade="E6"/>
          </w:tcPr>
          <w:p w14:paraId="41ADA648" w14:textId="76ACCBA2"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D0CECE" w:themeFill="background2" w:themeFillShade="E6"/>
          </w:tcPr>
          <w:p w14:paraId="3DD0DE5D" w14:textId="77777777" w:rsidR="000537F9" w:rsidRPr="008A7CA8" w:rsidRDefault="000537F9"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E198B" w:rsidRPr="0001000C" w14:paraId="16736A77" w14:textId="77777777" w:rsidTr="008A7C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597B621D" w14:textId="14A6DA2F" w:rsidR="000537F9" w:rsidRPr="008A7CA8" w:rsidRDefault="00976913" w:rsidP="00DB0A5F">
            <w:pPr>
              <w:rPr>
                <w:sz w:val="18"/>
                <w:szCs w:val="18"/>
                <w:lang w:eastAsia="ja-JP"/>
              </w:rPr>
            </w:pPr>
            <w:r w:rsidRPr="008A7CA8">
              <w:rPr>
                <w:sz w:val="18"/>
                <w:szCs w:val="18"/>
                <w:lang w:eastAsia="ja-JP"/>
              </w:rPr>
              <w:t>Sumida Y</w:t>
            </w:r>
          </w:p>
        </w:tc>
        <w:tc>
          <w:tcPr>
            <w:tcW w:w="0" w:type="auto"/>
            <w:shd w:val="clear" w:color="auto" w:fill="D0CECE" w:themeFill="background2" w:themeFillShade="E6"/>
          </w:tcPr>
          <w:p w14:paraId="6D6FC913" w14:textId="3016E2F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420796</w:t>
            </w:r>
          </w:p>
        </w:tc>
        <w:tc>
          <w:tcPr>
            <w:tcW w:w="0" w:type="auto"/>
            <w:shd w:val="clear" w:color="auto" w:fill="D0CECE" w:themeFill="background2" w:themeFillShade="E6"/>
          </w:tcPr>
          <w:p w14:paraId="7481D63C" w14:textId="5718D864"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Japan</w:t>
            </w:r>
          </w:p>
        </w:tc>
        <w:tc>
          <w:tcPr>
            <w:tcW w:w="0" w:type="auto"/>
            <w:shd w:val="clear" w:color="auto" w:fill="D0CECE" w:themeFill="background2" w:themeFillShade="E6"/>
          </w:tcPr>
          <w:p w14:paraId="3404B136" w14:textId="03700A49"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2010</w:t>
            </w:r>
          </w:p>
        </w:tc>
        <w:tc>
          <w:tcPr>
            <w:tcW w:w="0" w:type="auto"/>
            <w:shd w:val="clear" w:color="auto" w:fill="D0CECE" w:themeFill="background2" w:themeFillShade="E6"/>
          </w:tcPr>
          <w:p w14:paraId="330F305F" w14:textId="365FDE1D"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5D (HD)</w:t>
            </w:r>
          </w:p>
        </w:tc>
        <w:tc>
          <w:tcPr>
            <w:tcW w:w="0" w:type="auto"/>
            <w:shd w:val="clear" w:color="auto" w:fill="D0CECE" w:themeFill="background2" w:themeFillShade="E6"/>
          </w:tcPr>
          <w:p w14:paraId="68BF787D" w14:textId="75F189D5" w:rsidR="000537F9" w:rsidRPr="008A7CA8" w:rsidRDefault="00976913"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135</w:t>
            </w:r>
          </w:p>
        </w:tc>
        <w:tc>
          <w:tcPr>
            <w:tcW w:w="0" w:type="auto"/>
            <w:shd w:val="clear" w:color="auto" w:fill="D0CECE" w:themeFill="background2" w:themeFillShade="E6"/>
          </w:tcPr>
          <w:p w14:paraId="48A8F5C4" w14:textId="16B94DBF"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plaque</w:t>
            </w:r>
          </w:p>
        </w:tc>
        <w:tc>
          <w:tcPr>
            <w:tcW w:w="0" w:type="auto"/>
            <w:shd w:val="clear" w:color="auto" w:fill="D0CECE" w:themeFill="background2" w:themeFillShade="E6"/>
          </w:tcPr>
          <w:p w14:paraId="14E935D9" w14:textId="18872431"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OR 13.89 (4.08 – 47.29)</w:t>
            </w:r>
          </w:p>
        </w:tc>
        <w:tc>
          <w:tcPr>
            <w:tcW w:w="0" w:type="auto"/>
            <w:shd w:val="clear" w:color="auto" w:fill="D0CECE" w:themeFill="background2" w:themeFillShade="E6"/>
          </w:tcPr>
          <w:p w14:paraId="51C390E9" w14:textId="69F091D5"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t>Carotid artery calcification</w:t>
            </w:r>
          </w:p>
        </w:tc>
        <w:tc>
          <w:tcPr>
            <w:tcW w:w="0" w:type="auto"/>
            <w:shd w:val="clear" w:color="auto" w:fill="D0CECE" w:themeFill="background2" w:themeFillShade="E6"/>
          </w:tcPr>
          <w:p w14:paraId="569B14A2" w14:textId="58796D41" w:rsidR="000537F9" w:rsidRPr="008A7CA8" w:rsidRDefault="00157F9F"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A7CA8">
              <w:rPr>
                <w:sz w:val="18"/>
                <w:szCs w:val="18"/>
                <w:lang w:eastAsia="ja-JP"/>
              </w:rPr>
              <w:fldChar w:fldCharType="begin" w:fldLock="1"/>
            </w:r>
            <w:r w:rsidR="00AD4602">
              <w:rPr>
                <w:sz w:val="18"/>
                <w:szCs w:val="18"/>
                <w:lang w:eastAsia="ja-JP"/>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00)","plainTextFormattedCitation":"(100)","previouslyFormattedCitation":"(99)"},"properties":{"noteIndex":0},"schema":"https://github.com/citation-style-language/schema/raw/master/csl-citation.json"}</w:instrText>
            </w:r>
            <w:r w:rsidRPr="008A7CA8">
              <w:rPr>
                <w:sz w:val="18"/>
                <w:szCs w:val="18"/>
                <w:lang w:eastAsia="ja-JP"/>
              </w:rPr>
              <w:fldChar w:fldCharType="separate"/>
            </w:r>
            <w:r w:rsidR="00AD4602" w:rsidRPr="00AD4602">
              <w:rPr>
                <w:noProof/>
                <w:sz w:val="18"/>
                <w:szCs w:val="18"/>
                <w:lang w:eastAsia="ja-JP"/>
              </w:rPr>
              <w:t>(100)</w:t>
            </w:r>
            <w:r w:rsidRPr="008A7CA8">
              <w:rPr>
                <w:sz w:val="18"/>
                <w:szCs w:val="18"/>
                <w:lang w:eastAsia="ja-JP"/>
              </w:rPr>
              <w:fldChar w:fldCharType="end"/>
            </w:r>
          </w:p>
        </w:tc>
      </w:tr>
      <w:tr w:rsidR="00EE198B" w:rsidRPr="0001000C" w14:paraId="7DDD98A9" w14:textId="77777777" w:rsidTr="004353FB">
        <w:tc>
          <w:tcPr>
            <w:cnfStyle w:val="001000000000" w:firstRow="0" w:lastRow="0" w:firstColumn="1" w:lastColumn="0" w:oddVBand="0" w:evenVBand="0" w:oddHBand="0" w:evenHBand="0" w:firstRowFirstColumn="0" w:firstRowLastColumn="0" w:lastRowFirstColumn="0" w:lastRowLastColumn="0"/>
            <w:tcW w:w="0" w:type="auto"/>
          </w:tcPr>
          <w:p w14:paraId="2FDC6346" w14:textId="3456D276" w:rsidR="005B1ACF" w:rsidRDefault="00A34F1A" w:rsidP="00DB0A5F">
            <w:pP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4D931F2" w14:textId="331D15D2" w:rsidR="005B1ACF" w:rsidRPr="00976913"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0B5DEFA1" w14:textId="414F88B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2DBE9761" w14:textId="69A76595"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8</w:t>
            </w:r>
          </w:p>
        </w:tc>
        <w:tc>
          <w:tcPr>
            <w:tcW w:w="0" w:type="auto"/>
          </w:tcPr>
          <w:p w14:paraId="03C23E4E" w14:textId="570F1071" w:rsidR="005B1ACF" w:rsidRDefault="002C46F4"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DDCF68D" w14:textId="10054504" w:rsidR="005B1ACF" w:rsidRDefault="009B4AE1"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84</w:t>
            </w:r>
          </w:p>
        </w:tc>
        <w:tc>
          <w:tcPr>
            <w:tcW w:w="0" w:type="auto"/>
          </w:tcPr>
          <w:p w14:paraId="30EB4C40" w14:textId="1FDC15EF"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4DD90299" w14:textId="16373E3C" w:rsidR="005B1ACF" w:rsidRDefault="00D43C9F"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00DB18F8" w:rsidRPr="00DB18F8">
              <w:rPr>
                <w:sz w:val="18"/>
                <w:szCs w:val="18"/>
                <w:lang w:eastAsia="ja-JP"/>
              </w:rPr>
              <w:t>3.48±1.18</w:t>
            </w:r>
            <w:r>
              <w:rPr>
                <w:sz w:val="18"/>
                <w:szCs w:val="18"/>
                <w:lang w:eastAsia="ja-JP"/>
              </w:rPr>
              <w:t xml:space="preserve"> vs.</w:t>
            </w:r>
            <w:r w:rsidR="00DB18F8" w:rsidRPr="00DB18F8">
              <w:rPr>
                <w:sz w:val="18"/>
                <w:szCs w:val="18"/>
                <w:lang w:eastAsia="ja-JP"/>
              </w:rPr>
              <w:t xml:space="preserve"> 4.54±0.93 </w:t>
            </w:r>
            <w:r>
              <w:rPr>
                <w:sz w:val="18"/>
                <w:szCs w:val="18"/>
                <w:lang w:eastAsia="ja-JP"/>
              </w:rPr>
              <w:t xml:space="preserve">vs. </w:t>
            </w:r>
            <w:r w:rsidR="00DB18F8" w:rsidRPr="00DB18F8">
              <w:rPr>
                <w:sz w:val="18"/>
                <w:szCs w:val="18"/>
                <w:lang w:eastAsia="ja-JP"/>
              </w:rPr>
              <w:t>3.80±1.04</w:t>
            </w:r>
            <w:r>
              <w:rPr>
                <w:sz w:val="18"/>
                <w:szCs w:val="18"/>
                <w:lang w:eastAsia="ja-JP"/>
              </w:rPr>
              <w:t>, p =</w:t>
            </w:r>
            <w:r w:rsidR="00DB18F8" w:rsidRPr="00DB18F8">
              <w:rPr>
                <w:sz w:val="18"/>
                <w:szCs w:val="18"/>
                <w:lang w:eastAsia="ja-JP"/>
              </w:rPr>
              <w:t xml:space="preserve"> 0.01</w:t>
            </w:r>
          </w:p>
        </w:tc>
        <w:tc>
          <w:tcPr>
            <w:tcW w:w="0" w:type="auto"/>
          </w:tcPr>
          <w:p w14:paraId="19458F23" w14:textId="309F9AC6" w:rsidR="005B1ACF" w:rsidRDefault="00DB18F8"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w:t>
            </w:r>
            <w:r w:rsidR="00D43C9F">
              <w:rPr>
                <w:sz w:val="18"/>
                <w:szCs w:val="18"/>
                <w:lang w:eastAsia="ja-JP"/>
              </w:rPr>
              <w:t xml:space="preserve"> ± SD)</w:t>
            </w:r>
          </w:p>
        </w:tc>
        <w:tc>
          <w:tcPr>
            <w:tcW w:w="0" w:type="auto"/>
          </w:tcPr>
          <w:p w14:paraId="1C90E63E" w14:textId="6E9A6CBF" w:rsidR="005B1ACF" w:rsidRDefault="00A34F1A" w:rsidP="00DB0A5F">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AD4602">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59)","plainTextFormattedCitation":"(159)","previouslyFormattedCitation":"(158)"},"properties":{"noteIndex":0},"schema":"https://github.com/citation-style-language/schema/raw/master/csl-citation.json"}</w:instrText>
            </w:r>
            <w:r>
              <w:rPr>
                <w:sz w:val="18"/>
                <w:szCs w:val="18"/>
                <w:lang w:eastAsia="ja-JP"/>
              </w:rPr>
              <w:fldChar w:fldCharType="separate"/>
            </w:r>
            <w:r w:rsidR="00AD4602" w:rsidRPr="00AD4602">
              <w:rPr>
                <w:noProof/>
                <w:sz w:val="18"/>
                <w:szCs w:val="18"/>
                <w:lang w:eastAsia="ja-JP"/>
              </w:rPr>
              <w:t>(159)</w:t>
            </w:r>
            <w:r>
              <w:rPr>
                <w:sz w:val="18"/>
                <w:szCs w:val="18"/>
                <w:lang w:eastAsia="ja-JP"/>
              </w:rPr>
              <w:fldChar w:fldCharType="end"/>
            </w:r>
          </w:p>
        </w:tc>
      </w:tr>
      <w:tr w:rsidR="00EE198B" w:rsidRPr="0001000C" w14:paraId="18D2ACD5" w14:textId="77777777" w:rsidTr="00AD5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B59AEE" w14:textId="77777777" w:rsidR="004353FB" w:rsidRDefault="004353FB" w:rsidP="00DB0A5F">
            <w:pPr>
              <w:rPr>
                <w:sz w:val="18"/>
                <w:szCs w:val="18"/>
                <w:lang w:eastAsia="ja-JP"/>
              </w:rPr>
            </w:pPr>
          </w:p>
        </w:tc>
        <w:tc>
          <w:tcPr>
            <w:tcW w:w="0" w:type="auto"/>
          </w:tcPr>
          <w:p w14:paraId="4105715B" w14:textId="77777777" w:rsidR="004353FB" w:rsidRPr="00976913"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08DA9930"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53373D8"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61F0022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4F8F8675"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tcPr>
          <w:p w14:paraId="50260CBF" w14:textId="593CAD74"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5EC3D7D9" w14:textId="7EAB70A4" w:rsidR="004353FB" w:rsidRP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 xml:space="preserve">298(68-2630) </w:t>
            </w:r>
            <w:r>
              <w:rPr>
                <w:sz w:val="18"/>
                <w:szCs w:val="18"/>
                <w:lang w:eastAsia="ja-JP"/>
              </w:rPr>
              <w:t xml:space="preserve">vs. </w:t>
            </w:r>
            <w:r w:rsidRPr="00A34F1A">
              <w:rPr>
                <w:sz w:val="18"/>
                <w:szCs w:val="18"/>
                <w:lang w:eastAsia="ja-JP"/>
              </w:rPr>
              <w:t>287(166-892)</w:t>
            </w:r>
            <w:r>
              <w:rPr>
                <w:sz w:val="18"/>
                <w:szCs w:val="18"/>
                <w:lang w:eastAsia="ja-JP"/>
              </w:rPr>
              <w:t xml:space="preserve"> vs.</w:t>
            </w:r>
            <w:r w:rsidRPr="00A34F1A">
              <w:rPr>
                <w:sz w:val="18"/>
                <w:szCs w:val="18"/>
                <w:lang w:eastAsia="ja-JP"/>
              </w:rPr>
              <w:t xml:space="preserve"> 540(391-698)</w:t>
            </w:r>
            <w:r>
              <w:rPr>
                <w:sz w:val="18"/>
                <w:szCs w:val="18"/>
                <w:lang w:eastAsia="ja-JP"/>
              </w:rPr>
              <w:t>, p =</w:t>
            </w:r>
            <w:r w:rsidRPr="00A34F1A">
              <w:rPr>
                <w:sz w:val="18"/>
                <w:szCs w:val="18"/>
                <w:lang w:eastAsia="ja-JP"/>
              </w:rPr>
              <w:t xml:space="preserve"> 0.02</w:t>
            </w:r>
          </w:p>
        </w:tc>
        <w:tc>
          <w:tcPr>
            <w:tcW w:w="0" w:type="auto"/>
          </w:tcPr>
          <w:p w14:paraId="1A3C7F38" w14:textId="71285B2B" w:rsidR="004353FB" w:rsidRDefault="00A34F1A"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1DE94397" w14:textId="77777777" w:rsidR="004353FB" w:rsidRDefault="004353FB" w:rsidP="00DB0A5F">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EE198B" w:rsidRPr="0001000C" w14:paraId="0415CFCB" w14:textId="77777777" w:rsidTr="00156901">
        <w:tc>
          <w:tcPr>
            <w:cnfStyle w:val="001000000000" w:firstRow="0" w:lastRow="0" w:firstColumn="1" w:lastColumn="0" w:oddVBand="0" w:evenVBand="0" w:oddHBand="0" w:evenHBand="0" w:firstRowFirstColumn="0" w:firstRowLastColumn="0" w:lastRowFirstColumn="0" w:lastRowLastColumn="0"/>
            <w:tcW w:w="0" w:type="auto"/>
          </w:tcPr>
          <w:p w14:paraId="53C3A99A" w14:textId="63401C03" w:rsidR="00D30540" w:rsidRDefault="00D30540" w:rsidP="00D30540">
            <w:pPr>
              <w:rPr>
                <w:sz w:val="18"/>
                <w:szCs w:val="18"/>
                <w:lang w:eastAsia="ja-JP"/>
              </w:rPr>
            </w:pPr>
            <w:r>
              <w:rPr>
                <w:sz w:val="18"/>
                <w:szCs w:val="18"/>
              </w:rPr>
              <w:t xml:space="preserve">Wang </w:t>
            </w:r>
            <w:r w:rsidRPr="006F532F">
              <w:rPr>
                <w:i/>
                <w:sz w:val="18"/>
                <w:szCs w:val="18"/>
              </w:rPr>
              <w:t>et al.</w:t>
            </w:r>
          </w:p>
        </w:tc>
        <w:tc>
          <w:tcPr>
            <w:tcW w:w="0" w:type="auto"/>
          </w:tcPr>
          <w:p w14:paraId="144E63A5" w14:textId="2D7F83A5" w:rsidR="00D30540" w:rsidRPr="00976913"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1E517D98" w14:textId="0FEA21A4"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74C0317" w14:textId="24195C1C"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7A1F5F25" w14:textId="7BEF553E"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20920DD2" w14:textId="27A618C5"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1E29030A" w14:textId="62EDE0B2"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266650A1" w14:textId="2E93C46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sidR="00BA2514">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3E2FFA98" w14:textId="7CB7D993"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51AD6558" w14:textId="7F5E796E" w:rsidR="00D30540" w:rsidRDefault="00D30540"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01017B">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20)","plainTextFormattedCitation":"(20)","previouslyFormattedCitation":"(20)"},"properties":{"noteIndex":0},"schema":"https://github.com/citation-style-language/schema/raw/master/csl-citation.json"}</w:instrText>
            </w:r>
            <w:r>
              <w:rPr>
                <w:sz w:val="18"/>
                <w:szCs w:val="18"/>
                <w:lang w:eastAsia="ja-JP"/>
              </w:rPr>
              <w:fldChar w:fldCharType="separate"/>
            </w:r>
            <w:r w:rsidR="00BD4E2F" w:rsidRPr="00BD4E2F">
              <w:rPr>
                <w:noProof/>
                <w:sz w:val="18"/>
                <w:szCs w:val="18"/>
                <w:lang w:eastAsia="ja-JP"/>
              </w:rPr>
              <w:t>(20)</w:t>
            </w:r>
            <w:r>
              <w:rPr>
                <w:sz w:val="18"/>
                <w:szCs w:val="18"/>
                <w:lang w:eastAsia="ja-JP"/>
              </w:rPr>
              <w:fldChar w:fldCharType="end"/>
            </w:r>
          </w:p>
        </w:tc>
      </w:tr>
      <w:tr w:rsidR="00EE198B" w:rsidRPr="0001000C" w14:paraId="501470B1" w14:textId="77777777" w:rsidTr="00DA70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54E098" w14:textId="163C60CB" w:rsidR="00156901" w:rsidRDefault="005B5364" w:rsidP="00D30540">
            <w:pP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7391B5B" w14:textId="20A91541" w:rsidR="00156901" w:rsidRPr="002042F0"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sidRPr="005B5364">
              <w:rPr>
                <w:sz w:val="18"/>
                <w:szCs w:val="18"/>
              </w:rPr>
              <w:t>30595681</w:t>
            </w:r>
          </w:p>
        </w:tc>
        <w:tc>
          <w:tcPr>
            <w:tcW w:w="0" w:type="auto"/>
          </w:tcPr>
          <w:p w14:paraId="64DB60E0" w14:textId="74837D88"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F206417" w14:textId="58C0DB1D"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28ACA3B8" w14:textId="67DECD39"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021189C3" w14:textId="1B5E17C0" w:rsidR="00156901" w:rsidRDefault="005B5364" w:rsidP="00D305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75DEAEFD" w14:textId="1EC3D026"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AEC261B" w14:textId="2B3FAD1C" w:rsidR="00156901" w:rsidRDefault="00D06842"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507ED6DD" w14:textId="35081EB3"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2D05BC45" w14:textId="40BEEFB3" w:rsidR="00156901" w:rsidRDefault="00960DA3" w:rsidP="00D30540">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sidR="00AD4602">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36)","plainTextFormattedCitation":"(136)","previouslyFormattedCitation":"(135)"},"properties":{"noteIndex":0},"schema":"https://github.com/citation-style-language/schema/raw/master/csl-citation.json"}</w:instrText>
            </w:r>
            <w:r>
              <w:rPr>
                <w:sz w:val="18"/>
                <w:szCs w:val="18"/>
                <w:lang w:eastAsia="ja-JP"/>
              </w:rPr>
              <w:fldChar w:fldCharType="separate"/>
            </w:r>
            <w:r w:rsidR="00AD4602" w:rsidRPr="00AD4602">
              <w:rPr>
                <w:noProof/>
                <w:sz w:val="18"/>
                <w:szCs w:val="18"/>
                <w:lang w:eastAsia="ja-JP"/>
              </w:rPr>
              <w:t>(136)</w:t>
            </w:r>
            <w:r>
              <w:rPr>
                <w:sz w:val="18"/>
                <w:szCs w:val="18"/>
                <w:lang w:eastAsia="ja-JP"/>
              </w:rPr>
              <w:fldChar w:fldCharType="end"/>
            </w:r>
          </w:p>
        </w:tc>
      </w:tr>
      <w:tr w:rsidR="00EE198B" w:rsidRPr="0001000C" w14:paraId="172E6709"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383E1EAF" w14:textId="69C13B42" w:rsidR="00DA7014" w:rsidRDefault="00AE3D03" w:rsidP="00D30540">
            <w:pPr>
              <w:rPr>
                <w:sz w:val="18"/>
                <w:szCs w:val="18"/>
              </w:rPr>
            </w:pPr>
            <w:r w:rsidRPr="00AE3D03">
              <w:rPr>
                <w:sz w:val="18"/>
                <w:szCs w:val="18"/>
              </w:rPr>
              <w:t>Barreto</w:t>
            </w:r>
            <w:r w:rsidRPr="00AE3D03">
              <w:rPr>
                <w:i/>
                <w:sz w:val="18"/>
                <w:szCs w:val="18"/>
              </w:rPr>
              <w:t xml:space="preserve"> et al.</w:t>
            </w:r>
          </w:p>
        </w:tc>
        <w:tc>
          <w:tcPr>
            <w:tcW w:w="0" w:type="auto"/>
          </w:tcPr>
          <w:p w14:paraId="422BFECF" w14:textId="1C830D65" w:rsidR="00DA7014" w:rsidRPr="005B536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sidRPr="00AE3D03">
              <w:rPr>
                <w:sz w:val="18"/>
                <w:szCs w:val="18"/>
              </w:rPr>
              <w:t>19443628</w:t>
            </w:r>
          </w:p>
        </w:tc>
        <w:tc>
          <w:tcPr>
            <w:tcW w:w="0" w:type="auto"/>
          </w:tcPr>
          <w:p w14:paraId="2CDB1FDF" w14:textId="5072647B"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6D626B3A" w14:textId="3BD63EE6"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73B87944" w14:textId="10BECF4C"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w:t>
            </w:r>
          </w:p>
        </w:tc>
        <w:tc>
          <w:tcPr>
            <w:tcW w:w="0" w:type="auto"/>
          </w:tcPr>
          <w:p w14:paraId="071126CF" w14:textId="40A15A60"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380A857A" w14:textId="3B080D90" w:rsidR="00DA7014" w:rsidRDefault="00DA7014"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06AF6E98" w14:textId="0BB5CC0F" w:rsidR="00DA7014" w:rsidRDefault="00AE3D03" w:rsidP="00AE3D0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00DA7014" w:rsidRPr="00DA7014">
              <w:rPr>
                <w:sz w:val="18"/>
                <w:szCs w:val="18"/>
              </w:rPr>
              <w:t xml:space="preserve">25D </w:t>
            </w:r>
            <w:r w:rsidR="0024156B">
              <w:rPr>
                <w:sz w:val="18"/>
                <w:szCs w:val="18"/>
              </w:rPr>
              <w:t xml:space="preserve">≤ </w:t>
            </w:r>
            <w:r w:rsidR="00DA7014" w:rsidRPr="00DA7014">
              <w:rPr>
                <w:sz w:val="18"/>
                <w:szCs w:val="18"/>
              </w:rPr>
              <w:t>16.7</w:t>
            </w:r>
            <w:r w:rsidR="0024156B">
              <w:rPr>
                <w:sz w:val="18"/>
                <w:szCs w:val="18"/>
              </w:rPr>
              <w:t xml:space="preserve"> </w:t>
            </w:r>
            <w:r w:rsidR="00DA7014" w:rsidRPr="00DA7014">
              <w:rPr>
                <w:sz w:val="18"/>
                <w:szCs w:val="18"/>
              </w:rPr>
              <w:t>ng/ml</w:t>
            </w:r>
            <w:r>
              <w:rPr>
                <w:sz w:val="18"/>
                <w:szCs w:val="18"/>
              </w:rPr>
              <w:t xml:space="preserve"> vs. </w:t>
            </w:r>
            <w:r w:rsidR="00DA7014" w:rsidRPr="00DA7014">
              <w:rPr>
                <w:sz w:val="18"/>
                <w:szCs w:val="18"/>
              </w:rPr>
              <w:t xml:space="preserve">25D </w:t>
            </w:r>
            <w:r w:rsidR="0024156B">
              <w:rPr>
                <w:sz w:val="18"/>
                <w:szCs w:val="18"/>
              </w:rPr>
              <w:t>≥</w:t>
            </w:r>
            <w:r w:rsidR="00DA7014" w:rsidRPr="00DA7014">
              <w:rPr>
                <w:sz w:val="18"/>
                <w:szCs w:val="18"/>
              </w:rPr>
              <w:t xml:space="preserve"> 16.7</w:t>
            </w:r>
            <w:r w:rsidR="0024156B">
              <w:rPr>
                <w:sz w:val="18"/>
                <w:szCs w:val="18"/>
              </w:rPr>
              <w:t xml:space="preserve"> </w:t>
            </w:r>
            <w:r w:rsidR="00DA7014" w:rsidRPr="00DA7014">
              <w:rPr>
                <w:sz w:val="18"/>
                <w:szCs w:val="18"/>
              </w:rPr>
              <w:t>ng/ml</w:t>
            </w:r>
            <w:r>
              <w:rPr>
                <w:sz w:val="18"/>
                <w:szCs w:val="18"/>
              </w:rPr>
              <w:t>: 59% vs. 62%, p = 0.702</w:t>
            </w:r>
          </w:p>
        </w:tc>
        <w:tc>
          <w:tcPr>
            <w:tcW w:w="0" w:type="auto"/>
          </w:tcPr>
          <w:p w14:paraId="13326575" w14:textId="6127C85B" w:rsidR="00DA7014" w:rsidRDefault="00AE3D03"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5D</w:t>
            </w:r>
          </w:p>
        </w:tc>
        <w:tc>
          <w:tcPr>
            <w:tcW w:w="0" w:type="auto"/>
          </w:tcPr>
          <w:p w14:paraId="0F6B01BD" w14:textId="42459B83" w:rsidR="00DA7014" w:rsidRDefault="00D70096" w:rsidP="00D30540">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sidR="00AD4602">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59)"},"properties":{"noteIndex":0},"schema":"https://github.com/citation-style-language/schema/raw/master/csl-citation.json"}</w:instrText>
            </w:r>
            <w:r>
              <w:rPr>
                <w:sz w:val="18"/>
                <w:szCs w:val="18"/>
                <w:lang w:eastAsia="ja-JP"/>
              </w:rPr>
              <w:fldChar w:fldCharType="separate"/>
            </w:r>
            <w:r w:rsidR="00AD4602" w:rsidRPr="00AD4602">
              <w:rPr>
                <w:noProof/>
                <w:sz w:val="18"/>
                <w:szCs w:val="18"/>
                <w:lang w:eastAsia="ja-JP"/>
              </w:rPr>
              <w:t>(160)</w:t>
            </w:r>
            <w:r>
              <w:rPr>
                <w:sz w:val="18"/>
                <w:szCs w:val="18"/>
                <w:lang w:eastAsia="ja-JP"/>
              </w:rPr>
              <w:fldChar w:fldCharType="end"/>
            </w:r>
          </w:p>
        </w:tc>
      </w:tr>
      <w:tr w:rsidR="00EE198B" w:rsidRPr="0001000C" w14:paraId="138D145A"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A2E084" w14:textId="3BF05086" w:rsidR="00683444" w:rsidRPr="00AE3D03" w:rsidRDefault="00683444" w:rsidP="00683444">
            <w:pPr>
              <w:rPr>
                <w:sz w:val="18"/>
                <w:szCs w:val="18"/>
              </w:rPr>
            </w:pPr>
            <w:r>
              <w:rPr>
                <w:sz w:val="18"/>
                <w:szCs w:val="18"/>
              </w:rPr>
              <w:t xml:space="preserve">Zhang </w:t>
            </w:r>
            <w:r w:rsidRPr="00AA23DD">
              <w:rPr>
                <w:i/>
                <w:sz w:val="18"/>
                <w:szCs w:val="18"/>
              </w:rPr>
              <w:t>et al</w:t>
            </w:r>
          </w:p>
        </w:tc>
        <w:tc>
          <w:tcPr>
            <w:tcW w:w="0" w:type="auto"/>
          </w:tcPr>
          <w:p w14:paraId="1D8C241D" w14:textId="0D4E003F" w:rsidR="00683444" w:rsidRPr="00AE3D0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AA23DD">
              <w:rPr>
                <w:sz w:val="18"/>
                <w:szCs w:val="18"/>
              </w:rPr>
              <w:t>31079116</w:t>
            </w:r>
          </w:p>
        </w:tc>
        <w:tc>
          <w:tcPr>
            <w:tcW w:w="0" w:type="auto"/>
          </w:tcPr>
          <w:p w14:paraId="24521F30" w14:textId="046C230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D83462E" w14:textId="438817C9"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028596F" w14:textId="570550D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6FBC195" w14:textId="01FBF5C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533E24D4" w14:textId="3A1044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Neutral</w:t>
            </w:r>
          </w:p>
        </w:tc>
        <w:tc>
          <w:tcPr>
            <w:tcW w:w="0" w:type="auto"/>
          </w:tcPr>
          <w:p w14:paraId="1217BF98" w14:textId="1D3336C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41DF73F" w14:textId="50C9B98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erum s-Klotho level</w:t>
            </w:r>
          </w:p>
        </w:tc>
        <w:tc>
          <w:tcPr>
            <w:tcW w:w="0" w:type="auto"/>
          </w:tcPr>
          <w:p w14:paraId="7CA2FB3B" w14:textId="7FB90515"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sidR="00AD4602">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14)","plainTextFormattedCitation":"(114)","previouslyFormattedCitation":"(113)"},"properties":{"noteIndex":0},"schema":"https://github.com/citation-style-language/schema/raw/master/csl-citation.json"}</w:instrText>
            </w:r>
            <w:r>
              <w:rPr>
                <w:sz w:val="18"/>
                <w:szCs w:val="18"/>
              </w:rPr>
              <w:fldChar w:fldCharType="separate"/>
            </w:r>
            <w:r w:rsidR="00AD4602" w:rsidRPr="00AD4602">
              <w:rPr>
                <w:noProof/>
                <w:sz w:val="18"/>
                <w:szCs w:val="18"/>
              </w:rPr>
              <w:t>(114)</w:t>
            </w:r>
            <w:r>
              <w:rPr>
                <w:sz w:val="18"/>
                <w:szCs w:val="18"/>
              </w:rPr>
              <w:fldChar w:fldCharType="end"/>
            </w:r>
          </w:p>
        </w:tc>
      </w:tr>
      <w:tr w:rsidR="00EE198B" w:rsidRPr="0001000C" w14:paraId="7E73ABDB"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2D6C3248" w14:textId="61F7A319" w:rsidR="00683444" w:rsidRDefault="00683444" w:rsidP="00683444">
            <w:pPr>
              <w:rPr>
                <w:sz w:val="18"/>
                <w:szCs w:val="18"/>
              </w:rPr>
            </w:pPr>
            <w:r>
              <w:rPr>
                <w:sz w:val="18"/>
                <w:szCs w:val="18"/>
              </w:rPr>
              <w:t>Gupta V</w:t>
            </w:r>
          </w:p>
        </w:tc>
        <w:tc>
          <w:tcPr>
            <w:tcW w:w="0" w:type="auto"/>
          </w:tcPr>
          <w:p w14:paraId="2AD1AD7A" w14:textId="7438E4E6" w:rsidR="00683444" w:rsidRPr="00AA23DD"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3B5863">
              <w:rPr>
                <w:sz w:val="18"/>
                <w:szCs w:val="18"/>
              </w:rPr>
              <w:t>33606319</w:t>
            </w:r>
          </w:p>
        </w:tc>
        <w:tc>
          <w:tcPr>
            <w:tcW w:w="0" w:type="auto"/>
          </w:tcPr>
          <w:p w14:paraId="48F8F970" w14:textId="45B23E32"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1286088B" w14:textId="6208DAB4"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1</w:t>
            </w:r>
          </w:p>
        </w:tc>
        <w:tc>
          <w:tcPr>
            <w:tcW w:w="0" w:type="auto"/>
          </w:tcPr>
          <w:p w14:paraId="3B028195" w14:textId="08BB23BB"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A31F6BC" w14:textId="0E566579"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2</w:t>
            </w:r>
          </w:p>
        </w:tc>
        <w:tc>
          <w:tcPr>
            <w:tcW w:w="0" w:type="auto"/>
          </w:tcPr>
          <w:p w14:paraId="19D380B0" w14:textId="237F90B3"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61FC931D" w14:textId="6FDEF04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31A49BB3" w14:textId="56B4B80C"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12F5E58A" w14:textId="6DDD3266"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61)","plainTextFormattedCitation":"(161)","previouslyFormattedCitation":"(160)"},"properties":{"noteIndex":0},"schema":"https://github.com/citation-style-language/schema/raw/master/csl-citation.json"}</w:instrText>
            </w:r>
            <w:r>
              <w:rPr>
                <w:sz w:val="18"/>
                <w:szCs w:val="18"/>
              </w:rPr>
              <w:fldChar w:fldCharType="separate"/>
            </w:r>
            <w:r w:rsidR="00AD4602" w:rsidRPr="00AD4602">
              <w:rPr>
                <w:noProof/>
                <w:sz w:val="18"/>
                <w:szCs w:val="18"/>
              </w:rPr>
              <w:t>(161)</w:t>
            </w:r>
            <w:r>
              <w:rPr>
                <w:sz w:val="18"/>
                <w:szCs w:val="18"/>
              </w:rPr>
              <w:fldChar w:fldCharType="end"/>
            </w:r>
          </w:p>
        </w:tc>
      </w:tr>
      <w:tr w:rsidR="00EE198B" w:rsidRPr="0001000C" w14:paraId="402876A6"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CEA9D" w14:textId="6D8CADF2" w:rsidR="00683444" w:rsidRDefault="00683444" w:rsidP="00683444">
            <w:pPr>
              <w:rPr>
                <w:sz w:val="18"/>
                <w:szCs w:val="18"/>
              </w:rPr>
            </w:pPr>
            <w:r w:rsidRPr="003A2BEF">
              <w:rPr>
                <w:sz w:val="18"/>
                <w:szCs w:val="18"/>
              </w:rPr>
              <w:t>Nemeth ZK</w:t>
            </w:r>
          </w:p>
        </w:tc>
        <w:tc>
          <w:tcPr>
            <w:tcW w:w="0" w:type="auto"/>
          </w:tcPr>
          <w:p w14:paraId="407182DE" w14:textId="48F9FCF9" w:rsidR="00683444" w:rsidRPr="003B5863"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3A2BEF">
              <w:rPr>
                <w:sz w:val="18"/>
                <w:szCs w:val="18"/>
              </w:rPr>
              <w:t>26459001</w:t>
            </w:r>
          </w:p>
        </w:tc>
        <w:tc>
          <w:tcPr>
            <w:tcW w:w="0" w:type="auto"/>
          </w:tcPr>
          <w:p w14:paraId="5DB665F9" w14:textId="396AB134"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972EDCE" w14:textId="4D1CDC13"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0919C457" w14:textId="6733A9F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C8E028A" w14:textId="440CDD4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2F04462B" w14:textId="3C9281A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204B7E3" w14:textId="5B84C3BA"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1A0F5842" w14:textId="0F558B2B"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9B998D1" w14:textId="72AAABC2"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24)","plainTextFormattedCitation":"(124)","previouslyFormattedCitation":"(123)"},"properties":{"noteIndex":0},"schema":"https://github.com/citation-style-language/schema/raw/master/csl-citation.json"}</w:instrText>
            </w:r>
            <w:r>
              <w:rPr>
                <w:sz w:val="18"/>
                <w:szCs w:val="18"/>
              </w:rPr>
              <w:fldChar w:fldCharType="separate"/>
            </w:r>
            <w:r w:rsidR="00AD4602" w:rsidRPr="00AD4602">
              <w:rPr>
                <w:noProof/>
                <w:sz w:val="18"/>
                <w:szCs w:val="18"/>
              </w:rPr>
              <w:t>(124)</w:t>
            </w:r>
            <w:r>
              <w:rPr>
                <w:sz w:val="18"/>
                <w:szCs w:val="18"/>
              </w:rPr>
              <w:fldChar w:fldCharType="end"/>
            </w:r>
          </w:p>
        </w:tc>
      </w:tr>
      <w:tr w:rsidR="00EE198B" w:rsidRPr="0001000C" w14:paraId="6498A4B3" w14:textId="77777777" w:rsidTr="00683444">
        <w:tc>
          <w:tcPr>
            <w:cnfStyle w:val="001000000000" w:firstRow="0" w:lastRow="0" w:firstColumn="1" w:lastColumn="0" w:oddVBand="0" w:evenVBand="0" w:oddHBand="0" w:evenHBand="0" w:firstRowFirstColumn="0" w:firstRowLastColumn="0" w:lastRowFirstColumn="0" w:lastRowLastColumn="0"/>
            <w:tcW w:w="0" w:type="auto"/>
          </w:tcPr>
          <w:p w14:paraId="2A1EC2B6" w14:textId="2FB67FF8" w:rsidR="00683444" w:rsidRDefault="00683444" w:rsidP="00683444">
            <w:pPr>
              <w:rPr>
                <w:sz w:val="18"/>
                <w:szCs w:val="18"/>
              </w:rPr>
            </w:pPr>
            <w:proofErr w:type="spellStart"/>
            <w:r>
              <w:rPr>
                <w:sz w:val="18"/>
                <w:szCs w:val="18"/>
              </w:rPr>
              <w:t>Buiten</w:t>
            </w:r>
            <w:proofErr w:type="spellEnd"/>
            <w:r>
              <w:rPr>
                <w:sz w:val="18"/>
                <w:szCs w:val="18"/>
              </w:rPr>
              <w:t xml:space="preserve"> MS</w:t>
            </w:r>
          </w:p>
        </w:tc>
        <w:tc>
          <w:tcPr>
            <w:tcW w:w="0" w:type="auto"/>
          </w:tcPr>
          <w:p w14:paraId="79209010" w14:textId="07582776" w:rsidR="00683444" w:rsidRPr="003B5863"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DA1C53">
              <w:rPr>
                <w:sz w:val="18"/>
                <w:szCs w:val="18"/>
              </w:rPr>
              <w:t>25495997</w:t>
            </w:r>
          </w:p>
        </w:tc>
        <w:tc>
          <w:tcPr>
            <w:tcW w:w="0" w:type="auto"/>
          </w:tcPr>
          <w:p w14:paraId="7143AEBE" w14:textId="5BEE8F9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4C93B5D2" w14:textId="6A0776C2"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59B30A6F" w14:textId="3B63E7B0"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4A439A9" w14:textId="02BC2468"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6B44F377" w14:textId="06CD589E"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F3D0BB9" w14:textId="0ECD46AC" w:rsidR="00683444" w:rsidRPr="00246316"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73F79CD5" w14:textId="741CF1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lotho</w:t>
            </w:r>
          </w:p>
        </w:tc>
        <w:tc>
          <w:tcPr>
            <w:tcW w:w="0" w:type="auto"/>
          </w:tcPr>
          <w:p w14:paraId="7D489568" w14:textId="5D34E670"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2)","plainTextFormattedCitation":"(162)","previouslyFormattedCitation":"(161)"},"properties":{"noteIndex":0},"schema":"https://github.com/citation-style-language/schema/raw/master/csl-citation.json"}</w:instrText>
            </w:r>
            <w:r>
              <w:rPr>
                <w:sz w:val="18"/>
                <w:szCs w:val="18"/>
              </w:rPr>
              <w:fldChar w:fldCharType="separate"/>
            </w:r>
            <w:r w:rsidR="00AD4602" w:rsidRPr="00AD4602">
              <w:rPr>
                <w:noProof/>
                <w:sz w:val="18"/>
                <w:szCs w:val="18"/>
              </w:rPr>
              <w:t>(162)</w:t>
            </w:r>
            <w:r>
              <w:rPr>
                <w:sz w:val="18"/>
                <w:szCs w:val="18"/>
              </w:rPr>
              <w:fldChar w:fldCharType="end"/>
            </w:r>
          </w:p>
        </w:tc>
      </w:tr>
      <w:tr w:rsidR="00EE198B" w:rsidRPr="0001000C" w14:paraId="55278C10" w14:textId="77777777" w:rsidTr="006834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3B6192" w14:textId="3493B5BC" w:rsidR="00683444" w:rsidRPr="00683444" w:rsidRDefault="00683444" w:rsidP="00683444">
            <w:pP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671AE0F3" w14:textId="60C02FC9" w:rsidR="00683444" w:rsidRPr="003B5863"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0D34ABFD" w14:textId="1CA9BB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38B6B6FE" w14:textId="3CC5834D"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5496FCF2" w14:textId="5415A5B4" w:rsidR="00683444" w:rsidRDefault="005737DA"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3F72C57A" w14:textId="5D7761EC"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310EB2F0" w14:textId="47F4704D"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1BF35DF5" w14:textId="07852473" w:rsidR="00683444" w:rsidRPr="00246316"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62683F64" w14:textId="19D40787"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454D2CB" w14:textId="66E12B93" w:rsidR="00683444" w:rsidRDefault="00683444" w:rsidP="0068344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63)","plainTextFormattedCitation":"(163)","previouslyFormattedCitation":"(162)"},"properties":{"noteIndex":0},"schema":"https://github.com/citation-style-language/schema/raw/master/csl-citation.json"}</w:instrText>
            </w:r>
            <w:r>
              <w:rPr>
                <w:sz w:val="18"/>
                <w:szCs w:val="18"/>
              </w:rPr>
              <w:fldChar w:fldCharType="separate"/>
            </w:r>
            <w:r w:rsidR="00AD4602" w:rsidRPr="00AD4602">
              <w:rPr>
                <w:noProof/>
                <w:sz w:val="18"/>
                <w:szCs w:val="18"/>
              </w:rPr>
              <w:t>(163)</w:t>
            </w:r>
            <w:r>
              <w:rPr>
                <w:sz w:val="18"/>
                <w:szCs w:val="18"/>
              </w:rPr>
              <w:fldChar w:fldCharType="end"/>
            </w:r>
          </w:p>
        </w:tc>
      </w:tr>
      <w:tr w:rsidR="00EE198B" w:rsidRPr="0001000C" w14:paraId="6E1D1DAA" w14:textId="77777777" w:rsidTr="00711F2A">
        <w:tc>
          <w:tcPr>
            <w:cnfStyle w:val="001000000000" w:firstRow="0" w:lastRow="0" w:firstColumn="1" w:lastColumn="0" w:oddVBand="0" w:evenVBand="0" w:oddHBand="0" w:evenHBand="0" w:firstRowFirstColumn="0" w:firstRowLastColumn="0" w:lastRowFirstColumn="0" w:lastRowLastColumn="0"/>
            <w:tcW w:w="0" w:type="auto"/>
          </w:tcPr>
          <w:p w14:paraId="52828810" w14:textId="77777777" w:rsidR="00683444" w:rsidRDefault="00683444" w:rsidP="00683444">
            <w:pPr>
              <w:rPr>
                <w:sz w:val="18"/>
                <w:szCs w:val="18"/>
              </w:rPr>
            </w:pPr>
          </w:p>
        </w:tc>
        <w:tc>
          <w:tcPr>
            <w:tcW w:w="0" w:type="auto"/>
          </w:tcPr>
          <w:p w14:paraId="74AAB9DB" w14:textId="77777777" w:rsidR="00683444" w:rsidRPr="003B5863"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4A903E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07FD80"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494FB02"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6E3798"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957A11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CB5475" w14:textId="63DEABAD" w:rsidR="00683444" w:rsidRPr="00246316"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3073DE54"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824FD7A" w14:textId="77777777" w:rsidR="00683444" w:rsidRDefault="00683444" w:rsidP="00683444">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41B3899E" w14:textId="77777777" w:rsidTr="001707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B71584" w14:textId="39A497D1" w:rsidR="00910F71" w:rsidRDefault="00910F71" w:rsidP="00910F71">
            <w:pP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3C14AF5" w14:textId="7A60F6F4" w:rsidR="00910F71" w:rsidRPr="003B5863"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39658952" w14:textId="74EEDA29"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0751F359" w14:textId="0A3449EA"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6DF147AA" w14:textId="13044298"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5C5736A6" w14:textId="257B779E"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18D85BBE" w14:textId="25035C9B"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F444EE8" w14:textId="17F65401"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3A93EDAD" w14:textId="5A911167"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hosphorus</w:t>
            </w:r>
          </w:p>
        </w:tc>
        <w:tc>
          <w:tcPr>
            <w:tcW w:w="0" w:type="auto"/>
          </w:tcPr>
          <w:p w14:paraId="5811E60E" w14:textId="790B4CD5" w:rsidR="00910F71" w:rsidRDefault="00910F7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46)","plainTextFormattedCitation":"(146)","previouslyFormattedCitation":"(145)"},"properties":{"noteIndex":0},"schema":"https://github.com/citation-style-language/schema/raw/master/csl-citation.json"}</w:instrText>
            </w:r>
            <w:r>
              <w:rPr>
                <w:sz w:val="18"/>
                <w:szCs w:val="18"/>
              </w:rPr>
              <w:fldChar w:fldCharType="separate"/>
            </w:r>
            <w:r w:rsidR="00AD4602" w:rsidRPr="00AD4602">
              <w:rPr>
                <w:noProof/>
                <w:sz w:val="18"/>
                <w:szCs w:val="18"/>
              </w:rPr>
              <w:t>(146)</w:t>
            </w:r>
            <w:r>
              <w:rPr>
                <w:sz w:val="18"/>
                <w:szCs w:val="18"/>
              </w:rPr>
              <w:fldChar w:fldCharType="end"/>
            </w:r>
          </w:p>
        </w:tc>
      </w:tr>
      <w:tr w:rsidR="00EE198B" w:rsidRPr="0001000C" w14:paraId="620FEF7A" w14:textId="77777777" w:rsidTr="009A63CD">
        <w:tc>
          <w:tcPr>
            <w:cnfStyle w:val="001000000000" w:firstRow="0" w:lastRow="0" w:firstColumn="1" w:lastColumn="0" w:oddVBand="0" w:evenVBand="0" w:oddHBand="0" w:evenHBand="0" w:firstRowFirstColumn="0" w:firstRowLastColumn="0" w:lastRowFirstColumn="0" w:lastRowLastColumn="0"/>
            <w:tcW w:w="0" w:type="auto"/>
          </w:tcPr>
          <w:p w14:paraId="00E20572" w14:textId="0E3D3D07" w:rsidR="001707D2" w:rsidRPr="00A8665D" w:rsidRDefault="00D77F34" w:rsidP="00910F71">
            <w:pPr>
              <w:rPr>
                <w:sz w:val="18"/>
                <w:szCs w:val="18"/>
              </w:rPr>
            </w:pPr>
            <w:r>
              <w:rPr>
                <w:sz w:val="18"/>
                <w:szCs w:val="18"/>
              </w:rPr>
              <w:t xml:space="preserve">Zhou </w:t>
            </w:r>
            <w:r w:rsidRPr="00D77F34">
              <w:rPr>
                <w:i/>
                <w:sz w:val="18"/>
                <w:szCs w:val="18"/>
              </w:rPr>
              <w:t>et al.</w:t>
            </w:r>
          </w:p>
        </w:tc>
        <w:tc>
          <w:tcPr>
            <w:tcW w:w="0" w:type="auto"/>
          </w:tcPr>
          <w:p w14:paraId="79F7A666" w14:textId="60E35C9F" w:rsidR="001707D2" w:rsidRPr="00A8665D"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sidRPr="00D77F34">
              <w:rPr>
                <w:sz w:val="18"/>
                <w:szCs w:val="18"/>
              </w:rPr>
              <w:t>28455660</w:t>
            </w:r>
          </w:p>
        </w:tc>
        <w:tc>
          <w:tcPr>
            <w:tcW w:w="0" w:type="auto"/>
          </w:tcPr>
          <w:p w14:paraId="2CB79BE8" w14:textId="61BA0455"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AE4D43F" w14:textId="3F50FA08"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7AF3ADE" w14:textId="217331AC"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8724983" w14:textId="18161012"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537B11E3" w14:textId="5A9EEB40" w:rsidR="001707D2" w:rsidRDefault="00D77F34"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6A0F80" w14:textId="0669BF1A" w:rsidR="001707D2" w:rsidRDefault="00D77F34" w:rsidP="001707D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001707D2" w:rsidRPr="001707D2">
              <w:rPr>
                <w:sz w:val="18"/>
                <w:szCs w:val="18"/>
              </w:rPr>
              <w:t>0.750 (0.184</w:t>
            </w:r>
            <w:r w:rsidR="001707D2">
              <w:rPr>
                <w:sz w:val="18"/>
                <w:szCs w:val="18"/>
              </w:rPr>
              <w:t>–</w:t>
            </w:r>
            <w:r w:rsidR="001707D2" w:rsidRPr="001707D2">
              <w:rPr>
                <w:sz w:val="18"/>
                <w:szCs w:val="18"/>
              </w:rPr>
              <w:t>3.057)</w:t>
            </w:r>
            <w:r w:rsidR="001707D2">
              <w:rPr>
                <w:sz w:val="18"/>
                <w:szCs w:val="18"/>
              </w:rPr>
              <w:t xml:space="preserve">, p = </w:t>
            </w:r>
            <w:r w:rsidR="001707D2" w:rsidRPr="001707D2">
              <w:rPr>
                <w:sz w:val="18"/>
                <w:szCs w:val="18"/>
              </w:rPr>
              <w:t>0.688</w:t>
            </w:r>
          </w:p>
        </w:tc>
        <w:tc>
          <w:tcPr>
            <w:tcW w:w="0" w:type="auto"/>
          </w:tcPr>
          <w:p w14:paraId="06E179C5" w14:textId="139DE733"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essel sclerostin</w:t>
            </w:r>
          </w:p>
        </w:tc>
        <w:tc>
          <w:tcPr>
            <w:tcW w:w="0" w:type="auto"/>
          </w:tcPr>
          <w:p w14:paraId="13092CFF" w14:textId="211FC7F5" w:rsidR="001707D2" w:rsidRDefault="006E7D49" w:rsidP="00910F7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note":"neutral\nincluded","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164)","plainTextFormattedCitation":"(164)","previouslyFormattedCitation":"(163)"},"properties":{"noteIndex":0},"schema":"https://github.com/citation-style-language/schema/raw/master/csl-citation.json"}</w:instrText>
            </w:r>
            <w:r>
              <w:rPr>
                <w:sz w:val="18"/>
                <w:szCs w:val="18"/>
              </w:rPr>
              <w:fldChar w:fldCharType="separate"/>
            </w:r>
            <w:r w:rsidR="00AD4602" w:rsidRPr="00AD4602">
              <w:rPr>
                <w:noProof/>
                <w:sz w:val="18"/>
                <w:szCs w:val="18"/>
              </w:rPr>
              <w:t>(164)</w:t>
            </w:r>
            <w:r>
              <w:rPr>
                <w:sz w:val="18"/>
                <w:szCs w:val="18"/>
              </w:rPr>
              <w:fldChar w:fldCharType="end"/>
            </w:r>
          </w:p>
        </w:tc>
      </w:tr>
      <w:tr w:rsidR="00EE198B" w:rsidRPr="0001000C" w14:paraId="5F4BBD3F" w14:textId="77777777" w:rsidTr="00B96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66FD5" w14:textId="267A410D" w:rsidR="009A63CD" w:rsidRDefault="00104C21" w:rsidP="00910F71">
            <w:pPr>
              <w:rPr>
                <w:sz w:val="18"/>
                <w:szCs w:val="18"/>
              </w:rPr>
            </w:pPr>
            <w:r>
              <w:rPr>
                <w:sz w:val="18"/>
                <w:szCs w:val="18"/>
              </w:rPr>
              <w:t xml:space="preserve">Holden </w:t>
            </w:r>
            <w:r w:rsidRPr="00104C21">
              <w:rPr>
                <w:i/>
                <w:sz w:val="18"/>
                <w:szCs w:val="18"/>
              </w:rPr>
              <w:t>et al.</w:t>
            </w:r>
          </w:p>
        </w:tc>
        <w:tc>
          <w:tcPr>
            <w:tcW w:w="0" w:type="auto"/>
          </w:tcPr>
          <w:p w14:paraId="7B1D2314" w14:textId="5CDAB674" w:rsidR="009A63CD" w:rsidRPr="00D77F34"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27D7BB44" w14:textId="6E7049AF"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1A37E311" w14:textId="13EF12E5"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D0EC1F7" w14:textId="357DC4D3"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6A3402CF" w14:textId="09040908"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685CB68F" w14:textId="22770C5A"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7D4735A" w14:textId="37DA03BC" w:rsidR="009A63CD" w:rsidRDefault="009A63CD" w:rsidP="001707D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3C5A10A6" w14:textId="0F50FCA4" w:rsidR="009A63CD" w:rsidRDefault="009A63C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KORC1 (vitamin K epoxide reductase complex 1) </w:t>
            </w:r>
          </w:p>
        </w:tc>
        <w:tc>
          <w:tcPr>
            <w:tcW w:w="0" w:type="auto"/>
          </w:tcPr>
          <w:p w14:paraId="663D78AF" w14:textId="6F3BFAE5" w:rsidR="009A63CD" w:rsidRDefault="00104C21"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65)","plainTextFormattedCitation":"(165)","previouslyFormattedCitation":"(164)"},"properties":{"noteIndex":0},"schema":"https://github.com/citation-style-language/schema/raw/master/csl-citation.json"}</w:instrText>
            </w:r>
            <w:r>
              <w:rPr>
                <w:sz w:val="18"/>
                <w:szCs w:val="18"/>
              </w:rPr>
              <w:fldChar w:fldCharType="separate"/>
            </w:r>
            <w:r w:rsidR="00AD4602" w:rsidRPr="00AD4602">
              <w:rPr>
                <w:noProof/>
                <w:sz w:val="18"/>
                <w:szCs w:val="18"/>
              </w:rPr>
              <w:t>(165)</w:t>
            </w:r>
            <w:r>
              <w:rPr>
                <w:sz w:val="18"/>
                <w:szCs w:val="18"/>
              </w:rPr>
              <w:fldChar w:fldCharType="end"/>
            </w:r>
          </w:p>
        </w:tc>
      </w:tr>
      <w:tr w:rsidR="00EE198B" w:rsidRPr="0001000C" w14:paraId="2BEE46E2" w14:textId="77777777" w:rsidTr="00B968C1">
        <w:tc>
          <w:tcPr>
            <w:cnfStyle w:val="001000000000" w:firstRow="0" w:lastRow="0" w:firstColumn="1" w:lastColumn="0" w:oddVBand="0" w:evenVBand="0" w:oddHBand="0" w:evenHBand="0" w:firstRowFirstColumn="0" w:firstRowLastColumn="0" w:lastRowFirstColumn="0" w:lastRowLastColumn="0"/>
            <w:tcW w:w="0" w:type="auto"/>
          </w:tcPr>
          <w:p w14:paraId="5CAEF00F" w14:textId="77777777" w:rsidR="00B968C1" w:rsidRDefault="00B968C1" w:rsidP="00910F71">
            <w:pPr>
              <w:rPr>
                <w:sz w:val="18"/>
                <w:szCs w:val="18"/>
              </w:rPr>
            </w:pPr>
          </w:p>
        </w:tc>
        <w:tc>
          <w:tcPr>
            <w:tcW w:w="0" w:type="auto"/>
          </w:tcPr>
          <w:p w14:paraId="3E3C4BD6" w14:textId="77777777" w:rsidR="00B968C1" w:rsidRPr="00D77F34"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36292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D5CA41"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BD20F0"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A584CF"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E4C925"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C05895F" w14:textId="73F2D47E" w:rsidR="00B968C1" w:rsidRDefault="00B968C1" w:rsidP="001707D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7B74084E"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6F8FD9" w14:textId="77777777" w:rsidR="00B968C1" w:rsidRDefault="00B968C1" w:rsidP="00910F71">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5D89363E" w14:textId="77777777" w:rsidTr="00304E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95BEE" w14:textId="2B8DAADF" w:rsidR="00B968C1" w:rsidRDefault="00EC12D0" w:rsidP="00910F71">
            <w:pPr>
              <w:rPr>
                <w:sz w:val="18"/>
                <w:szCs w:val="18"/>
              </w:rPr>
            </w:pPr>
            <w:r>
              <w:rPr>
                <w:sz w:val="18"/>
                <w:szCs w:val="18"/>
              </w:rPr>
              <w:t>Shiga et al.</w:t>
            </w:r>
          </w:p>
        </w:tc>
        <w:tc>
          <w:tcPr>
            <w:tcW w:w="0" w:type="auto"/>
          </w:tcPr>
          <w:p w14:paraId="70C89565" w14:textId="3EAF7B45" w:rsidR="00B968C1" w:rsidRPr="00D77F34" w:rsidRDefault="0027697F" w:rsidP="00910F71">
            <w:pPr>
              <w:cnfStyle w:val="000000100000" w:firstRow="0" w:lastRow="0" w:firstColumn="0" w:lastColumn="0" w:oddVBand="0" w:evenVBand="0" w:oddHBand="1" w:evenHBand="0" w:firstRowFirstColumn="0" w:firstRowLastColumn="0" w:lastRowFirstColumn="0" w:lastRowLastColumn="0"/>
              <w:rPr>
                <w:sz w:val="18"/>
                <w:szCs w:val="18"/>
              </w:rPr>
            </w:pPr>
            <w:r w:rsidRPr="0027697F">
              <w:rPr>
                <w:sz w:val="18"/>
                <w:szCs w:val="18"/>
              </w:rPr>
              <w:t>21819721</w:t>
            </w:r>
          </w:p>
        </w:tc>
        <w:tc>
          <w:tcPr>
            <w:tcW w:w="0" w:type="auto"/>
          </w:tcPr>
          <w:p w14:paraId="5A183F06" w14:textId="10D33F30" w:rsidR="00B968C1" w:rsidRDefault="0027697F"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F36A26B" w14:textId="0E3C9B16"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1E01C986" w14:textId="6618CC13" w:rsidR="00B968C1" w:rsidRDefault="00E12452"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459CEDD3" w14:textId="5D688C90"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305C90D1" w14:textId="3E4A83A3"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6A2C819B" w14:textId="04945655" w:rsidR="00B968C1" w:rsidRDefault="00304E0D" w:rsidP="001707D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w:t>
            </w:r>
            <w:r w:rsidR="004A52AE">
              <w:rPr>
                <w:sz w:val="18"/>
                <w:szCs w:val="18"/>
              </w:rPr>
              <w:t xml:space="preserve">Male vs. female: </w:t>
            </w:r>
            <w:r w:rsidR="004A52AE" w:rsidRPr="004A52AE">
              <w:rPr>
                <w:sz w:val="18"/>
                <w:szCs w:val="18"/>
              </w:rPr>
              <w:t>19.8 ± 6.0</w:t>
            </w:r>
            <w:r w:rsidR="004A52AE">
              <w:rPr>
                <w:sz w:val="18"/>
                <w:szCs w:val="18"/>
              </w:rPr>
              <w:t xml:space="preserve"> vs. </w:t>
            </w:r>
            <w:r w:rsidR="004A52AE" w:rsidRPr="004A52AE">
              <w:rPr>
                <w:sz w:val="18"/>
                <w:szCs w:val="18"/>
              </w:rPr>
              <w:t>17.4 ± 5.8</w:t>
            </w:r>
            <w:r w:rsidR="004A52AE">
              <w:rPr>
                <w:sz w:val="18"/>
                <w:szCs w:val="18"/>
              </w:rPr>
              <w:t>, p</w:t>
            </w:r>
            <w:r w:rsidR="004A52AE" w:rsidRPr="004A52AE">
              <w:rPr>
                <w:sz w:val="18"/>
                <w:szCs w:val="18"/>
              </w:rPr>
              <w:t xml:space="preserve"> = 0.001</w:t>
            </w:r>
          </w:p>
        </w:tc>
        <w:tc>
          <w:tcPr>
            <w:tcW w:w="0" w:type="auto"/>
          </w:tcPr>
          <w:p w14:paraId="487515CA" w14:textId="760CAC9F"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4ED1B13C" w14:textId="02EA548B" w:rsidR="00B968C1" w:rsidRDefault="00304E0D" w:rsidP="00910F7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66)","plainTextFormattedCitation":"(166)","previouslyFormattedCitation":"(165)"},"properties":{"noteIndex":0},"schema":"https://github.com/citation-style-language/schema/raw/master/csl-citation.json"}</w:instrText>
            </w:r>
            <w:r>
              <w:rPr>
                <w:sz w:val="18"/>
                <w:szCs w:val="18"/>
              </w:rPr>
              <w:fldChar w:fldCharType="separate"/>
            </w:r>
            <w:r w:rsidR="00AD4602" w:rsidRPr="00AD4602">
              <w:rPr>
                <w:noProof/>
                <w:sz w:val="18"/>
                <w:szCs w:val="18"/>
              </w:rPr>
              <w:t>(166)</w:t>
            </w:r>
            <w:r>
              <w:rPr>
                <w:sz w:val="18"/>
                <w:szCs w:val="18"/>
              </w:rPr>
              <w:fldChar w:fldCharType="end"/>
            </w:r>
          </w:p>
        </w:tc>
      </w:tr>
      <w:tr w:rsidR="00EE198B" w:rsidRPr="0001000C" w14:paraId="7505F7F6" w14:textId="77777777" w:rsidTr="003553B8">
        <w:tc>
          <w:tcPr>
            <w:cnfStyle w:val="001000000000" w:firstRow="0" w:lastRow="0" w:firstColumn="1" w:lastColumn="0" w:oddVBand="0" w:evenVBand="0" w:oddHBand="0" w:evenHBand="0" w:firstRowFirstColumn="0" w:firstRowLastColumn="0" w:lastRowFirstColumn="0" w:lastRowLastColumn="0"/>
            <w:tcW w:w="0" w:type="auto"/>
          </w:tcPr>
          <w:p w14:paraId="3BF7D791" w14:textId="2070A566" w:rsidR="00DC3495" w:rsidRDefault="00DC3495" w:rsidP="00DC3495">
            <w:pP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2E15BAE8" w14:textId="1C85EA9C" w:rsidR="00DC3495" w:rsidRPr="00D77F34"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sidRPr="0045773A">
              <w:rPr>
                <w:sz w:val="18"/>
                <w:szCs w:val="18"/>
              </w:rPr>
              <w:t>18337634</w:t>
            </w:r>
          </w:p>
        </w:tc>
        <w:tc>
          <w:tcPr>
            <w:tcW w:w="0" w:type="auto"/>
          </w:tcPr>
          <w:p w14:paraId="12B018F8" w14:textId="5886311F"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8BAAEE6" w14:textId="2F1752EC"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7CD467FF" w14:textId="2CD4E75A"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BA6958C" w14:textId="7EBC2356"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0C41C10" w14:textId="12A48A90"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3E75638F" w14:textId="4D647494"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3879454F" w14:textId="21D9296F" w:rsidR="00DC3495" w:rsidRPr="00304E0D"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1F64B1CE" w14:textId="1A611375" w:rsidR="00DC3495" w:rsidRDefault="00DC3495" w:rsidP="00DC349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67)","plainTextFormattedCitation":"(167)","previouslyFormattedCitation":"(166)"},"properties":{"noteIndex":0},"schema":"https://github.com/citation-style-language/schema/raw/master/csl-citation.json"}</w:instrText>
            </w:r>
            <w:r>
              <w:rPr>
                <w:sz w:val="18"/>
                <w:szCs w:val="18"/>
              </w:rPr>
              <w:fldChar w:fldCharType="separate"/>
            </w:r>
            <w:r w:rsidR="00AD4602" w:rsidRPr="00AD4602">
              <w:rPr>
                <w:noProof/>
                <w:sz w:val="18"/>
                <w:szCs w:val="18"/>
              </w:rPr>
              <w:t>(167)</w:t>
            </w:r>
            <w:r>
              <w:rPr>
                <w:sz w:val="18"/>
                <w:szCs w:val="18"/>
              </w:rPr>
              <w:fldChar w:fldCharType="end"/>
            </w:r>
          </w:p>
        </w:tc>
      </w:tr>
      <w:tr w:rsidR="00EE198B" w:rsidRPr="0001000C" w14:paraId="7FC91CBB" w14:textId="77777777" w:rsidTr="008655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AB988D" w14:textId="593CB80C" w:rsidR="003553B8" w:rsidRPr="0045773A" w:rsidRDefault="00CD0DC6" w:rsidP="00DC3495">
            <w:pP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54084DBC" w14:textId="7D6414E1" w:rsidR="003553B8" w:rsidRPr="0045773A"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sidRPr="00CD0DC6">
              <w:rPr>
                <w:sz w:val="18"/>
                <w:szCs w:val="18"/>
              </w:rPr>
              <w:t>15882283</w:t>
            </w:r>
          </w:p>
        </w:tc>
        <w:tc>
          <w:tcPr>
            <w:tcW w:w="0" w:type="auto"/>
          </w:tcPr>
          <w:p w14:paraId="5D9B1071" w14:textId="34CE0446"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0D2B584" w14:textId="12AFD313"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4E8A4319" w14:textId="4E032AC3"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93CEE20" w14:textId="6DA42A99"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21880583" w14:textId="604C8B63" w:rsidR="003553B8" w:rsidRDefault="003553B8"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A483BCB" w14:textId="142E14D9" w:rsidR="003553B8" w:rsidRDefault="0073677B" w:rsidP="00DC3495">
            <w:pP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402AC658" w14:textId="1E184B34"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4407F184" w14:textId="29CAD9A7" w:rsidR="003553B8" w:rsidRDefault="00CD0DC6" w:rsidP="00DC349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AD4602">
              <w:rPr>
                <w:rFonts w:hint="eastAsia"/>
                <w:sz w:val="18"/>
                <w:szCs w:val="18"/>
              </w:rPr>
              <w:instrText>es (N = 101), hs-CRP, fetuin-A, S-albumin, interleukin (IL)-6, and single nucleotide polymorphisms (SNPs) in the AHSG gene (N = 215) at amino acid positions Thr248Met (C</w:instrText>
            </w:r>
            <w:r w:rsidR="00AD4602">
              <w:rPr>
                <w:rFonts w:hint="eastAsia"/>
                <w:sz w:val="18"/>
                <w:szCs w:val="18"/>
              </w:rPr>
              <w:instrText>→</w:instrText>
            </w:r>
            <w:r w:rsidR="00AD4602">
              <w:rPr>
                <w:rFonts w:hint="eastAsia"/>
                <w:sz w:val="18"/>
                <w:szCs w:val="18"/>
              </w:rPr>
              <w:instrText>T), Thr256Ser (C</w:instrText>
            </w:r>
            <w:r w:rsidR="00AD4602">
              <w:rPr>
                <w:rFonts w:hint="eastAsia"/>
                <w:sz w:val="18"/>
                <w:szCs w:val="18"/>
              </w:rPr>
              <w:instrText>→</w:instrText>
            </w:r>
            <w:r w:rsidR="00AD4602">
              <w:rPr>
                <w:rFonts w:hint="eastAsia"/>
                <w:sz w:val="18"/>
                <w:szCs w:val="18"/>
              </w:rPr>
              <w:instrText>G), Asp276Asn (G</w:instrText>
            </w:r>
            <w:r w:rsidR="00AD4602">
              <w:rPr>
                <w:rFonts w:hint="eastAsia"/>
                <w:sz w:val="18"/>
                <w:szCs w:val="18"/>
              </w:rPr>
              <w:instrText>→</w:instrText>
            </w:r>
            <w:r w:rsidR="00AD4602">
              <w:rPr>
                <w:rFonts w:hint="eastAsia"/>
                <w:sz w:val="18"/>
                <w:szCs w:val="18"/>
              </w:rPr>
              <w:instrText>A), and Arg317Cys (C</w:instrText>
            </w:r>
            <w:r w:rsidR="00AD4602">
              <w:rPr>
                <w:rFonts w:hint="eastAsia"/>
                <w:sz w:val="18"/>
                <w:szCs w:val="18"/>
              </w:rPr>
              <w:instrText>→</w:instrText>
            </w:r>
            <w:r w:rsidR="00AD4602">
              <w:rPr>
                <w:rFonts w:hint="eastAsia"/>
                <w:sz w:val="18"/>
                <w:szCs w:val="18"/>
              </w:rPr>
              <w:instrText>T). Results. Both all-cause (P</w:instrText>
            </w:r>
            <w:r w:rsidR="00AD4602">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68)","plainTextFormattedCitation":"(168)","previouslyFormattedCitation":"(167)"},"properties":{"noteIndex":0},"schema":"https://github.com/citation-style-language/schema/raw/master/csl-citation.json"}</w:instrText>
            </w:r>
            <w:r>
              <w:rPr>
                <w:sz w:val="18"/>
                <w:szCs w:val="18"/>
              </w:rPr>
              <w:fldChar w:fldCharType="separate"/>
            </w:r>
            <w:r w:rsidR="00AD4602" w:rsidRPr="00AD4602">
              <w:rPr>
                <w:noProof/>
                <w:sz w:val="18"/>
                <w:szCs w:val="18"/>
              </w:rPr>
              <w:t>(168)</w:t>
            </w:r>
            <w:r>
              <w:rPr>
                <w:sz w:val="18"/>
                <w:szCs w:val="18"/>
              </w:rPr>
              <w:fldChar w:fldCharType="end"/>
            </w:r>
          </w:p>
        </w:tc>
      </w:tr>
      <w:tr w:rsidR="00EE198B" w:rsidRPr="0001000C" w14:paraId="7DB689A4" w14:textId="77777777" w:rsidTr="00DC7877">
        <w:tc>
          <w:tcPr>
            <w:cnfStyle w:val="001000000000" w:firstRow="0" w:lastRow="0" w:firstColumn="1" w:lastColumn="0" w:oddVBand="0" w:evenVBand="0" w:oddHBand="0" w:evenHBand="0" w:firstRowFirstColumn="0" w:firstRowLastColumn="0" w:lastRowFirstColumn="0" w:lastRowLastColumn="0"/>
            <w:tcW w:w="0" w:type="auto"/>
          </w:tcPr>
          <w:p w14:paraId="33E58F0A" w14:textId="0FB04D18" w:rsidR="00052498" w:rsidRPr="00CD0DC6" w:rsidRDefault="00052498" w:rsidP="00052498">
            <w:pPr>
              <w:rPr>
                <w:sz w:val="18"/>
                <w:szCs w:val="18"/>
              </w:rPr>
            </w:pPr>
            <w:r>
              <w:rPr>
                <w:sz w:val="18"/>
                <w:szCs w:val="18"/>
              </w:rPr>
              <w:t xml:space="preserve">Zhang </w:t>
            </w:r>
            <w:r w:rsidRPr="00052498">
              <w:rPr>
                <w:i/>
                <w:sz w:val="18"/>
                <w:szCs w:val="18"/>
              </w:rPr>
              <w:t>et al.</w:t>
            </w:r>
          </w:p>
        </w:tc>
        <w:tc>
          <w:tcPr>
            <w:tcW w:w="0" w:type="auto"/>
          </w:tcPr>
          <w:p w14:paraId="08AD3DDD" w14:textId="2DBE1851" w:rsidR="00052498" w:rsidRPr="00CD0DC6"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sidRPr="00052498">
              <w:rPr>
                <w:sz w:val="18"/>
                <w:szCs w:val="18"/>
              </w:rPr>
              <w:t>26112236</w:t>
            </w:r>
          </w:p>
        </w:tc>
        <w:tc>
          <w:tcPr>
            <w:tcW w:w="0" w:type="auto"/>
          </w:tcPr>
          <w:p w14:paraId="792B08D8" w14:textId="2D89A8A5"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2FF4434" w14:textId="26702773"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5E82A94" w14:textId="632A1C72"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6B61F47" w14:textId="02925C96"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13DA910E" w14:textId="67FBBFB4"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2FB8AA5" w14:textId="3742EF2C" w:rsidR="00052498" w:rsidRPr="0073677B"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702BD7F" w14:textId="7F9D5A55" w:rsidR="00052498" w:rsidRDefault="0005249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4F2C9E02" w14:textId="42573008" w:rsidR="00052498" w:rsidRDefault="00221034"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69)","plainTextFormattedCitation":"(169)","previouslyFormattedCitation":"(168)"},"properties":{"noteIndex":0},"schema":"https://github.com/citation-style-language/schema/raw/master/csl-citation.json"}</w:instrText>
            </w:r>
            <w:r>
              <w:rPr>
                <w:sz w:val="18"/>
                <w:szCs w:val="18"/>
              </w:rPr>
              <w:fldChar w:fldCharType="separate"/>
            </w:r>
            <w:r w:rsidR="00AD4602" w:rsidRPr="00AD4602">
              <w:rPr>
                <w:noProof/>
                <w:sz w:val="18"/>
                <w:szCs w:val="18"/>
              </w:rPr>
              <w:t>(169)</w:t>
            </w:r>
            <w:r>
              <w:rPr>
                <w:sz w:val="18"/>
                <w:szCs w:val="18"/>
              </w:rPr>
              <w:fldChar w:fldCharType="end"/>
            </w:r>
          </w:p>
        </w:tc>
      </w:tr>
      <w:tr w:rsidR="00EE198B" w:rsidRPr="0001000C" w14:paraId="27B17A61" w14:textId="77777777" w:rsidTr="00187F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DDB59C" w14:textId="137E704A" w:rsidR="00DC7877" w:rsidRDefault="004659E4" w:rsidP="00052498">
            <w:pP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148D0913" w14:textId="6D3F362B" w:rsidR="00DC7877" w:rsidRPr="00052498"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sidRPr="004659E4">
              <w:rPr>
                <w:sz w:val="18"/>
                <w:szCs w:val="18"/>
              </w:rPr>
              <w:t>22527202</w:t>
            </w:r>
          </w:p>
        </w:tc>
        <w:tc>
          <w:tcPr>
            <w:tcW w:w="0" w:type="auto"/>
          </w:tcPr>
          <w:p w14:paraId="01A1EADC" w14:textId="210EB047" w:rsidR="00DC7877" w:rsidRDefault="00E67AF7"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0" w:type="auto"/>
          </w:tcPr>
          <w:p w14:paraId="3BBB9BF1" w14:textId="3D8AD8A4"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275A31DD" w14:textId="4194700B"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4A37AAE6" w14:textId="4F82ADFF"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54A41B8F" w14:textId="306137AA" w:rsidR="00DC7877" w:rsidRDefault="00DC7877"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36C22D45" w14:textId="0A5BDE5D" w:rsidR="00DC7877" w:rsidRDefault="00436212"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00DC7877" w:rsidRPr="00DC7877">
              <w:rPr>
                <w:sz w:val="18"/>
                <w:szCs w:val="18"/>
              </w:rPr>
              <w:t>0.23</w:t>
            </w:r>
            <w:r>
              <w:rPr>
                <w:sz w:val="18"/>
                <w:szCs w:val="18"/>
              </w:rPr>
              <w:t>, p = 0.024</w:t>
            </w:r>
          </w:p>
        </w:tc>
        <w:tc>
          <w:tcPr>
            <w:tcW w:w="0" w:type="auto"/>
          </w:tcPr>
          <w:p w14:paraId="524F6E42" w14:textId="2BDF54C8" w:rsidR="00DC7877" w:rsidRDefault="004659E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4C45AAAD" w14:textId="619E7A3E" w:rsidR="00DC7877" w:rsidRDefault="00BB07B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70)","plainTextFormattedCitation":"(170)","previouslyFormattedCitation":"(169)"},"properties":{"noteIndex":0},"schema":"https://github.com/citation-style-language/schema/raw/master/csl-citation.json"}</w:instrText>
            </w:r>
            <w:r>
              <w:rPr>
                <w:sz w:val="18"/>
                <w:szCs w:val="18"/>
              </w:rPr>
              <w:fldChar w:fldCharType="separate"/>
            </w:r>
            <w:r w:rsidR="00AD4602" w:rsidRPr="00AD4602">
              <w:rPr>
                <w:noProof/>
                <w:sz w:val="18"/>
                <w:szCs w:val="18"/>
              </w:rPr>
              <w:t>(170)</w:t>
            </w:r>
            <w:r>
              <w:rPr>
                <w:sz w:val="18"/>
                <w:szCs w:val="18"/>
              </w:rPr>
              <w:fldChar w:fldCharType="end"/>
            </w:r>
          </w:p>
        </w:tc>
      </w:tr>
      <w:tr w:rsidR="00EE198B" w:rsidRPr="0001000C" w14:paraId="5259700B" w14:textId="77777777" w:rsidTr="00AC0F80">
        <w:tc>
          <w:tcPr>
            <w:cnfStyle w:val="001000000000" w:firstRow="0" w:lastRow="0" w:firstColumn="1" w:lastColumn="0" w:oddVBand="0" w:evenVBand="0" w:oddHBand="0" w:evenHBand="0" w:firstRowFirstColumn="0" w:firstRowLastColumn="0" w:lastRowFirstColumn="0" w:lastRowLastColumn="0"/>
            <w:tcW w:w="0" w:type="auto"/>
          </w:tcPr>
          <w:p w14:paraId="49564696" w14:textId="62C1A23E" w:rsidR="00187F2A" w:rsidRPr="004659E4" w:rsidRDefault="00C176D3" w:rsidP="00052498">
            <w:pPr>
              <w:rPr>
                <w:sz w:val="18"/>
                <w:szCs w:val="18"/>
              </w:rPr>
            </w:pPr>
            <w:r>
              <w:rPr>
                <w:sz w:val="18"/>
                <w:szCs w:val="18"/>
              </w:rPr>
              <w:t xml:space="preserve">Nakashima </w:t>
            </w:r>
            <w:r w:rsidRPr="00C176D3">
              <w:rPr>
                <w:i/>
                <w:sz w:val="18"/>
                <w:szCs w:val="18"/>
              </w:rPr>
              <w:t>et al.</w:t>
            </w:r>
          </w:p>
        </w:tc>
        <w:tc>
          <w:tcPr>
            <w:tcW w:w="0" w:type="auto"/>
          </w:tcPr>
          <w:p w14:paraId="0DDEC9C1" w14:textId="1D7502FF" w:rsidR="00187F2A" w:rsidRPr="004659E4"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sidRPr="00C176D3">
              <w:rPr>
                <w:sz w:val="18"/>
                <w:szCs w:val="18"/>
              </w:rPr>
              <w:t>20812007</w:t>
            </w:r>
          </w:p>
        </w:tc>
        <w:tc>
          <w:tcPr>
            <w:tcW w:w="0" w:type="auto"/>
          </w:tcPr>
          <w:p w14:paraId="36EE9BC0" w14:textId="105D4B37"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AD9D5C9" w14:textId="246173D7"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1EB7356" w14:textId="234C910E"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B472B3" w14:textId="1A7FCDD8"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75A1094D" w14:textId="59206C3E"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DEECBBB" w14:textId="0C22B170" w:rsidR="00187F2A" w:rsidRPr="00C42A80"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sidRPr="00C42A80">
              <w:rPr>
                <w:sz w:val="18"/>
                <w:szCs w:val="18"/>
              </w:rPr>
              <w:t xml:space="preserve">Parameter estimate = </w:t>
            </w:r>
            <w:r w:rsidR="00526BEF" w:rsidRPr="00C42A80">
              <w:rPr>
                <w:sz w:val="18"/>
                <w:szCs w:val="18"/>
              </w:rPr>
              <w:t>0.531</w:t>
            </w:r>
            <w:r w:rsidRPr="00C42A80">
              <w:rPr>
                <w:sz w:val="18"/>
                <w:szCs w:val="18"/>
              </w:rPr>
              <w:t>, SE =</w:t>
            </w:r>
            <w:r w:rsidR="00526BEF" w:rsidRPr="00C42A80">
              <w:rPr>
                <w:sz w:val="18"/>
                <w:szCs w:val="18"/>
              </w:rPr>
              <w:t xml:space="preserve"> 0.814</w:t>
            </w:r>
            <w:r w:rsidRPr="00C42A80">
              <w:rPr>
                <w:sz w:val="18"/>
                <w:szCs w:val="18"/>
              </w:rPr>
              <w:t>, p =</w:t>
            </w:r>
            <w:r w:rsidR="00526BEF" w:rsidRPr="00C42A80">
              <w:rPr>
                <w:sz w:val="18"/>
                <w:szCs w:val="18"/>
              </w:rPr>
              <w:t xml:space="preserve"> 0.51</w:t>
            </w:r>
          </w:p>
        </w:tc>
        <w:tc>
          <w:tcPr>
            <w:tcW w:w="0" w:type="auto"/>
          </w:tcPr>
          <w:p w14:paraId="0D0A890C" w14:textId="4424D1E2" w:rsidR="00187F2A" w:rsidRDefault="00C176D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6838491B" w14:textId="6F837F0C" w:rsidR="00187F2A" w:rsidRDefault="00C42A80"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1)","plainTextFormattedCitation":"(171)","previouslyFormattedCitation":"(170)"},"properties":{"noteIndex":0},"schema":"https://github.com/citation-style-language/schema/raw/master/csl-citation.json"}</w:instrText>
            </w:r>
            <w:r>
              <w:rPr>
                <w:sz w:val="18"/>
                <w:szCs w:val="18"/>
              </w:rPr>
              <w:fldChar w:fldCharType="separate"/>
            </w:r>
            <w:r w:rsidR="00AD4602" w:rsidRPr="00AD4602">
              <w:rPr>
                <w:noProof/>
                <w:sz w:val="18"/>
                <w:szCs w:val="18"/>
              </w:rPr>
              <w:t>(171)</w:t>
            </w:r>
            <w:r>
              <w:rPr>
                <w:sz w:val="18"/>
                <w:szCs w:val="18"/>
              </w:rPr>
              <w:fldChar w:fldCharType="end"/>
            </w:r>
          </w:p>
        </w:tc>
      </w:tr>
      <w:tr w:rsidR="00EE198B" w:rsidRPr="0001000C" w14:paraId="31DDE6E2" w14:textId="77777777" w:rsidTr="009D65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E2E005" w14:textId="391B624C" w:rsidR="00AC0F80" w:rsidRDefault="009947B0" w:rsidP="00052498">
            <w:pP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60B92111" w14:textId="4AE4845F" w:rsidR="00AC0F80" w:rsidRPr="00C176D3"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sidRPr="009947B0">
              <w:rPr>
                <w:sz w:val="18"/>
                <w:szCs w:val="18"/>
              </w:rPr>
              <w:t>26781652</w:t>
            </w:r>
          </w:p>
        </w:tc>
        <w:tc>
          <w:tcPr>
            <w:tcW w:w="0" w:type="auto"/>
          </w:tcPr>
          <w:p w14:paraId="39366FC1" w14:textId="5CD3CB0B"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786A0C23" w14:textId="3214001E"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760906E" w14:textId="580DDCE1"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E918D39" w14:textId="29AB90AA" w:rsidR="00AC0F80" w:rsidRDefault="009947B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60E3A590" w14:textId="66FE1497" w:rsidR="00AC0F80" w:rsidRDefault="00AC0F8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85367D9" w14:textId="28B92144" w:rsidR="00AC0F80" w:rsidRPr="00C42A80" w:rsidRDefault="00AC0F80" w:rsidP="00AC0F80">
            <w:pP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 xml:space="preserve">Male </w:t>
            </w:r>
            <w:r>
              <w:rPr>
                <w:sz w:val="18"/>
                <w:szCs w:val="18"/>
              </w:rPr>
              <w:t>vs. Female</w:t>
            </w:r>
            <w:r w:rsidR="00785158">
              <w:rPr>
                <w:sz w:val="18"/>
                <w:szCs w:val="18"/>
              </w:rPr>
              <w:t xml:space="preserve"> (mean [range])</w:t>
            </w:r>
            <w:r>
              <w:rPr>
                <w:sz w:val="18"/>
                <w:szCs w:val="18"/>
              </w:rPr>
              <w:t xml:space="preserv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52C39DD6" w14:textId="1E8DC271" w:rsidR="00AC0F80" w:rsidRDefault="00785158"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gnesium (mmol/L)</w:t>
            </w:r>
            <w:r w:rsidR="009D65A4">
              <w:rPr>
                <w:sz w:val="18"/>
                <w:szCs w:val="18"/>
              </w:rPr>
              <w:t>, whose insufficiency predicts vascular calcification</w:t>
            </w:r>
          </w:p>
        </w:tc>
        <w:tc>
          <w:tcPr>
            <w:tcW w:w="0" w:type="auto"/>
          </w:tcPr>
          <w:p w14:paraId="358B08D0" w14:textId="4DD5DBE2" w:rsidR="00AC0F80" w:rsidRDefault="009D65A4"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72)","plainTextFormattedCitation":"(172)","previouslyFormattedCitation":"(171)"},"properties":{"noteIndex":0},"schema":"https://github.com/citation-style-language/schema/raw/master/csl-citation.json"}</w:instrText>
            </w:r>
            <w:r>
              <w:rPr>
                <w:sz w:val="18"/>
                <w:szCs w:val="18"/>
              </w:rPr>
              <w:fldChar w:fldCharType="separate"/>
            </w:r>
            <w:r w:rsidR="00AD4602" w:rsidRPr="00AD4602">
              <w:rPr>
                <w:noProof/>
                <w:sz w:val="18"/>
                <w:szCs w:val="18"/>
              </w:rPr>
              <w:t>(172)</w:t>
            </w:r>
            <w:r>
              <w:rPr>
                <w:sz w:val="18"/>
                <w:szCs w:val="18"/>
              </w:rPr>
              <w:fldChar w:fldCharType="end"/>
            </w:r>
          </w:p>
        </w:tc>
      </w:tr>
      <w:tr w:rsidR="00EE198B" w:rsidRPr="0001000C" w14:paraId="0F593090" w14:textId="77777777" w:rsidTr="006608D0">
        <w:tc>
          <w:tcPr>
            <w:cnfStyle w:val="001000000000" w:firstRow="0" w:lastRow="0" w:firstColumn="1" w:lastColumn="0" w:oddVBand="0" w:evenVBand="0" w:oddHBand="0" w:evenHBand="0" w:firstRowFirstColumn="0" w:firstRowLastColumn="0" w:lastRowFirstColumn="0" w:lastRowLastColumn="0"/>
            <w:tcW w:w="0" w:type="auto"/>
          </w:tcPr>
          <w:p w14:paraId="7113AE78" w14:textId="21EF1344" w:rsidR="009D65A4" w:rsidRDefault="00CF5249" w:rsidP="00052498">
            <w:pP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1B193672" w14:textId="6A6C9607" w:rsidR="009D65A4" w:rsidRPr="009947B0"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sidRPr="00CF5249">
              <w:rPr>
                <w:sz w:val="18"/>
                <w:szCs w:val="18"/>
              </w:rPr>
              <w:t>19491380</w:t>
            </w:r>
          </w:p>
        </w:tc>
        <w:tc>
          <w:tcPr>
            <w:tcW w:w="0" w:type="auto"/>
          </w:tcPr>
          <w:p w14:paraId="314A68D7" w14:textId="2248AE8A"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0" w:type="auto"/>
          </w:tcPr>
          <w:p w14:paraId="0EA4C724" w14:textId="3DBBBD44"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2786B0B" w14:textId="5C3E999C"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0AF8353" w14:textId="25583D61"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84DEA6F" w14:textId="4A8B4B85" w:rsidR="009D65A4" w:rsidRDefault="001626C8"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02771A6" w14:textId="0E71B6E3" w:rsidR="009D65A4" w:rsidRPr="00AC0F80" w:rsidRDefault="000E344F" w:rsidP="00AC0F8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143FD888" w14:textId="1488E121"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0628A1B" w14:textId="573A0E32" w:rsidR="009D65A4" w:rsidRDefault="00CF5249"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3)","plainTextFormattedCitation":"(173)","previouslyFormattedCitation":"(172)"},"properties":{"noteIndex":0},"schema":"https://github.com/citation-style-language/schema/raw/master/csl-citation.json"}</w:instrText>
            </w:r>
            <w:r>
              <w:rPr>
                <w:sz w:val="18"/>
                <w:szCs w:val="18"/>
              </w:rPr>
              <w:fldChar w:fldCharType="separate"/>
            </w:r>
            <w:r w:rsidR="00AD4602" w:rsidRPr="00AD4602">
              <w:rPr>
                <w:noProof/>
                <w:sz w:val="18"/>
                <w:szCs w:val="18"/>
              </w:rPr>
              <w:t>(173)</w:t>
            </w:r>
            <w:r>
              <w:rPr>
                <w:sz w:val="18"/>
                <w:szCs w:val="18"/>
              </w:rPr>
              <w:fldChar w:fldCharType="end"/>
            </w:r>
          </w:p>
        </w:tc>
      </w:tr>
      <w:tr w:rsidR="00EE198B" w:rsidRPr="0001000C" w14:paraId="3D6042FA" w14:textId="77777777" w:rsidTr="001748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7815DA" w14:textId="6A649FBF" w:rsidR="006608D0" w:rsidRPr="00CF5249" w:rsidRDefault="001748A5" w:rsidP="00052498">
            <w:pP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16EB164D" w14:textId="030B7ED2" w:rsidR="006608D0" w:rsidRPr="00CF5249"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3C35419" w14:textId="4994F03C"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77E31E8" w14:textId="5619C279"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F4D3733" w14:textId="72AEEE26" w:rsidR="006608D0" w:rsidRDefault="0014242B"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04B4F8F" w14:textId="370A98CF"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0437E4FD" w14:textId="3266C6E9" w:rsidR="006608D0" w:rsidRDefault="006608D0"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F586EB0" w14:textId="170C0AB8" w:rsidR="006608D0" w:rsidRDefault="001748A5" w:rsidP="00AC0F8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006608D0" w:rsidRPr="006608D0">
              <w:rPr>
                <w:sz w:val="18"/>
                <w:szCs w:val="18"/>
              </w:rPr>
              <w:t>2.51 ± 0.38</w:t>
            </w:r>
            <w:r w:rsidR="006608D0">
              <w:rPr>
                <w:sz w:val="18"/>
                <w:szCs w:val="18"/>
              </w:rPr>
              <w:t xml:space="preserve"> vs. </w:t>
            </w:r>
            <w:r w:rsidRPr="001748A5">
              <w:rPr>
                <w:sz w:val="18"/>
                <w:szCs w:val="18"/>
              </w:rPr>
              <w:t>2.42 ± 0.33</w:t>
            </w:r>
          </w:p>
        </w:tc>
        <w:tc>
          <w:tcPr>
            <w:tcW w:w="0" w:type="auto"/>
          </w:tcPr>
          <w:p w14:paraId="2E9B394B" w14:textId="5B5ACF95"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13F1C6B1" w14:textId="41CEB77A" w:rsidR="006608D0" w:rsidRDefault="001748A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4)","plainTextFormattedCitation":"(174)","previouslyFormattedCitation":"(173)"},"properties":{"noteIndex":0},"schema":"https://github.com/citation-style-language/schema/raw/master/csl-citation.json"}</w:instrText>
            </w:r>
            <w:r>
              <w:rPr>
                <w:sz w:val="18"/>
                <w:szCs w:val="18"/>
              </w:rPr>
              <w:fldChar w:fldCharType="separate"/>
            </w:r>
            <w:r w:rsidR="00AD4602" w:rsidRPr="00AD4602">
              <w:rPr>
                <w:noProof/>
                <w:sz w:val="18"/>
                <w:szCs w:val="18"/>
              </w:rPr>
              <w:t>(174)</w:t>
            </w:r>
            <w:r>
              <w:rPr>
                <w:sz w:val="18"/>
                <w:szCs w:val="18"/>
              </w:rPr>
              <w:fldChar w:fldCharType="end"/>
            </w:r>
          </w:p>
        </w:tc>
      </w:tr>
      <w:tr w:rsidR="00EE198B" w:rsidRPr="0001000C" w14:paraId="1A0A031C" w14:textId="77777777" w:rsidTr="00F5074D">
        <w:tc>
          <w:tcPr>
            <w:cnfStyle w:val="001000000000" w:firstRow="0" w:lastRow="0" w:firstColumn="1" w:lastColumn="0" w:oddVBand="0" w:evenVBand="0" w:oddHBand="0" w:evenHBand="0" w:firstRowFirstColumn="0" w:firstRowLastColumn="0" w:lastRowFirstColumn="0" w:lastRowLastColumn="0"/>
            <w:tcW w:w="0" w:type="auto"/>
          </w:tcPr>
          <w:p w14:paraId="49720B16" w14:textId="581E1FFD" w:rsidR="001748A5" w:rsidRPr="00CF5249" w:rsidRDefault="00F5074D" w:rsidP="00052498">
            <w:pPr>
              <w:rPr>
                <w:sz w:val="18"/>
                <w:szCs w:val="18"/>
              </w:rPr>
            </w:pPr>
            <w:r>
              <w:rPr>
                <w:sz w:val="18"/>
                <w:szCs w:val="18"/>
              </w:rPr>
              <w:t xml:space="preserve">Jean </w:t>
            </w:r>
            <w:r w:rsidRPr="00F5074D">
              <w:rPr>
                <w:i/>
                <w:sz w:val="18"/>
                <w:szCs w:val="18"/>
              </w:rPr>
              <w:t>et al.</w:t>
            </w:r>
          </w:p>
        </w:tc>
        <w:tc>
          <w:tcPr>
            <w:tcW w:w="0" w:type="auto"/>
          </w:tcPr>
          <w:p w14:paraId="37201758" w14:textId="4F42825F" w:rsidR="001748A5" w:rsidRPr="00CF5249" w:rsidRDefault="00F5074D" w:rsidP="00052498">
            <w:pP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21178378</w:t>
            </w:r>
          </w:p>
        </w:tc>
        <w:tc>
          <w:tcPr>
            <w:tcW w:w="0" w:type="auto"/>
          </w:tcPr>
          <w:p w14:paraId="652C6854" w14:textId="7117A12D"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3AB44CA" w14:textId="0857A06D"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C7AF744" w14:textId="42085044"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46CA52C" w14:textId="1160FF2C"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8</w:t>
            </w:r>
          </w:p>
        </w:tc>
        <w:tc>
          <w:tcPr>
            <w:tcW w:w="0" w:type="auto"/>
          </w:tcPr>
          <w:p w14:paraId="37096F0A" w14:textId="22396BC0"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FF5953E" w14:textId="1B79BFEF" w:rsidR="001748A5" w:rsidRDefault="00150CFC" w:rsidP="00AC0F8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0B6B57B9" w14:textId="500EEE92"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301112C6" w14:textId="14229A76" w:rsidR="001748A5" w:rsidRDefault="00150CFC"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74)"},"properties":{"noteIndex":0},"schema":"https://github.com/citation-style-language/schema/raw/master/csl-citation.json"}</w:instrText>
            </w:r>
            <w:r>
              <w:rPr>
                <w:sz w:val="18"/>
                <w:szCs w:val="18"/>
              </w:rPr>
              <w:fldChar w:fldCharType="separate"/>
            </w:r>
            <w:r w:rsidR="00AD4602" w:rsidRPr="00AD4602">
              <w:rPr>
                <w:noProof/>
                <w:sz w:val="18"/>
                <w:szCs w:val="18"/>
              </w:rPr>
              <w:t>(175)</w:t>
            </w:r>
            <w:r>
              <w:rPr>
                <w:sz w:val="18"/>
                <w:szCs w:val="18"/>
              </w:rPr>
              <w:fldChar w:fldCharType="end"/>
            </w:r>
          </w:p>
        </w:tc>
      </w:tr>
      <w:tr w:rsidR="00EE198B" w:rsidRPr="0001000C" w14:paraId="7A4946A7" w14:textId="77777777" w:rsidTr="00F507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6C85BE" w14:textId="6745C272" w:rsidR="00F5074D" w:rsidRPr="00CF5249" w:rsidRDefault="00F5074D" w:rsidP="00052498">
            <w:pPr>
              <w:rPr>
                <w:sz w:val="18"/>
                <w:szCs w:val="18"/>
              </w:rPr>
            </w:pPr>
            <w:r>
              <w:rPr>
                <w:sz w:val="18"/>
                <w:szCs w:val="18"/>
              </w:rPr>
              <w:t xml:space="preserve">Block </w:t>
            </w:r>
            <w:r w:rsidRPr="00F5074D">
              <w:rPr>
                <w:i/>
                <w:sz w:val="18"/>
                <w:szCs w:val="18"/>
              </w:rPr>
              <w:t>et al.</w:t>
            </w:r>
          </w:p>
        </w:tc>
        <w:tc>
          <w:tcPr>
            <w:tcW w:w="0" w:type="auto"/>
          </w:tcPr>
          <w:p w14:paraId="7F5395B3" w14:textId="2EC84C3E" w:rsidR="00F5074D" w:rsidRPr="00CF5249"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17200680</w:t>
            </w:r>
          </w:p>
        </w:tc>
        <w:tc>
          <w:tcPr>
            <w:tcW w:w="0" w:type="auto"/>
          </w:tcPr>
          <w:p w14:paraId="44A2DF66" w14:textId="27A75207"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w:t>
            </w:r>
          </w:p>
        </w:tc>
        <w:tc>
          <w:tcPr>
            <w:tcW w:w="0" w:type="auto"/>
          </w:tcPr>
          <w:p w14:paraId="37613122" w14:textId="371FB859"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6A6C077" w14:textId="61D043BF"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6326A46" w14:textId="68E338D0"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3723DF7D" w14:textId="746C3B7B" w:rsidR="00F5074D" w:rsidRDefault="00F5074D"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419300" w14:textId="08EE9E06" w:rsidR="00F5074D" w:rsidRDefault="00F5074D" w:rsidP="00AC0F8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4CB169F9" w14:textId="3978C9B8"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um-containing phosphate binder</w:t>
            </w:r>
          </w:p>
        </w:tc>
        <w:tc>
          <w:tcPr>
            <w:tcW w:w="0" w:type="auto"/>
          </w:tcPr>
          <w:p w14:paraId="4D3B62C7" w14:textId="2EC7D9A1" w:rsidR="00F5074D" w:rsidRDefault="003C1FD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76)","plainTextFormattedCitation":"(176)","previouslyFormattedCitation":"(175)"},"properties":{"noteIndex":0},"schema":"https://github.com/citation-style-language/schema/raw/master/csl-citation.json"}</w:instrText>
            </w:r>
            <w:r>
              <w:rPr>
                <w:sz w:val="18"/>
                <w:szCs w:val="18"/>
              </w:rPr>
              <w:fldChar w:fldCharType="separate"/>
            </w:r>
            <w:r w:rsidR="00AD4602" w:rsidRPr="00AD4602">
              <w:rPr>
                <w:noProof/>
                <w:sz w:val="18"/>
                <w:szCs w:val="18"/>
              </w:rPr>
              <w:t>(176)</w:t>
            </w:r>
            <w:r>
              <w:rPr>
                <w:sz w:val="18"/>
                <w:szCs w:val="18"/>
              </w:rPr>
              <w:fldChar w:fldCharType="end"/>
            </w:r>
          </w:p>
        </w:tc>
      </w:tr>
      <w:tr w:rsidR="00EE198B" w:rsidRPr="0001000C" w14:paraId="3B797842" w14:textId="77777777" w:rsidTr="003C1FD5">
        <w:tc>
          <w:tcPr>
            <w:cnfStyle w:val="001000000000" w:firstRow="0" w:lastRow="0" w:firstColumn="1" w:lastColumn="0" w:oddVBand="0" w:evenVBand="0" w:oddHBand="0" w:evenHBand="0" w:firstRowFirstColumn="0" w:firstRowLastColumn="0" w:lastRowFirstColumn="0" w:lastRowLastColumn="0"/>
            <w:tcW w:w="0" w:type="auto"/>
          </w:tcPr>
          <w:p w14:paraId="4DF719FD" w14:textId="34E63EE9" w:rsidR="00F5074D" w:rsidRDefault="003C1FD5" w:rsidP="00052498">
            <w:pPr>
              <w:rPr>
                <w:sz w:val="18"/>
                <w:szCs w:val="18"/>
              </w:rPr>
            </w:pPr>
            <w:proofErr w:type="spellStart"/>
            <w:r>
              <w:rPr>
                <w:sz w:val="18"/>
                <w:szCs w:val="18"/>
              </w:rPr>
              <w:lastRenderedPageBreak/>
              <w:t>Viaene</w:t>
            </w:r>
            <w:proofErr w:type="spellEnd"/>
            <w:r>
              <w:rPr>
                <w:sz w:val="18"/>
                <w:szCs w:val="18"/>
              </w:rPr>
              <w:t xml:space="preserve"> </w:t>
            </w:r>
            <w:r w:rsidRPr="003C1FD5">
              <w:rPr>
                <w:i/>
                <w:sz w:val="18"/>
                <w:szCs w:val="18"/>
              </w:rPr>
              <w:t>et al.</w:t>
            </w:r>
          </w:p>
        </w:tc>
        <w:tc>
          <w:tcPr>
            <w:tcW w:w="0" w:type="auto"/>
          </w:tcPr>
          <w:p w14:paraId="1BACECAF" w14:textId="594F2685" w:rsidR="00F5074D" w:rsidRP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sidRPr="003C1FD5">
              <w:rPr>
                <w:sz w:val="18"/>
                <w:szCs w:val="18"/>
              </w:rPr>
              <w:t>23605174</w:t>
            </w:r>
          </w:p>
        </w:tc>
        <w:tc>
          <w:tcPr>
            <w:tcW w:w="0" w:type="auto"/>
          </w:tcPr>
          <w:p w14:paraId="5400AD05" w14:textId="2DD7DD08"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38FA828A" w14:textId="4CDDB350"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D6ECD48" w14:textId="63CCBE6E"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C64B9A" w14:textId="5E4B8EC5"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384F23F2" w14:textId="08503D17"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F22BBF4" w14:textId="4651D31E" w:rsidR="00F5074D" w:rsidRDefault="00F74832" w:rsidP="00AC0F8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02914C99" w14:textId="7E532D9A"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 level</w:t>
            </w:r>
          </w:p>
        </w:tc>
        <w:tc>
          <w:tcPr>
            <w:tcW w:w="0" w:type="auto"/>
          </w:tcPr>
          <w:p w14:paraId="1B342B9A" w14:textId="538FCA2C" w:rsidR="00F5074D"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7)","plainTextFormattedCitation":"(177)","previouslyFormattedCitation":"(176)"},"properties":{"noteIndex":0},"schema":"https://github.com/citation-style-language/schema/raw/master/csl-citation.json"}</w:instrText>
            </w:r>
            <w:r>
              <w:rPr>
                <w:sz w:val="18"/>
                <w:szCs w:val="18"/>
              </w:rPr>
              <w:fldChar w:fldCharType="separate"/>
            </w:r>
            <w:r w:rsidR="00AD4602" w:rsidRPr="00AD4602">
              <w:rPr>
                <w:noProof/>
                <w:sz w:val="18"/>
                <w:szCs w:val="18"/>
              </w:rPr>
              <w:t>(177)</w:t>
            </w:r>
            <w:r>
              <w:rPr>
                <w:sz w:val="18"/>
                <w:szCs w:val="18"/>
              </w:rPr>
              <w:fldChar w:fldCharType="end"/>
            </w:r>
          </w:p>
        </w:tc>
      </w:tr>
      <w:tr w:rsidR="00EE198B" w:rsidRPr="0001000C" w14:paraId="7DF322B2" w14:textId="77777777" w:rsidTr="003C1F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A14FC2" w14:textId="3C26ECBE" w:rsidR="001C01B3" w:rsidRDefault="00213D4E" w:rsidP="00052498">
            <w:pP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87DA887" w14:textId="6462410F" w:rsidR="001C01B3" w:rsidRPr="003C1FD5"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07B74832" w14:textId="6F17176F"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1D59511A" w14:textId="4907B0B1"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068908FF" w14:textId="030F76D2"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2ADB1A" w14:textId="255EAE5A"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9</w:t>
            </w:r>
          </w:p>
        </w:tc>
        <w:tc>
          <w:tcPr>
            <w:tcW w:w="0" w:type="auto"/>
          </w:tcPr>
          <w:p w14:paraId="512464B0" w14:textId="5F50AE73" w:rsidR="001C01B3" w:rsidRDefault="001C01B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E48D817" w14:textId="5C907423" w:rsidR="001C01B3" w:rsidRPr="001C01B3" w:rsidRDefault="001C01B3" w:rsidP="001C01B3">
            <w:pP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7C379185" w14:textId="2B96CDC9" w:rsidR="001C01B3" w:rsidRDefault="001C01B3" w:rsidP="001C01B3">
            <w:pP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7AD6967F" w14:textId="471254EF" w:rsidR="001C01B3" w:rsidRDefault="001C01B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 carrier of SIR</w:t>
            </w:r>
            <w:r w:rsidR="00213D4E">
              <w:rPr>
                <w:sz w:val="18"/>
                <w:szCs w:val="18"/>
              </w:rPr>
              <w:t>T</w:t>
            </w:r>
            <w:r>
              <w:rPr>
                <w:sz w:val="18"/>
                <w:szCs w:val="18"/>
              </w:rPr>
              <w:t>1 mutation</w:t>
            </w:r>
          </w:p>
        </w:tc>
        <w:tc>
          <w:tcPr>
            <w:tcW w:w="0" w:type="auto"/>
          </w:tcPr>
          <w:p w14:paraId="155877A8" w14:textId="3626493D" w:rsidR="001C01B3"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78)","plainTextFormattedCitation":"(178)","previouslyFormattedCitation":"(177)"},"properties":{"noteIndex":0},"schema":"https://github.com/citation-style-language/schema/raw/master/csl-citation.json"}</w:instrText>
            </w:r>
            <w:r>
              <w:rPr>
                <w:sz w:val="18"/>
                <w:szCs w:val="18"/>
              </w:rPr>
              <w:fldChar w:fldCharType="separate"/>
            </w:r>
            <w:r w:rsidR="00AD4602" w:rsidRPr="00AD4602">
              <w:rPr>
                <w:noProof/>
                <w:sz w:val="18"/>
                <w:szCs w:val="18"/>
              </w:rPr>
              <w:t>(178)</w:t>
            </w:r>
            <w:r>
              <w:rPr>
                <w:sz w:val="18"/>
                <w:szCs w:val="18"/>
              </w:rPr>
              <w:fldChar w:fldCharType="end"/>
            </w:r>
          </w:p>
        </w:tc>
      </w:tr>
      <w:tr w:rsidR="00EE198B" w:rsidRPr="0001000C" w14:paraId="14F8FCEE" w14:textId="77777777" w:rsidTr="00213D4E">
        <w:tc>
          <w:tcPr>
            <w:cnfStyle w:val="001000000000" w:firstRow="0" w:lastRow="0" w:firstColumn="1" w:lastColumn="0" w:oddVBand="0" w:evenVBand="0" w:oddHBand="0" w:evenHBand="0" w:firstRowFirstColumn="0" w:firstRowLastColumn="0" w:lastRowFirstColumn="0" w:lastRowLastColumn="0"/>
            <w:tcW w:w="0" w:type="auto"/>
          </w:tcPr>
          <w:p w14:paraId="67D841D5" w14:textId="77777777" w:rsidR="003C1FD5" w:rsidRDefault="003C1FD5" w:rsidP="00052498">
            <w:pPr>
              <w:rPr>
                <w:sz w:val="18"/>
                <w:szCs w:val="18"/>
              </w:rPr>
            </w:pPr>
          </w:p>
        </w:tc>
        <w:tc>
          <w:tcPr>
            <w:tcW w:w="0" w:type="auto"/>
          </w:tcPr>
          <w:p w14:paraId="6E6263CA" w14:textId="77777777" w:rsidR="003C1FD5" w:rsidRP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B2D4D"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F25B2A0"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4425AD3"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A31B0E"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51D016"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8BA54" w14:textId="4EAE3A47" w:rsidR="003C1FD5" w:rsidRDefault="001C01B3" w:rsidP="00AC0F80">
            <w:pP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drawing>
                <wp:inline distT="0" distB="0" distL="0" distR="0" wp14:anchorId="2517E691" wp14:editId="519CE634">
                  <wp:extent cx="958850" cy="612898"/>
                  <wp:effectExtent l="0" t="0" r="0" b="0"/>
                  <wp:docPr id="3" name="圖片 3"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4900F64A"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F5638D" w14:textId="77777777" w:rsidR="003C1FD5" w:rsidRDefault="003C1FD5" w:rsidP="00052498">
            <w:pPr>
              <w:cnfStyle w:val="000000000000" w:firstRow="0" w:lastRow="0" w:firstColumn="0" w:lastColumn="0" w:oddVBand="0" w:evenVBand="0" w:oddHBand="0" w:evenHBand="0" w:firstRowFirstColumn="0" w:firstRowLastColumn="0" w:lastRowFirstColumn="0" w:lastRowLastColumn="0"/>
              <w:rPr>
                <w:sz w:val="18"/>
                <w:szCs w:val="18"/>
              </w:rPr>
            </w:pPr>
          </w:p>
        </w:tc>
      </w:tr>
      <w:tr w:rsidR="00EE198B" w:rsidRPr="0001000C" w14:paraId="0B714DF8" w14:textId="77777777" w:rsidTr="00B610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22BF94" w14:textId="4865140D" w:rsidR="00213D4E" w:rsidRDefault="00213D4E" w:rsidP="00052498">
            <w:pPr>
              <w:rPr>
                <w:sz w:val="18"/>
                <w:szCs w:val="18"/>
              </w:rPr>
            </w:pPr>
            <w:r>
              <w:rPr>
                <w:sz w:val="18"/>
                <w:szCs w:val="18"/>
              </w:rPr>
              <w:t xml:space="preserve">Kato </w:t>
            </w:r>
            <w:r w:rsidRPr="00213D4E">
              <w:rPr>
                <w:i/>
                <w:sz w:val="18"/>
                <w:szCs w:val="18"/>
              </w:rPr>
              <w:t>et al.</w:t>
            </w:r>
          </w:p>
        </w:tc>
        <w:tc>
          <w:tcPr>
            <w:tcW w:w="0" w:type="auto"/>
          </w:tcPr>
          <w:p w14:paraId="641C5985" w14:textId="2723B3F4" w:rsidR="00213D4E" w:rsidRPr="003C1FD5"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18663287</w:t>
            </w:r>
          </w:p>
        </w:tc>
        <w:tc>
          <w:tcPr>
            <w:tcW w:w="0" w:type="auto"/>
          </w:tcPr>
          <w:p w14:paraId="2EA32B78" w14:textId="525FB283"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4C76080" w14:textId="2B4DD753"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FCDFA66" w14:textId="0004DBCC"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0BE41D" w14:textId="081E2EEE"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3F3AE3D5" w14:textId="3C3C9B70" w:rsidR="00213D4E" w:rsidRDefault="00213D4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1433E2A" w14:textId="76E08F6C" w:rsidR="00213D4E" w:rsidRDefault="00213D4E" w:rsidP="00213D4E">
            <w:pP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 xml:space="preserve">not correlate with age, gender and diabetes. </w:t>
            </w:r>
          </w:p>
        </w:tc>
        <w:tc>
          <w:tcPr>
            <w:tcW w:w="0" w:type="auto"/>
          </w:tcPr>
          <w:p w14:paraId="1BB4BEA8" w14:textId="79301142" w:rsidR="00213D4E" w:rsidRDefault="00B41C2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002EE01" w14:textId="6BDC5B3E" w:rsidR="00213D4E" w:rsidRDefault="00B41C2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9)","plainTextFormattedCitation":"(179)","previouslyFormattedCitation":"(178)"},"properties":{"noteIndex":0},"schema":"https://github.com/citation-style-language/schema/raw/master/csl-citation.json"}</w:instrText>
            </w:r>
            <w:r>
              <w:rPr>
                <w:sz w:val="18"/>
                <w:szCs w:val="18"/>
              </w:rPr>
              <w:fldChar w:fldCharType="separate"/>
            </w:r>
            <w:r w:rsidR="00AD4602" w:rsidRPr="00AD4602">
              <w:rPr>
                <w:noProof/>
                <w:sz w:val="18"/>
                <w:szCs w:val="18"/>
              </w:rPr>
              <w:t>(179)</w:t>
            </w:r>
            <w:r>
              <w:rPr>
                <w:sz w:val="18"/>
                <w:szCs w:val="18"/>
              </w:rPr>
              <w:fldChar w:fldCharType="end"/>
            </w:r>
          </w:p>
        </w:tc>
      </w:tr>
      <w:tr w:rsidR="00EE198B" w:rsidRPr="0001000C" w14:paraId="48F0F0E2" w14:textId="77777777" w:rsidTr="006226CB">
        <w:tc>
          <w:tcPr>
            <w:cnfStyle w:val="001000000000" w:firstRow="0" w:lastRow="0" w:firstColumn="1" w:lastColumn="0" w:oddVBand="0" w:evenVBand="0" w:oddHBand="0" w:evenHBand="0" w:firstRowFirstColumn="0" w:firstRowLastColumn="0" w:lastRowFirstColumn="0" w:lastRowLastColumn="0"/>
            <w:tcW w:w="0" w:type="auto"/>
          </w:tcPr>
          <w:p w14:paraId="5C36D09D" w14:textId="1DE138C9" w:rsidR="00B61088" w:rsidRDefault="00E814A3" w:rsidP="00052498">
            <w:pPr>
              <w:rPr>
                <w:sz w:val="18"/>
                <w:szCs w:val="18"/>
              </w:rPr>
            </w:pPr>
            <w:r>
              <w:rPr>
                <w:sz w:val="18"/>
                <w:szCs w:val="18"/>
              </w:rPr>
              <w:t xml:space="preserve">Zhang </w:t>
            </w:r>
            <w:r w:rsidRPr="00E814A3">
              <w:rPr>
                <w:i/>
                <w:sz w:val="18"/>
                <w:szCs w:val="18"/>
              </w:rPr>
              <w:t>et al.</w:t>
            </w:r>
          </w:p>
        </w:tc>
        <w:tc>
          <w:tcPr>
            <w:tcW w:w="0" w:type="auto"/>
          </w:tcPr>
          <w:p w14:paraId="3DEDFDD6" w14:textId="45A304DB" w:rsidR="00B61088" w:rsidRPr="00213D4E"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sidRPr="00E814A3">
              <w:rPr>
                <w:sz w:val="18"/>
                <w:szCs w:val="18"/>
              </w:rPr>
              <w:t>24193439</w:t>
            </w:r>
          </w:p>
        </w:tc>
        <w:tc>
          <w:tcPr>
            <w:tcW w:w="0" w:type="auto"/>
          </w:tcPr>
          <w:p w14:paraId="6E2FDCAC" w14:textId="016312F6"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3D319BD6" w14:textId="15F69A2A"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3342334" w14:textId="5CCF3131"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61CA94B" w14:textId="11A2DD46"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5301566" w14:textId="77777777" w:rsidR="00E814A3"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72376026" w14:textId="21BAE1AF" w:rsidR="00E814A3"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1707EF9" w14:textId="5475A3D5"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3C40952" w14:textId="3134DE46" w:rsidR="00B61088" w:rsidRPr="00213D4E" w:rsidRDefault="00B61088" w:rsidP="00213D4E">
            <w:pP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w:t>
            </w:r>
            <w:r w:rsidR="00E814A3">
              <w:rPr>
                <w:noProof/>
                <w:sz w:val="18"/>
                <w:szCs w:val="18"/>
              </w:rPr>
              <w:t xml:space="preserve">receiving 1.75 mmol/L vs. 1.5 mmol/L dialysate calcium concentration: </w:t>
            </w:r>
            <w:r w:rsidR="00E814A3" w:rsidRPr="00E814A3">
              <w:rPr>
                <w:noProof/>
                <w:sz w:val="18"/>
                <w:szCs w:val="18"/>
              </w:rPr>
              <w:t>53.3</w:t>
            </w:r>
            <w:r w:rsidR="00E814A3">
              <w:rPr>
                <w:noProof/>
                <w:sz w:val="18"/>
                <w:szCs w:val="18"/>
              </w:rPr>
              <w:t>% vs.</w:t>
            </w:r>
            <w:r w:rsidR="00E814A3" w:rsidRPr="00E814A3">
              <w:rPr>
                <w:noProof/>
                <w:sz w:val="18"/>
                <w:szCs w:val="18"/>
              </w:rPr>
              <w:t xml:space="preserve"> 44.8 %</w:t>
            </w:r>
            <w:r w:rsidR="00E814A3">
              <w:rPr>
                <w:noProof/>
                <w:sz w:val="18"/>
                <w:szCs w:val="18"/>
              </w:rPr>
              <w:t>,</w:t>
            </w:r>
            <w:r w:rsidR="00E814A3" w:rsidRPr="00E814A3">
              <w:rPr>
                <w:noProof/>
                <w:sz w:val="18"/>
                <w:szCs w:val="18"/>
              </w:rPr>
              <w:t xml:space="preserve"> </w:t>
            </w:r>
            <w:r w:rsidR="00E814A3">
              <w:rPr>
                <w:noProof/>
                <w:sz w:val="18"/>
                <w:szCs w:val="18"/>
              </w:rPr>
              <w:t xml:space="preserve">p = </w:t>
            </w:r>
            <w:r w:rsidR="00E814A3" w:rsidRPr="00E814A3">
              <w:rPr>
                <w:noProof/>
                <w:sz w:val="18"/>
                <w:szCs w:val="18"/>
              </w:rPr>
              <w:t>0.070</w:t>
            </w:r>
          </w:p>
        </w:tc>
        <w:tc>
          <w:tcPr>
            <w:tcW w:w="0" w:type="auto"/>
          </w:tcPr>
          <w:p w14:paraId="72A67A15" w14:textId="6E8C0F9E"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77A67C06" w14:textId="7789E98F" w:rsidR="00B61088" w:rsidRDefault="00E814A3"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80)","plainTextFormattedCitation":"(180)","previouslyFormattedCitation":"(179)"},"properties":{"noteIndex":0},"schema":"https://github.com/citation-style-language/schema/raw/master/csl-citation.json"}</w:instrText>
            </w:r>
            <w:r>
              <w:rPr>
                <w:sz w:val="18"/>
                <w:szCs w:val="18"/>
              </w:rPr>
              <w:fldChar w:fldCharType="separate"/>
            </w:r>
            <w:r w:rsidR="00AD4602" w:rsidRPr="00AD4602">
              <w:rPr>
                <w:noProof/>
                <w:sz w:val="18"/>
                <w:szCs w:val="18"/>
              </w:rPr>
              <w:t>(180)</w:t>
            </w:r>
            <w:r>
              <w:rPr>
                <w:sz w:val="18"/>
                <w:szCs w:val="18"/>
              </w:rPr>
              <w:fldChar w:fldCharType="end"/>
            </w:r>
          </w:p>
        </w:tc>
      </w:tr>
      <w:tr w:rsidR="00EE198B" w:rsidRPr="0001000C" w14:paraId="581E8EBA" w14:textId="77777777" w:rsidTr="00531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1CC444" w14:textId="0F4070EF" w:rsidR="006226CB" w:rsidRDefault="00531E23" w:rsidP="00052498">
            <w:pP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22A211D0" w14:textId="4E61A0CC" w:rsidR="006226CB" w:rsidRPr="00E814A3"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sidRPr="00531E23">
              <w:rPr>
                <w:sz w:val="18"/>
                <w:szCs w:val="18"/>
              </w:rPr>
              <w:t>17342178</w:t>
            </w:r>
          </w:p>
        </w:tc>
        <w:tc>
          <w:tcPr>
            <w:tcW w:w="0" w:type="auto"/>
          </w:tcPr>
          <w:p w14:paraId="3E921960" w14:textId="3A26297A"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05E4564A" w14:textId="47850A41"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23CF0344" w14:textId="040718AF"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7BD0BE3" w14:textId="585BC2EC"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7</w:t>
            </w:r>
          </w:p>
        </w:tc>
        <w:tc>
          <w:tcPr>
            <w:tcW w:w="0" w:type="auto"/>
          </w:tcPr>
          <w:p w14:paraId="0A7DE88C" w14:textId="570E6157"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e male receiving PD</w:t>
            </w:r>
          </w:p>
        </w:tc>
        <w:tc>
          <w:tcPr>
            <w:tcW w:w="0" w:type="auto"/>
          </w:tcPr>
          <w:p w14:paraId="1B4EF79D" w14:textId="0C315DC1" w:rsidR="006226CB" w:rsidRDefault="006226CB" w:rsidP="00213D4E">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Male in patients </w:t>
            </w:r>
            <w:r w:rsidR="00531E23">
              <w:rPr>
                <w:noProof/>
                <w:sz w:val="18"/>
                <w:szCs w:val="18"/>
              </w:rPr>
              <w:t xml:space="preserve">undergoing HD vs. PD: </w:t>
            </w:r>
            <w:r w:rsidRPr="006226CB">
              <w:rPr>
                <w:noProof/>
                <w:sz w:val="18"/>
                <w:szCs w:val="18"/>
              </w:rPr>
              <w:t>57</w:t>
            </w:r>
            <w:r w:rsidR="00531E23">
              <w:rPr>
                <w:noProof/>
                <w:sz w:val="18"/>
                <w:szCs w:val="18"/>
              </w:rPr>
              <w:t>% vs.</w:t>
            </w:r>
            <w:r w:rsidRPr="006226CB">
              <w:rPr>
                <w:noProof/>
                <w:sz w:val="18"/>
                <w:szCs w:val="18"/>
              </w:rPr>
              <w:t xml:space="preserve"> 64</w:t>
            </w:r>
            <w:r w:rsidR="00531E23">
              <w:rPr>
                <w:noProof/>
                <w:sz w:val="18"/>
                <w:szCs w:val="18"/>
              </w:rPr>
              <w:t>%, p =</w:t>
            </w:r>
            <w:r w:rsidRPr="006226CB">
              <w:rPr>
                <w:noProof/>
                <w:sz w:val="18"/>
                <w:szCs w:val="18"/>
              </w:rPr>
              <w:t xml:space="preserve"> 0.028</w:t>
            </w:r>
          </w:p>
        </w:tc>
        <w:tc>
          <w:tcPr>
            <w:tcW w:w="0" w:type="auto"/>
          </w:tcPr>
          <w:p w14:paraId="3F7DF0B7" w14:textId="5C9A8DE2"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lysis types</w:t>
            </w:r>
          </w:p>
        </w:tc>
        <w:tc>
          <w:tcPr>
            <w:tcW w:w="0" w:type="auto"/>
          </w:tcPr>
          <w:p w14:paraId="5D887C89" w14:textId="5665A407" w:rsidR="006226CB" w:rsidRDefault="00531E23"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81)","plainTextFormattedCitation":"(181)","previouslyFormattedCitation":"(180)"},"properties":{"noteIndex":0},"schema":"https://github.com/citation-style-language/schema/raw/master/csl-citation.json"}</w:instrText>
            </w:r>
            <w:r>
              <w:rPr>
                <w:sz w:val="18"/>
                <w:szCs w:val="18"/>
              </w:rPr>
              <w:fldChar w:fldCharType="separate"/>
            </w:r>
            <w:r w:rsidR="00AD4602" w:rsidRPr="00AD4602">
              <w:rPr>
                <w:noProof/>
                <w:sz w:val="18"/>
                <w:szCs w:val="18"/>
              </w:rPr>
              <w:t>(181)</w:t>
            </w:r>
            <w:r>
              <w:rPr>
                <w:sz w:val="18"/>
                <w:szCs w:val="18"/>
              </w:rPr>
              <w:fldChar w:fldCharType="end"/>
            </w:r>
          </w:p>
        </w:tc>
      </w:tr>
      <w:tr w:rsidR="00EE198B" w:rsidRPr="0001000C" w14:paraId="2E9F3911" w14:textId="77777777" w:rsidTr="00EE198B">
        <w:tc>
          <w:tcPr>
            <w:cnfStyle w:val="001000000000" w:firstRow="0" w:lastRow="0" w:firstColumn="1" w:lastColumn="0" w:oddVBand="0" w:evenVBand="0" w:oddHBand="0" w:evenHBand="0" w:firstRowFirstColumn="0" w:firstRowLastColumn="0" w:lastRowFirstColumn="0" w:lastRowLastColumn="0"/>
            <w:tcW w:w="0" w:type="auto"/>
          </w:tcPr>
          <w:p w14:paraId="6523C460" w14:textId="4B9065EF" w:rsidR="00531E23" w:rsidRDefault="00BB7666" w:rsidP="00052498">
            <w:pP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283180FA" w14:textId="59FD9D54" w:rsidR="00531E23" w:rsidRPr="00531E23" w:rsidRDefault="00BB7666" w:rsidP="00052498">
            <w:pPr>
              <w:cnfStyle w:val="000000000000" w:firstRow="0" w:lastRow="0" w:firstColumn="0" w:lastColumn="0" w:oddVBand="0" w:evenVBand="0" w:oddHBand="0" w:evenHBand="0" w:firstRowFirstColumn="0" w:firstRowLastColumn="0" w:lastRowFirstColumn="0" w:lastRowLastColumn="0"/>
              <w:rPr>
                <w:sz w:val="18"/>
                <w:szCs w:val="18"/>
              </w:rPr>
            </w:pPr>
            <w:r w:rsidRPr="00BB7666">
              <w:rPr>
                <w:sz w:val="18"/>
                <w:szCs w:val="18"/>
              </w:rPr>
              <w:t>19021697</w:t>
            </w:r>
          </w:p>
        </w:tc>
        <w:tc>
          <w:tcPr>
            <w:tcW w:w="0" w:type="auto"/>
          </w:tcPr>
          <w:p w14:paraId="0E2DB218" w14:textId="0B7CC54B" w:rsidR="00531E23" w:rsidRDefault="00EE198B"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0A15E9D6" w14:textId="11903176" w:rsidR="00531E23" w:rsidRDefault="00EE198B"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05B8632E" w14:textId="154F6AD9" w:rsidR="00531E23" w:rsidRDefault="00EE198B"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DC1842D" w14:textId="0E3CD197" w:rsidR="00531E23" w:rsidRDefault="00EE198B"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53F8691F" w14:textId="7DF0A53A" w:rsidR="00531E23" w:rsidRDefault="00C60001"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E59BA1" w14:textId="32EF9F94" w:rsidR="00531E23" w:rsidRDefault="00C60001" w:rsidP="00213D4E">
            <w:pP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329079BB" w14:textId="4D100A5F" w:rsidR="00531E23" w:rsidRDefault="00C60001" w:rsidP="00C600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00531E23" w:rsidRPr="00531E23">
              <w:rPr>
                <w:sz w:val="18"/>
                <w:szCs w:val="18"/>
              </w:rPr>
              <w:t>Group I included patients who had high</w:t>
            </w:r>
            <w:r>
              <w:rPr>
                <w:sz w:val="18"/>
                <w:szCs w:val="18"/>
              </w:rPr>
              <w:t xml:space="preserve"> </w:t>
            </w:r>
            <w:r w:rsidR="00531E23" w:rsidRPr="00531E23">
              <w:rPr>
                <w:sz w:val="18"/>
                <w:szCs w:val="18"/>
              </w:rPr>
              <w:t>fetuin-A and low CRP (reference group); Group II</w:t>
            </w:r>
            <w:r>
              <w:rPr>
                <w:sz w:val="18"/>
                <w:szCs w:val="18"/>
              </w:rPr>
              <w:t xml:space="preserve"> </w:t>
            </w:r>
            <w:r w:rsidR="00531E23" w:rsidRPr="00531E23">
              <w:rPr>
                <w:sz w:val="18"/>
                <w:szCs w:val="18"/>
              </w:rPr>
              <w:t>included</w:t>
            </w:r>
            <w:r>
              <w:rPr>
                <w:sz w:val="18"/>
                <w:szCs w:val="18"/>
              </w:rPr>
              <w:t xml:space="preserve"> </w:t>
            </w:r>
            <w:r w:rsidR="00531E23" w:rsidRPr="00531E23">
              <w:rPr>
                <w:sz w:val="18"/>
                <w:szCs w:val="18"/>
              </w:rPr>
              <w:t>patients who had high fetuin-A and high CRP; Group III</w:t>
            </w:r>
            <w:r w:rsidR="00531E23">
              <w:rPr>
                <w:sz w:val="18"/>
                <w:szCs w:val="18"/>
              </w:rPr>
              <w:t xml:space="preserve"> </w:t>
            </w:r>
            <w:r w:rsidR="00531E23" w:rsidRPr="00531E23">
              <w:rPr>
                <w:sz w:val="18"/>
                <w:szCs w:val="18"/>
              </w:rPr>
              <w:t>included patients who had low fetuin-A and low CRP; Group IV</w:t>
            </w:r>
            <w:r w:rsidR="00531E23">
              <w:rPr>
                <w:sz w:val="18"/>
                <w:szCs w:val="18"/>
              </w:rPr>
              <w:t xml:space="preserve"> </w:t>
            </w:r>
            <w:r w:rsidR="00531E23" w:rsidRPr="00531E23">
              <w:rPr>
                <w:sz w:val="18"/>
                <w:szCs w:val="18"/>
              </w:rPr>
              <w:t>included patients who had low fetuin-A and high CRP</w:t>
            </w:r>
          </w:p>
        </w:tc>
        <w:tc>
          <w:tcPr>
            <w:tcW w:w="0" w:type="auto"/>
          </w:tcPr>
          <w:p w14:paraId="6B9AD9B7" w14:textId="4E53BF54" w:rsidR="00531E23" w:rsidRDefault="00EE198B" w:rsidP="0005249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2)","plainTextFormattedCitation":"(182)","previouslyFormattedCitation":"(181)"},"properties":{"noteIndex":0},"schema":"https://github.com/citation-style-language/schema/raw/master/csl-citation.json"}</w:instrText>
            </w:r>
            <w:r>
              <w:rPr>
                <w:sz w:val="18"/>
                <w:szCs w:val="18"/>
              </w:rPr>
              <w:fldChar w:fldCharType="separate"/>
            </w:r>
            <w:r w:rsidR="00AD4602" w:rsidRPr="00AD4602">
              <w:rPr>
                <w:noProof/>
                <w:sz w:val="18"/>
                <w:szCs w:val="18"/>
              </w:rPr>
              <w:t>(182)</w:t>
            </w:r>
            <w:r>
              <w:rPr>
                <w:sz w:val="18"/>
                <w:szCs w:val="18"/>
              </w:rPr>
              <w:fldChar w:fldCharType="end"/>
            </w:r>
          </w:p>
        </w:tc>
      </w:tr>
      <w:tr w:rsidR="00EE198B" w:rsidRPr="0001000C" w14:paraId="0EC10E0F" w14:textId="77777777" w:rsidTr="00F63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143A38DE" w14:textId="70789B6C" w:rsidR="00EE198B" w:rsidRDefault="00FA1172" w:rsidP="00052498">
            <w:pPr>
              <w:rPr>
                <w:sz w:val="18"/>
                <w:szCs w:val="18"/>
              </w:rPr>
            </w:pPr>
            <w:r>
              <w:rPr>
                <w:sz w:val="18"/>
                <w:szCs w:val="18"/>
              </w:rPr>
              <w:t xml:space="preserve">Iseki </w:t>
            </w:r>
            <w:r w:rsidRPr="00FA1172">
              <w:rPr>
                <w:i/>
                <w:sz w:val="18"/>
                <w:szCs w:val="18"/>
              </w:rPr>
              <w:t>et al.</w:t>
            </w:r>
          </w:p>
        </w:tc>
        <w:tc>
          <w:tcPr>
            <w:tcW w:w="0" w:type="auto"/>
            <w:tcBorders>
              <w:bottom w:val="none" w:sz="0" w:space="0" w:color="auto"/>
            </w:tcBorders>
          </w:tcPr>
          <w:p w14:paraId="18A467BB" w14:textId="4E6D8F18" w:rsidR="00EE198B" w:rsidRPr="00BB7666" w:rsidRDefault="00FA1172" w:rsidP="00052498">
            <w:pPr>
              <w:cnfStyle w:val="000000100000" w:firstRow="0" w:lastRow="0" w:firstColumn="0" w:lastColumn="0" w:oddVBand="0" w:evenVBand="0" w:oddHBand="1" w:evenHBand="0" w:firstRowFirstColumn="0" w:firstRowLastColumn="0" w:lastRowFirstColumn="0" w:lastRowLastColumn="0"/>
              <w:rPr>
                <w:sz w:val="18"/>
                <w:szCs w:val="18"/>
              </w:rPr>
            </w:pPr>
            <w:r w:rsidRPr="00FA1172">
              <w:rPr>
                <w:sz w:val="18"/>
                <w:szCs w:val="18"/>
              </w:rPr>
              <w:t>12637649</w:t>
            </w:r>
          </w:p>
        </w:tc>
        <w:tc>
          <w:tcPr>
            <w:tcW w:w="0" w:type="auto"/>
            <w:tcBorders>
              <w:bottom w:val="none" w:sz="0" w:space="0" w:color="auto"/>
            </w:tcBorders>
          </w:tcPr>
          <w:p w14:paraId="762C248E" w14:textId="2D7904EC"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Borders>
              <w:bottom w:val="none" w:sz="0" w:space="0" w:color="auto"/>
            </w:tcBorders>
          </w:tcPr>
          <w:p w14:paraId="16836190" w14:textId="08A78A28" w:rsidR="00EE198B" w:rsidRDefault="00195391"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Borders>
              <w:bottom w:val="none" w:sz="0" w:space="0" w:color="auto"/>
            </w:tcBorders>
          </w:tcPr>
          <w:p w14:paraId="49427C19" w14:textId="78F224A0" w:rsidR="00EE198B" w:rsidRDefault="00195391"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169F9A0F" w14:textId="0225C5BC"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43</w:t>
            </w:r>
          </w:p>
        </w:tc>
        <w:tc>
          <w:tcPr>
            <w:tcW w:w="0" w:type="auto"/>
            <w:tcBorders>
              <w:bottom w:val="none" w:sz="0" w:space="0" w:color="auto"/>
            </w:tcBorders>
          </w:tcPr>
          <w:p w14:paraId="03E5F62A" w14:textId="205E1C26" w:rsidR="00EE198B" w:rsidRDefault="00126FAE"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longer HD vintage</w:t>
            </w:r>
          </w:p>
        </w:tc>
        <w:tc>
          <w:tcPr>
            <w:tcW w:w="0" w:type="auto"/>
            <w:tcBorders>
              <w:bottom w:val="none" w:sz="0" w:space="0" w:color="auto"/>
            </w:tcBorders>
          </w:tcPr>
          <w:p w14:paraId="28214C07" w14:textId="6002F836" w:rsidR="00EE198B" w:rsidRDefault="00126FAE" w:rsidP="00213D4E">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d</w:t>
            </w:r>
            <w:r w:rsidR="003D374C">
              <w:rPr>
                <w:noProof/>
                <w:sz w:val="18"/>
                <w:szCs w:val="18"/>
              </w:rPr>
              <w:t xml:space="preserve">uration of HD 1-12 vs. ≥121 months: </w:t>
            </w:r>
            <w:r w:rsidR="003D374C" w:rsidRPr="003D374C">
              <w:rPr>
                <w:noProof/>
                <w:sz w:val="18"/>
                <w:szCs w:val="18"/>
              </w:rPr>
              <w:t>50.2</w:t>
            </w:r>
            <w:r w:rsidR="003D374C">
              <w:rPr>
                <w:noProof/>
                <w:sz w:val="18"/>
                <w:szCs w:val="18"/>
              </w:rPr>
              <w:t>% vs.</w:t>
            </w:r>
            <w:r w:rsidR="003D374C" w:rsidRPr="003D374C">
              <w:rPr>
                <w:noProof/>
                <w:sz w:val="18"/>
                <w:szCs w:val="18"/>
              </w:rPr>
              <w:t xml:space="preserve"> 67.0</w:t>
            </w:r>
            <w:r w:rsidR="003D374C">
              <w:rPr>
                <w:noProof/>
                <w:sz w:val="18"/>
                <w:szCs w:val="18"/>
              </w:rPr>
              <w:t>%, p &lt; 0.001</w:t>
            </w:r>
          </w:p>
        </w:tc>
        <w:tc>
          <w:tcPr>
            <w:tcW w:w="0" w:type="auto"/>
            <w:tcBorders>
              <w:bottom w:val="none" w:sz="0" w:space="0" w:color="auto"/>
            </w:tcBorders>
          </w:tcPr>
          <w:p w14:paraId="206E66D0" w14:textId="3CB380A8" w:rsidR="00EE198B" w:rsidRDefault="00C00C35" w:rsidP="00C600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D vintage</w:t>
            </w:r>
          </w:p>
        </w:tc>
        <w:tc>
          <w:tcPr>
            <w:tcW w:w="0" w:type="auto"/>
            <w:tcBorders>
              <w:bottom w:val="none" w:sz="0" w:space="0" w:color="auto"/>
            </w:tcBorders>
          </w:tcPr>
          <w:p w14:paraId="466AEADE" w14:textId="0BEAAE60" w:rsidR="00EE198B" w:rsidRDefault="00C00C35" w:rsidP="0005249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83)","plainTextFormattedCitation":"(183)","previouslyFormattedCitation":"(182)"},"properties":{"noteIndex":0},"schema":"https://github.com/citation-style-language/schema/raw/master/csl-citation.json"}</w:instrText>
            </w:r>
            <w:r>
              <w:rPr>
                <w:sz w:val="18"/>
                <w:szCs w:val="18"/>
              </w:rPr>
              <w:fldChar w:fldCharType="separate"/>
            </w:r>
            <w:r w:rsidR="00AD4602" w:rsidRPr="00AD4602">
              <w:rPr>
                <w:noProof/>
                <w:sz w:val="18"/>
                <w:szCs w:val="18"/>
              </w:rPr>
              <w:t>(183)</w:t>
            </w:r>
            <w:r>
              <w:rPr>
                <w:sz w:val="18"/>
                <w:szCs w:val="18"/>
              </w:rPr>
              <w:fldChar w:fldCharType="end"/>
            </w:r>
          </w:p>
        </w:tc>
      </w:tr>
      <w:tr w:rsidR="00013607" w:rsidRPr="0001000C" w14:paraId="64C0E02F" w14:textId="77777777" w:rsidTr="00C03F5E">
        <w:tc>
          <w:tcPr>
            <w:cnfStyle w:val="001000000000" w:firstRow="0" w:lastRow="0" w:firstColumn="1" w:lastColumn="0" w:oddVBand="0" w:evenVBand="0" w:oddHBand="0" w:evenHBand="0" w:firstRowFirstColumn="0" w:firstRowLastColumn="0" w:lastRowFirstColumn="0" w:lastRowLastColumn="0"/>
            <w:tcW w:w="0" w:type="auto"/>
          </w:tcPr>
          <w:p w14:paraId="6925EDBA" w14:textId="2027979B" w:rsidR="00013607" w:rsidRDefault="00013607" w:rsidP="00013607">
            <w:pPr>
              <w:rPr>
                <w:sz w:val="18"/>
                <w:szCs w:val="18"/>
              </w:rPr>
            </w:pPr>
            <w:r>
              <w:rPr>
                <w:sz w:val="18"/>
                <w:szCs w:val="18"/>
              </w:rPr>
              <w:t xml:space="preserve">Yoshikawa </w:t>
            </w:r>
            <w:r w:rsidRPr="007D4C4D">
              <w:rPr>
                <w:i/>
                <w:sz w:val="18"/>
                <w:szCs w:val="18"/>
              </w:rPr>
              <w:t>et al.</w:t>
            </w:r>
          </w:p>
        </w:tc>
        <w:tc>
          <w:tcPr>
            <w:tcW w:w="0" w:type="auto"/>
          </w:tcPr>
          <w:p w14:paraId="6F1DE37E" w14:textId="29EFCF01" w:rsidR="00013607" w:rsidRPr="00FA1172"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sidRPr="007D4C4D">
              <w:rPr>
                <w:sz w:val="18"/>
                <w:szCs w:val="18"/>
              </w:rPr>
              <w:t>23504408</w:t>
            </w:r>
          </w:p>
        </w:tc>
        <w:tc>
          <w:tcPr>
            <w:tcW w:w="0" w:type="auto"/>
          </w:tcPr>
          <w:p w14:paraId="68AD3A54" w14:textId="6FE52DF4"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8A39589" w14:textId="4620EC9D"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6AC8DA0" w14:textId="7822305A"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4C1F954" w14:textId="52A5ED6C"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50871349" w14:textId="25F4B64A"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8FBB674" w14:textId="3DBCBA98" w:rsidR="00013607" w:rsidRDefault="00013607" w:rsidP="00013607">
            <w:pP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1B935F4D" w14:textId="5E528965"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otype of T-138C, C</w:t>
            </w:r>
            <w:r w:rsidR="00275049">
              <w:rPr>
                <w:sz w:val="18"/>
                <w:szCs w:val="18"/>
              </w:rPr>
              <w:t>T</w:t>
            </w:r>
            <w:r>
              <w:rPr>
                <w:sz w:val="18"/>
                <w:szCs w:val="18"/>
              </w:rPr>
              <w:t>/TT genotype predicts AACVS</w:t>
            </w:r>
          </w:p>
        </w:tc>
        <w:tc>
          <w:tcPr>
            <w:tcW w:w="0" w:type="auto"/>
          </w:tcPr>
          <w:p w14:paraId="7FBBDAAB" w14:textId="722CE695" w:rsidR="00013607" w:rsidRDefault="00013607"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4F7482">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58)","plainTextFormattedCitation":"(58)","previouslyFormattedCitation":"(58)"},"properties":{"noteIndex":0},"schema":"https://github.com/citation-style-language/schema/raw/master/csl-citation.json"}</w:instrText>
            </w:r>
            <w:r>
              <w:rPr>
                <w:sz w:val="18"/>
                <w:szCs w:val="18"/>
              </w:rPr>
              <w:fldChar w:fldCharType="separate"/>
            </w:r>
            <w:r w:rsidRPr="007D4C4D">
              <w:rPr>
                <w:noProof/>
                <w:sz w:val="18"/>
                <w:szCs w:val="18"/>
              </w:rPr>
              <w:t>(58)</w:t>
            </w:r>
            <w:r>
              <w:rPr>
                <w:sz w:val="18"/>
                <w:szCs w:val="18"/>
              </w:rPr>
              <w:fldChar w:fldCharType="end"/>
            </w:r>
          </w:p>
        </w:tc>
      </w:tr>
      <w:tr w:rsidR="00C03F5E" w:rsidRPr="0001000C" w14:paraId="4C84931B" w14:textId="77777777" w:rsidTr="004302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3B3F62DE" w14:textId="365C7266" w:rsidR="00C03F5E" w:rsidRDefault="00120CB9" w:rsidP="00013607">
            <w:pPr>
              <w:rPr>
                <w:sz w:val="18"/>
                <w:szCs w:val="18"/>
              </w:rPr>
            </w:pPr>
            <w:r>
              <w:rPr>
                <w:sz w:val="18"/>
                <w:szCs w:val="18"/>
              </w:rPr>
              <w:t xml:space="preserve">Chao </w:t>
            </w:r>
            <w:r w:rsidRPr="00120CB9">
              <w:rPr>
                <w:i/>
                <w:sz w:val="18"/>
                <w:szCs w:val="18"/>
              </w:rPr>
              <w:t>et al.</w:t>
            </w:r>
          </w:p>
        </w:tc>
        <w:tc>
          <w:tcPr>
            <w:tcW w:w="0" w:type="auto"/>
            <w:tcBorders>
              <w:bottom w:val="none" w:sz="0" w:space="0" w:color="auto"/>
            </w:tcBorders>
          </w:tcPr>
          <w:p w14:paraId="09C0BBDD" w14:textId="1DD70301" w:rsidR="00C03F5E" w:rsidRPr="007D4C4D"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sidRPr="00120CB9">
              <w:rPr>
                <w:sz w:val="18"/>
                <w:szCs w:val="18"/>
              </w:rPr>
              <w:t>30646802</w:t>
            </w:r>
          </w:p>
        </w:tc>
        <w:tc>
          <w:tcPr>
            <w:tcW w:w="0" w:type="auto"/>
            <w:tcBorders>
              <w:bottom w:val="none" w:sz="0" w:space="0" w:color="auto"/>
            </w:tcBorders>
          </w:tcPr>
          <w:p w14:paraId="41F3BF43" w14:textId="0D4A4095"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3EFD4D19" w14:textId="3DD9FD2B"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Borders>
              <w:bottom w:val="none" w:sz="0" w:space="0" w:color="auto"/>
            </w:tcBorders>
          </w:tcPr>
          <w:p w14:paraId="1683972B" w14:textId="7037D04F"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Borders>
              <w:bottom w:val="none" w:sz="0" w:space="0" w:color="auto"/>
            </w:tcBorders>
          </w:tcPr>
          <w:p w14:paraId="514B135A" w14:textId="1A76720F"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3</w:t>
            </w:r>
          </w:p>
        </w:tc>
        <w:tc>
          <w:tcPr>
            <w:tcW w:w="0" w:type="auto"/>
            <w:tcBorders>
              <w:bottom w:val="none" w:sz="0" w:space="0" w:color="auto"/>
            </w:tcBorders>
          </w:tcPr>
          <w:p w14:paraId="48324F84" w14:textId="74708F4B" w:rsidR="00C03F5E" w:rsidRDefault="00C03F5E"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none" w:sz="0" w:space="0" w:color="auto"/>
            </w:tcBorders>
          </w:tcPr>
          <w:p w14:paraId="4D216367" w14:textId="7ED25BAF" w:rsidR="00C03F5E" w:rsidRDefault="00C03F5E"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w:t>
            </w:r>
            <w:r w:rsidR="00B71868">
              <w:rPr>
                <w:noProof/>
                <w:sz w:val="18"/>
                <w:szCs w:val="18"/>
              </w:rPr>
              <w:t xml:space="preserve">with high vs. low miRNA-125b: </w:t>
            </w:r>
            <w:r>
              <w:rPr>
                <w:noProof/>
                <w:sz w:val="18"/>
                <w:szCs w:val="18"/>
              </w:rPr>
              <w:t>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Borders>
              <w:bottom w:val="none" w:sz="0" w:space="0" w:color="auto"/>
            </w:tcBorders>
          </w:tcPr>
          <w:p w14:paraId="14EF4834" w14:textId="4EA99C6D" w:rsidR="00C03F5E" w:rsidRDefault="00B71868" w:rsidP="00013607">
            <w:pP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t>miRNA-125b</w:t>
            </w:r>
          </w:p>
        </w:tc>
        <w:tc>
          <w:tcPr>
            <w:tcW w:w="0" w:type="auto"/>
            <w:tcBorders>
              <w:bottom w:val="none" w:sz="0" w:space="0" w:color="auto"/>
            </w:tcBorders>
          </w:tcPr>
          <w:p w14:paraId="3AB1A7F1" w14:textId="779D9B75" w:rsidR="00C03F5E" w:rsidRDefault="00120CB9"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84)","plainTextFormattedCitation":"(184)","previouslyFormattedCitation":"(183)"},"properties":{"noteIndex":0},"schema":"https://github.com/citation-style-language/schema/raw/master/csl-citation.json"}</w:instrText>
            </w:r>
            <w:r>
              <w:rPr>
                <w:sz w:val="18"/>
                <w:szCs w:val="18"/>
              </w:rPr>
              <w:fldChar w:fldCharType="separate"/>
            </w:r>
            <w:r w:rsidR="00AD4602" w:rsidRPr="00AD4602">
              <w:rPr>
                <w:noProof/>
                <w:sz w:val="18"/>
                <w:szCs w:val="18"/>
              </w:rPr>
              <w:t>(184)</w:t>
            </w:r>
            <w:r>
              <w:rPr>
                <w:sz w:val="18"/>
                <w:szCs w:val="18"/>
              </w:rPr>
              <w:fldChar w:fldCharType="end"/>
            </w:r>
          </w:p>
        </w:tc>
      </w:tr>
      <w:tr w:rsidR="004302D6" w:rsidRPr="0001000C" w14:paraId="7CE7DBA7" w14:textId="77777777" w:rsidTr="00EB62A1">
        <w:tc>
          <w:tcPr>
            <w:cnfStyle w:val="001000000000" w:firstRow="0" w:lastRow="0" w:firstColumn="1" w:lastColumn="0" w:oddVBand="0" w:evenVBand="0" w:oddHBand="0" w:evenHBand="0" w:firstRowFirstColumn="0" w:firstRowLastColumn="0" w:lastRowFirstColumn="0" w:lastRowLastColumn="0"/>
            <w:tcW w:w="0" w:type="auto"/>
          </w:tcPr>
          <w:p w14:paraId="1195E0D8" w14:textId="7F15E621" w:rsidR="004302D6" w:rsidRDefault="00EB62A1" w:rsidP="00013607">
            <w:pP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3DDF6C7A" w14:textId="362C5404" w:rsidR="004302D6" w:rsidRPr="00120CB9"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sidRPr="00EB62A1">
              <w:rPr>
                <w:sz w:val="18"/>
                <w:szCs w:val="18"/>
              </w:rPr>
              <w:t>30833349</w:t>
            </w:r>
          </w:p>
        </w:tc>
        <w:tc>
          <w:tcPr>
            <w:tcW w:w="0" w:type="auto"/>
          </w:tcPr>
          <w:p w14:paraId="3F514C07" w14:textId="3D9D28F8" w:rsidR="004302D6"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2CDE7BDD" w14:textId="1E19F28D" w:rsidR="004302D6"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6E42A686" w14:textId="515DA735" w:rsidR="004302D6"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DFB4956" w14:textId="3EE05B30" w:rsidR="004302D6"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w:t>
            </w:r>
          </w:p>
        </w:tc>
        <w:tc>
          <w:tcPr>
            <w:tcW w:w="0" w:type="auto"/>
          </w:tcPr>
          <w:p w14:paraId="7C391605" w14:textId="6AEF71C8" w:rsidR="004302D6" w:rsidRDefault="004302D6"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50EBD58" w14:textId="59825802" w:rsidR="004302D6" w:rsidRDefault="00EB62A1" w:rsidP="00013607">
            <w:pP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1182B8CE" w14:textId="5FEA6CB2" w:rsidR="004302D6" w:rsidRDefault="00EB62A1" w:rsidP="00013607">
            <w:pP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5EF87686" w14:textId="63622DE9" w:rsidR="004302D6" w:rsidRDefault="00EB62A1" w:rsidP="0001360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85)","plainTextFormattedCitation":"(185)","previouslyFormattedCitation":"(184)"},"properties":{"noteIndex":0},"schema":"https://github.com/citation-style-language/schema/raw/master/csl-citation.json"}</w:instrText>
            </w:r>
            <w:r>
              <w:rPr>
                <w:sz w:val="18"/>
                <w:szCs w:val="18"/>
              </w:rPr>
              <w:fldChar w:fldCharType="separate"/>
            </w:r>
            <w:r w:rsidR="00AD4602" w:rsidRPr="00AD4602">
              <w:rPr>
                <w:noProof/>
                <w:sz w:val="18"/>
                <w:szCs w:val="18"/>
              </w:rPr>
              <w:t>(185)</w:t>
            </w:r>
            <w:r>
              <w:rPr>
                <w:sz w:val="18"/>
                <w:szCs w:val="18"/>
              </w:rPr>
              <w:fldChar w:fldCharType="end"/>
            </w:r>
          </w:p>
        </w:tc>
      </w:tr>
      <w:tr w:rsidR="00EB62A1" w:rsidRPr="0001000C" w14:paraId="21F40553" w14:textId="77777777" w:rsidTr="000537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8" w:space="0" w:color="auto"/>
            </w:tcBorders>
          </w:tcPr>
          <w:p w14:paraId="285ECDBF" w14:textId="7CDB79ED" w:rsidR="00EB62A1" w:rsidRDefault="00AA6DE4" w:rsidP="00013607">
            <w:pP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Borders>
              <w:bottom w:val="single" w:sz="18" w:space="0" w:color="auto"/>
            </w:tcBorders>
          </w:tcPr>
          <w:p w14:paraId="5807DBE5" w14:textId="7A8B1ECD" w:rsidR="00EB62A1" w:rsidRPr="00120CB9"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sidRPr="00AA6DE4">
              <w:rPr>
                <w:sz w:val="18"/>
                <w:szCs w:val="18"/>
              </w:rPr>
              <w:t>32394910</w:t>
            </w:r>
          </w:p>
        </w:tc>
        <w:tc>
          <w:tcPr>
            <w:tcW w:w="0" w:type="auto"/>
            <w:tcBorders>
              <w:bottom w:val="single" w:sz="18" w:space="0" w:color="auto"/>
            </w:tcBorders>
          </w:tcPr>
          <w:p w14:paraId="408BD348" w14:textId="3113A2A5"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Borders>
              <w:bottom w:val="single" w:sz="18" w:space="0" w:color="auto"/>
            </w:tcBorders>
          </w:tcPr>
          <w:p w14:paraId="4F354AFF" w14:textId="69F03F73"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Borders>
              <w:bottom w:val="single" w:sz="18" w:space="0" w:color="auto"/>
            </w:tcBorders>
          </w:tcPr>
          <w:p w14:paraId="4A8AEA4F" w14:textId="5241B220"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Borders>
              <w:bottom w:val="single" w:sz="18" w:space="0" w:color="auto"/>
            </w:tcBorders>
          </w:tcPr>
          <w:p w14:paraId="4E4BB217" w14:textId="127A7418"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w:t>
            </w:r>
          </w:p>
        </w:tc>
        <w:tc>
          <w:tcPr>
            <w:tcW w:w="0" w:type="auto"/>
            <w:tcBorders>
              <w:bottom w:val="single" w:sz="18" w:space="0" w:color="auto"/>
            </w:tcBorders>
          </w:tcPr>
          <w:p w14:paraId="48FBEA95" w14:textId="456A74F9"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Borders>
              <w:bottom w:val="single" w:sz="18" w:space="0" w:color="auto"/>
            </w:tcBorders>
          </w:tcPr>
          <w:p w14:paraId="036321E3" w14:textId="185248FD" w:rsidR="00EB62A1" w:rsidRDefault="00AA6DE4"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Borders>
              <w:bottom w:val="single" w:sz="18" w:space="0" w:color="auto"/>
            </w:tcBorders>
          </w:tcPr>
          <w:p w14:paraId="0D17A715" w14:textId="1E7D15F4" w:rsidR="00EB62A1" w:rsidRDefault="00AA6DE4" w:rsidP="00013607">
            <w:pP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PHTN</w:t>
            </w:r>
          </w:p>
        </w:tc>
        <w:tc>
          <w:tcPr>
            <w:tcW w:w="0" w:type="auto"/>
            <w:tcBorders>
              <w:bottom w:val="single" w:sz="18" w:space="0" w:color="auto"/>
            </w:tcBorders>
          </w:tcPr>
          <w:p w14:paraId="5F718B25" w14:textId="3DC5FBF3" w:rsidR="00EB62A1" w:rsidRDefault="00AA6DE4" w:rsidP="0001360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D4602">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6)","plainTextFormattedCitation":"(186)","previouslyFormattedCitation":"(185)"},"properties":{"noteIndex":0},"schema":"https://github.com/citation-style-language/schema/raw/master/csl-citation.json"}</w:instrText>
            </w:r>
            <w:r>
              <w:rPr>
                <w:sz w:val="18"/>
                <w:szCs w:val="18"/>
              </w:rPr>
              <w:fldChar w:fldCharType="separate"/>
            </w:r>
            <w:r w:rsidR="00AD4602" w:rsidRPr="00AD4602">
              <w:rPr>
                <w:noProof/>
                <w:sz w:val="18"/>
                <w:szCs w:val="18"/>
              </w:rPr>
              <w:t>(186)</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rPr>
          <w:lang w:eastAsia="ja-JP"/>
        </w:rPr>
      </w:pPr>
      <w:r>
        <w:rPr>
          <w:lang w:eastAsia="ja-JP"/>
        </w:rPr>
        <w:lastRenderedPageBreak/>
        <w:t xml:space="preserve">Table 4. </w:t>
      </w:r>
      <w:r w:rsidR="00F978A1">
        <w:rPr>
          <w:lang w:eastAsia="ja-JP"/>
        </w:rPr>
        <w:t>A</w:t>
      </w:r>
      <w:r>
        <w:rPr>
          <w:lang w:eastAsia="ja-JP"/>
        </w:rPr>
        <w:t xml:space="preserve">djusted risk of complications of </w:t>
      </w:r>
      <w:r w:rsidR="00480D2F">
        <w:rPr>
          <w:lang w:eastAsia="ja-JP"/>
        </w:rPr>
        <w:t>vascular calcification or gender difference</w:t>
      </w:r>
    </w:p>
    <w:tbl>
      <w:tblPr>
        <w:tblStyle w:val="2"/>
        <w:tblW w:w="5000" w:type="pct"/>
        <w:tblBorders>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0A56EE5" w14:textId="77777777" w:rsidR="005C686B" w:rsidRPr="0001000C" w:rsidRDefault="005C686B" w:rsidP="00154AB9">
            <w:pPr>
              <w:rPr>
                <w:sz w:val="18"/>
                <w:szCs w:val="18"/>
                <w:lang w:eastAsia="ja-JP"/>
              </w:rPr>
            </w:pPr>
            <w:r w:rsidRPr="0001000C">
              <w:rPr>
                <w:sz w:val="18"/>
                <w:szCs w:val="18"/>
                <w:lang w:eastAsia="ja-JP"/>
              </w:rPr>
              <w:t>Ref</w:t>
            </w:r>
          </w:p>
        </w:tc>
        <w:tc>
          <w:tcPr>
            <w:tcW w:w="226" w:type="pct"/>
            <w:tcBorders>
              <w:left w:val="single" w:sz="4"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Time</w:t>
            </w:r>
          </w:p>
        </w:tc>
        <w:tc>
          <w:tcPr>
            <w:tcW w:w="161" w:type="pct"/>
            <w:tcBorders>
              <w:left w:val="single" w:sz="4"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roofErr w:type="spellStart"/>
            <w:r w:rsidRPr="0001000C">
              <w:rPr>
                <w:sz w:val="18"/>
                <w:szCs w:val="18"/>
                <w:lang w:eastAsia="ja-JP"/>
              </w:rPr>
              <w:t>doi</w:t>
            </w:r>
            <w:proofErr w:type="spellEnd"/>
          </w:p>
        </w:tc>
        <w:tc>
          <w:tcPr>
            <w:tcW w:w="226" w:type="pct"/>
            <w:tcBorders>
              <w:left w:val="single" w:sz="4"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PMID</w:t>
            </w:r>
          </w:p>
        </w:tc>
        <w:tc>
          <w:tcPr>
            <w:tcW w:w="322" w:type="pct"/>
            <w:tcBorders>
              <w:left w:val="single" w:sz="4"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untry</w:t>
            </w:r>
          </w:p>
        </w:tc>
        <w:tc>
          <w:tcPr>
            <w:tcW w:w="354" w:type="pct"/>
            <w:tcBorders>
              <w:left w:val="single" w:sz="4"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Relation</w:t>
            </w:r>
          </w:p>
        </w:tc>
        <w:tc>
          <w:tcPr>
            <w:tcW w:w="355" w:type="pct"/>
            <w:tcBorders>
              <w:left w:val="single" w:sz="4"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Variable</w:t>
            </w:r>
          </w:p>
        </w:tc>
        <w:tc>
          <w:tcPr>
            <w:tcW w:w="1837" w:type="pct"/>
            <w:tcBorders>
              <w:left w:val="single" w:sz="4"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p>
        </w:tc>
        <w:tc>
          <w:tcPr>
            <w:tcW w:w="194" w:type="pct"/>
            <w:tcBorders>
              <w:left w:val="single" w:sz="4"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Gender</w:t>
            </w:r>
          </w:p>
        </w:tc>
        <w:tc>
          <w:tcPr>
            <w:tcW w:w="419" w:type="pct"/>
            <w:tcBorders>
              <w:left w:val="single" w:sz="4"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alcification</w:t>
            </w:r>
          </w:p>
        </w:tc>
        <w:tc>
          <w:tcPr>
            <w:tcW w:w="258" w:type="pct"/>
            <w:tcBorders>
              <w:left w:val="single" w:sz="4"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omplications</w:t>
            </w:r>
          </w:p>
        </w:tc>
        <w:tc>
          <w:tcPr>
            <w:tcW w:w="225" w:type="pct"/>
            <w:tcBorders>
              <w:left w:val="single" w:sz="4"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CKD stages</w:t>
            </w:r>
          </w:p>
        </w:tc>
        <w:tc>
          <w:tcPr>
            <w:tcW w:w="229" w:type="pct"/>
            <w:tcBorders>
              <w:left w:val="single" w:sz="4"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lang w:eastAsia="ja-JP"/>
              </w:rPr>
            </w:pPr>
            <w:r w:rsidRPr="0001000C">
              <w:rPr>
                <w:sz w:val="18"/>
                <w:szCs w:val="18"/>
                <w:lang w:eastAsia="ja-JP"/>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390C78E9" w:rsidR="00D533B1" w:rsidRPr="0001000C" w:rsidRDefault="00D533B1" w:rsidP="00D533B1">
            <w:pPr>
              <w:rPr>
                <w:sz w:val="18"/>
                <w:szCs w:val="18"/>
              </w:rPr>
            </w:pPr>
            <w:r w:rsidRPr="0001000C">
              <w:rPr>
                <w:sz w:val="18"/>
                <w:szCs w:val="18"/>
              </w:rPr>
              <w:fldChar w:fldCharType="begin" w:fldLock="1"/>
            </w:r>
            <w:r w:rsidR="00AD4602">
              <w:rPr>
                <w:sz w:val="18"/>
                <w:szCs w:val="18"/>
                <w:lang w:eastAsia="ja-JP"/>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187)","plainTextFormattedCitation":"(187)","previouslyFormattedCitation":"(186)"},"properties":{"noteIndex":0},"schema":"https://github.com/citation-style-language/schema/raw/master/csl-citation.json"}</w:instrText>
            </w:r>
            <w:r w:rsidRPr="0001000C">
              <w:rPr>
                <w:sz w:val="18"/>
                <w:szCs w:val="18"/>
              </w:rPr>
              <w:fldChar w:fldCharType="separate"/>
            </w:r>
            <w:r w:rsidR="00AD4602" w:rsidRPr="00AD4602">
              <w:rPr>
                <w:noProof/>
                <w:sz w:val="18"/>
                <w:szCs w:val="18"/>
              </w:rPr>
              <w:t>(187)</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65EBF19A" w:rsidR="00D533B1" w:rsidRPr="0001000C" w:rsidRDefault="00D533B1" w:rsidP="00D533B1">
            <w:pPr>
              <w:rPr>
                <w:sz w:val="18"/>
                <w:szCs w:val="18"/>
              </w:rPr>
            </w:pPr>
            <w:r w:rsidRPr="0001000C">
              <w:rPr>
                <w:sz w:val="18"/>
                <w:szCs w:val="18"/>
              </w:rPr>
              <w:fldChar w:fldCharType="begin" w:fldLock="1"/>
            </w:r>
            <w:r w:rsidR="0068305E">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66A6D36E" w:rsidR="00D533B1" w:rsidRPr="0001000C" w:rsidRDefault="00D533B1" w:rsidP="00D533B1">
            <w:pPr>
              <w:rPr>
                <w:sz w:val="18"/>
                <w:szCs w:val="18"/>
              </w:rPr>
            </w:pPr>
            <w:r w:rsidRPr="0001000C">
              <w:rPr>
                <w:sz w:val="18"/>
                <w:szCs w:val="18"/>
              </w:rPr>
              <w:fldChar w:fldCharType="begin" w:fldLock="1"/>
            </w:r>
            <w:r w:rsidR="00AD4602">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188)","plainTextFormattedCitation":"(188)","previouslyFormattedCitation":"(187)"},"properties":{"noteIndex":0},"schema":"https://github.com/citation-style-language/schema/raw/master/csl-citation.json"}</w:instrText>
            </w:r>
            <w:r w:rsidRPr="0001000C">
              <w:rPr>
                <w:sz w:val="18"/>
                <w:szCs w:val="18"/>
              </w:rPr>
              <w:fldChar w:fldCharType="separate"/>
            </w:r>
            <w:r w:rsidR="00AD4602" w:rsidRPr="00AD4602">
              <w:rPr>
                <w:noProof/>
                <w:sz w:val="18"/>
                <w:szCs w:val="18"/>
              </w:rPr>
              <w:t>(188)</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628C69DD" w:rsidR="00D533B1" w:rsidRPr="0001000C" w:rsidRDefault="00D533B1" w:rsidP="00D533B1">
            <w:pPr>
              <w:rPr>
                <w:sz w:val="18"/>
                <w:szCs w:val="18"/>
                <w:lang w:eastAsia="ja-JP"/>
              </w:rPr>
            </w:pPr>
            <w:r>
              <w:rPr>
                <w:sz w:val="18"/>
                <w:szCs w:val="18"/>
              </w:rPr>
              <w:fldChar w:fldCharType="begin" w:fldLock="1"/>
            </w:r>
            <w:r w:rsidR="00AD4602">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75)","plainTextFormattedCitation":"(75)","previouslyFormattedCitation":"(188)"},"properties":{"noteIndex":0},"schema":"https://github.com/citation-style-language/schema/raw/master/csl-citation.json"}</w:instrText>
            </w:r>
            <w:r>
              <w:rPr>
                <w:sz w:val="18"/>
                <w:szCs w:val="18"/>
              </w:rPr>
              <w:fldChar w:fldCharType="separate"/>
            </w:r>
            <w:r w:rsidR="00AD4602" w:rsidRPr="00AD4602">
              <w:rPr>
                <w:noProof/>
                <w:sz w:val="18"/>
                <w:szCs w:val="18"/>
                <w:lang w:eastAsia="ja-JP"/>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94742">
              <w:rPr>
                <w:sz w:val="18"/>
                <w:szCs w:val="18"/>
                <w:lang w:eastAsia="ja-JP"/>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354 </w:t>
            </w:r>
            <w:r>
              <w:rPr>
                <w:sz w:val="18"/>
                <w:szCs w:val="18"/>
                <w:lang w:eastAsia="ja-JP"/>
              </w:rPr>
              <w:t>(</w:t>
            </w:r>
            <w:r w:rsidRPr="00A94742">
              <w:rPr>
                <w:sz w:val="18"/>
                <w:szCs w:val="18"/>
                <w:lang w:eastAsia="ja-JP"/>
              </w:rPr>
              <w:t>1.371 – 4.042</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2.497 </w:t>
            </w:r>
            <w:r>
              <w:rPr>
                <w:sz w:val="18"/>
                <w:szCs w:val="18"/>
                <w:lang w:eastAsia="ja-JP"/>
              </w:rPr>
              <w:t>(</w:t>
            </w:r>
            <w:r w:rsidRPr="00A94742">
              <w:rPr>
                <w:sz w:val="18"/>
                <w:szCs w:val="18"/>
                <w:lang w:eastAsia="ja-JP"/>
              </w:rPr>
              <w:t>1.237 – 5.043</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HR </w:t>
            </w:r>
            <w:r w:rsidRPr="00A94742">
              <w:rPr>
                <w:sz w:val="18"/>
                <w:szCs w:val="18"/>
                <w:lang w:eastAsia="ja-JP"/>
              </w:rPr>
              <w:t xml:space="preserve">1.604 </w:t>
            </w:r>
            <w:r>
              <w:rPr>
                <w:sz w:val="18"/>
                <w:szCs w:val="18"/>
                <w:lang w:eastAsia="ja-JP"/>
              </w:rPr>
              <w:t>(</w:t>
            </w:r>
            <w:r w:rsidRPr="00A94742">
              <w:rPr>
                <w:sz w:val="18"/>
                <w:szCs w:val="18"/>
                <w:lang w:eastAsia="ja-JP"/>
              </w:rPr>
              <w:t>1.058 – 2.431</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422A993" w:rsidR="00D533B1" w:rsidRPr="0001000C" w:rsidRDefault="00D533B1" w:rsidP="00D533B1">
            <w:pPr>
              <w:rPr>
                <w:sz w:val="18"/>
                <w:szCs w:val="18"/>
                <w:lang w:eastAsia="ja-JP"/>
              </w:rPr>
            </w:pPr>
            <w:r>
              <w:rPr>
                <w:sz w:val="18"/>
                <w:szCs w:val="18"/>
              </w:rPr>
              <w:fldChar w:fldCharType="begin" w:fldLock="1"/>
            </w:r>
            <w:r w:rsidR="00AD4602">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79)","plainTextFormattedCitation":"(79)","previouslyFormattedCitation":"(78)"},"properties":{"noteIndex":0},"schema":"https://github.com/citation-style-language/schema/raw/master/csl-citation.json"}</w:instrText>
            </w:r>
            <w:r>
              <w:rPr>
                <w:sz w:val="18"/>
                <w:szCs w:val="18"/>
              </w:rPr>
              <w:fldChar w:fldCharType="separate"/>
            </w:r>
            <w:r w:rsidR="00AD4602" w:rsidRPr="00AD4602">
              <w:rPr>
                <w:noProof/>
                <w:sz w:val="18"/>
                <w:szCs w:val="18"/>
                <w:lang w:eastAsia="ja-JP"/>
              </w:rPr>
              <w:t>(7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389FBD56" w:rsidR="00D533B1" w:rsidRPr="0001000C" w:rsidRDefault="00D533B1" w:rsidP="00D533B1">
            <w:pPr>
              <w:rPr>
                <w:sz w:val="18"/>
                <w:szCs w:val="18"/>
              </w:rPr>
            </w:pPr>
            <w:r>
              <w:rPr>
                <w:sz w:val="18"/>
                <w:szCs w:val="18"/>
              </w:rPr>
              <w:lastRenderedPageBreak/>
              <w:fldChar w:fldCharType="begin" w:fldLock="1"/>
            </w:r>
            <w:r w:rsidR="00E316CE">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89)","plainTextFormattedCitation":"(189)","previouslyFormattedCitation":"(189)"},"properties":{"noteIndex":0},"schema":"https://github.com/citation-style-language/schema/raw/master/csl-citation.json"}</w:instrText>
            </w:r>
            <w:r>
              <w:rPr>
                <w:sz w:val="18"/>
                <w:szCs w:val="18"/>
              </w:rPr>
              <w:fldChar w:fldCharType="separate"/>
            </w:r>
            <w:r w:rsidR="00AA6DE4" w:rsidRPr="00AA6DE4">
              <w:rPr>
                <w:noProof/>
                <w:sz w:val="18"/>
                <w:szCs w:val="18"/>
                <w:lang w:eastAsia="ja-JP"/>
              </w:rPr>
              <w:t>(18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6339055B" w:rsidR="00D533B1" w:rsidRPr="0001000C" w:rsidRDefault="00D533B1" w:rsidP="00D533B1">
            <w:pPr>
              <w:rPr>
                <w:sz w:val="18"/>
                <w:szCs w:val="18"/>
              </w:rPr>
            </w:pPr>
            <w:r>
              <w:rPr>
                <w:sz w:val="18"/>
                <w:szCs w:val="18"/>
              </w:rPr>
              <w:fldChar w:fldCharType="begin" w:fldLock="1"/>
            </w:r>
            <w:r w:rsidR="00AD4602">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2)","plainTextFormattedCitation":"(182)","previouslyFormattedCitation":"(181)"},"properties":{"noteIndex":0},"schema":"https://github.com/citation-style-language/schema/raw/master/csl-citation.json"}</w:instrText>
            </w:r>
            <w:r>
              <w:rPr>
                <w:sz w:val="18"/>
                <w:szCs w:val="18"/>
              </w:rPr>
              <w:fldChar w:fldCharType="separate"/>
            </w:r>
            <w:r w:rsidR="00AD4602" w:rsidRPr="00AD4602">
              <w:rPr>
                <w:noProof/>
                <w:sz w:val="18"/>
                <w:szCs w:val="18"/>
                <w:lang w:eastAsia="ja-JP"/>
              </w:rPr>
              <w:t>(18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4581BE70" w:rsidR="00D533B1" w:rsidRPr="0001000C" w:rsidRDefault="00D533B1" w:rsidP="00D533B1">
            <w:pPr>
              <w:rPr>
                <w:sz w:val="18"/>
                <w:szCs w:val="18"/>
              </w:rPr>
            </w:pPr>
            <w:r>
              <w:rPr>
                <w:sz w:val="18"/>
                <w:szCs w:val="18"/>
              </w:rPr>
              <w:fldChar w:fldCharType="begin" w:fldLock="1"/>
            </w:r>
            <w:r w:rsidR="00E316CE">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0)","plainTextFormattedCitation":"(190)","previouslyFormattedCitation":"(190)"},"properties":{"noteIndex":0},"schema":"https://github.com/citation-style-language/schema/raw/master/csl-citation.json"}</w:instrText>
            </w:r>
            <w:r>
              <w:rPr>
                <w:sz w:val="18"/>
                <w:szCs w:val="18"/>
              </w:rPr>
              <w:fldChar w:fldCharType="separate"/>
            </w:r>
            <w:r w:rsidR="00AA6DE4" w:rsidRPr="00AA6DE4">
              <w:rPr>
                <w:noProof/>
                <w:sz w:val="18"/>
                <w:szCs w:val="18"/>
                <w:lang w:eastAsia="ja-JP"/>
              </w:rPr>
              <w:t>(19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1C6CFF14" w:rsidR="00D533B1" w:rsidRPr="0001000C" w:rsidRDefault="00D533B1" w:rsidP="00D533B1">
            <w:pPr>
              <w:rPr>
                <w:sz w:val="18"/>
                <w:szCs w:val="18"/>
              </w:rPr>
            </w:pPr>
            <w:r>
              <w:rPr>
                <w:sz w:val="18"/>
                <w:szCs w:val="18"/>
              </w:rPr>
              <w:fldChar w:fldCharType="begin" w:fldLock="1"/>
            </w:r>
            <w:r w:rsidR="00AD4602">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80)","plainTextFormattedCitation":"(180)","previouslyFormattedCitation":"(179)"},"properties":{"noteIndex":0},"schema":"https://github.com/citation-style-language/schema/raw/master/csl-citation.json"}</w:instrText>
            </w:r>
            <w:r>
              <w:rPr>
                <w:sz w:val="18"/>
                <w:szCs w:val="18"/>
              </w:rPr>
              <w:fldChar w:fldCharType="separate"/>
            </w:r>
            <w:r w:rsidR="00AD4602" w:rsidRPr="00AD4602">
              <w:rPr>
                <w:noProof/>
                <w:sz w:val="18"/>
                <w:szCs w:val="18"/>
              </w:rPr>
              <w:t>(18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75E0A88E" w:rsidR="00D533B1" w:rsidRPr="0001000C" w:rsidRDefault="00D533B1" w:rsidP="00D533B1">
            <w:pPr>
              <w:rPr>
                <w:sz w:val="18"/>
                <w:szCs w:val="18"/>
              </w:rPr>
            </w:pPr>
            <w:r>
              <w:rPr>
                <w:sz w:val="18"/>
                <w:szCs w:val="18"/>
              </w:rPr>
              <w:fldChar w:fldCharType="begin" w:fldLock="1"/>
            </w:r>
            <w:r w:rsidR="00E316CE">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note":"gender differences not discussed","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191)","plainTextFormattedCitation":"(191)","previouslyFormattedCitation":"(191)"},"properties":{"noteIndex":0},"schema":"https://github.com/citation-style-language/schema/raw/master/csl-citation.json"}</w:instrText>
            </w:r>
            <w:r>
              <w:rPr>
                <w:sz w:val="18"/>
                <w:szCs w:val="18"/>
              </w:rPr>
              <w:fldChar w:fldCharType="separate"/>
            </w:r>
            <w:r w:rsidR="00AA6DE4" w:rsidRPr="00AA6DE4">
              <w:rPr>
                <w:noProof/>
                <w:sz w:val="18"/>
                <w:szCs w:val="18"/>
              </w:rPr>
              <w:t>(19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7D101E50" w:rsidR="00D533B1" w:rsidRPr="0001000C" w:rsidRDefault="00D533B1" w:rsidP="00D533B1">
            <w:pPr>
              <w:rPr>
                <w:sz w:val="18"/>
                <w:szCs w:val="18"/>
              </w:rPr>
            </w:pPr>
            <w:r>
              <w:rPr>
                <w:sz w:val="18"/>
                <w:szCs w:val="18"/>
              </w:rPr>
              <w:fldChar w:fldCharType="begin" w:fldLock="1"/>
            </w:r>
            <w:r w:rsidR="00AD4602">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13)","plainTextFormattedCitation":"(113)","previouslyFormattedCitation":"(112)"},"properties":{"noteIndex":0},"schema":"https://github.com/citation-style-language/schema/raw/master/csl-citation.json"}</w:instrText>
            </w:r>
            <w:r>
              <w:rPr>
                <w:sz w:val="18"/>
                <w:szCs w:val="18"/>
              </w:rPr>
              <w:fldChar w:fldCharType="separate"/>
            </w:r>
            <w:r w:rsidR="00AD4602" w:rsidRPr="00AD4602">
              <w:rPr>
                <w:noProof/>
                <w:sz w:val="18"/>
                <w:szCs w:val="18"/>
              </w:rPr>
              <w:t>(1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2E0A784A" w:rsidR="00D533B1" w:rsidRPr="0001000C" w:rsidRDefault="00D533B1" w:rsidP="00D533B1">
            <w:pPr>
              <w:rPr>
                <w:sz w:val="18"/>
                <w:szCs w:val="18"/>
              </w:rPr>
            </w:pPr>
            <w:r>
              <w:rPr>
                <w:sz w:val="18"/>
                <w:szCs w:val="18"/>
              </w:rPr>
              <w:fldChar w:fldCharType="begin" w:fldLock="1"/>
            </w:r>
            <w:r w:rsidR="00E316CE">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note":"gender differences not discussed","page":"201-208","title":"Usefulness of pretransplant aortic arch calcification evaluation for kidney transplant outcome prediction in one year follow-up","type":"article-journal","volume":"40"},"uris":["http://www.mendeley.com/documents/?uuid=00014bf5-41ba-33a8-97dd-703785d8852e"]}],"mendeley":{"formattedCitation":"(192)","plainTextFormattedCitation":"(192)","previouslyFormattedCitation":"(192)"},"properties":{"noteIndex":0},"schema":"https://github.com/citation-style-language/schema/raw/master/csl-citation.json"}</w:instrText>
            </w:r>
            <w:r>
              <w:rPr>
                <w:sz w:val="18"/>
                <w:szCs w:val="18"/>
              </w:rPr>
              <w:fldChar w:fldCharType="separate"/>
            </w:r>
            <w:r w:rsidR="00AA6DE4" w:rsidRPr="00AA6DE4">
              <w:rPr>
                <w:noProof/>
                <w:sz w:val="18"/>
                <w:szCs w:val="18"/>
              </w:rPr>
              <w:t>(19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07D7DB62" w:rsidR="008C5740" w:rsidRPr="0001000C" w:rsidRDefault="008C5740" w:rsidP="008C5740">
            <w:pPr>
              <w:rPr>
                <w:sz w:val="18"/>
                <w:szCs w:val="18"/>
              </w:rPr>
            </w:pPr>
            <w:r>
              <w:rPr>
                <w:sz w:val="18"/>
                <w:szCs w:val="18"/>
              </w:rPr>
              <w:fldChar w:fldCharType="begin" w:fldLock="1"/>
            </w:r>
            <w:r w:rsidR="00AD4602">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93)","plainTextFormattedCitation":"(93)","previouslyFormattedCitation":"(92)"},"properties":{"noteIndex":0},"schema":"https://github.com/citation-style-language/schema/raw/master/csl-citation.json"}</w:instrText>
            </w:r>
            <w:r>
              <w:rPr>
                <w:sz w:val="18"/>
                <w:szCs w:val="18"/>
              </w:rPr>
              <w:fldChar w:fldCharType="separate"/>
            </w:r>
            <w:r w:rsidR="00AD4602" w:rsidRPr="00AD4602">
              <w:rPr>
                <w:noProof/>
                <w:sz w:val="18"/>
                <w:szCs w:val="18"/>
              </w:rPr>
              <w:t>(9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7458AD93"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193)","plainTextFormattedCitation":"(193)","previouslyFormattedCitation":"(193)"},"properties":{"noteIndex":0},"schema":"https://github.com/citation-style-language/schema/raw/master/csl-citation.json"}</w:instrText>
            </w:r>
            <w:r>
              <w:rPr>
                <w:sz w:val="18"/>
                <w:szCs w:val="18"/>
              </w:rPr>
              <w:fldChar w:fldCharType="separate"/>
            </w:r>
            <w:r w:rsidR="00AA6DE4" w:rsidRPr="00AA6DE4">
              <w:rPr>
                <w:noProof/>
                <w:sz w:val="18"/>
                <w:szCs w:val="18"/>
              </w:rPr>
              <w:t>(19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16D64252" w:rsidR="008C5740" w:rsidRPr="0001000C" w:rsidRDefault="008C5740" w:rsidP="008C5740">
            <w:pPr>
              <w:rPr>
                <w:sz w:val="18"/>
                <w:szCs w:val="18"/>
              </w:rPr>
            </w:pPr>
            <w:r>
              <w:rPr>
                <w:sz w:val="18"/>
                <w:szCs w:val="18"/>
              </w:rPr>
              <w:fldChar w:fldCharType="begin" w:fldLock="1"/>
            </w:r>
            <w:r w:rsidR="00AC4333">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AC4333" w:rsidRPr="00AC4333">
              <w:rPr>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2D587A74"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194)","plainTextFormattedCitation":"(194)","previouslyFormattedCitation":"(194)"},"properties":{"noteIndex":0},"schema":"https://github.com/citation-style-language/schema/raw/master/csl-citation.json"}</w:instrText>
            </w:r>
            <w:r>
              <w:rPr>
                <w:sz w:val="18"/>
                <w:szCs w:val="18"/>
              </w:rPr>
              <w:fldChar w:fldCharType="separate"/>
            </w:r>
            <w:r w:rsidR="00AA6DE4" w:rsidRPr="00AA6DE4">
              <w:rPr>
                <w:noProof/>
                <w:sz w:val="18"/>
                <w:szCs w:val="18"/>
              </w:rPr>
              <w:t>(19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142DF6E2" w:rsidR="008C5740" w:rsidRPr="0001000C" w:rsidRDefault="008C5740" w:rsidP="008C5740">
            <w:pPr>
              <w:rPr>
                <w:sz w:val="18"/>
                <w:szCs w:val="18"/>
              </w:rPr>
            </w:pPr>
            <w:r>
              <w:rPr>
                <w:sz w:val="18"/>
                <w:szCs w:val="18"/>
              </w:rPr>
              <w:fldChar w:fldCharType="begin" w:fldLock="1"/>
            </w:r>
            <w:r w:rsidR="00CA4AC9">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6)","plainTextFormattedCitation":"(6)","previouslyFormattedCitation":"(6)"},"properties":{"noteIndex":0},"schema":"https://github.com/citation-style-language/schema/raw/master/csl-citation.json"}</w:instrText>
            </w:r>
            <w:r>
              <w:rPr>
                <w:sz w:val="18"/>
                <w:szCs w:val="18"/>
              </w:rPr>
              <w:fldChar w:fldCharType="separate"/>
            </w:r>
            <w:r w:rsidR="002D034E" w:rsidRPr="002D034E">
              <w:rPr>
                <w:b/>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4A91C60" w:rsidR="008C5740" w:rsidRPr="0001000C" w:rsidRDefault="008C5740" w:rsidP="008C5740">
            <w:pPr>
              <w:rPr>
                <w:sz w:val="18"/>
                <w:szCs w:val="18"/>
              </w:rPr>
            </w:pPr>
            <w:r>
              <w:rPr>
                <w:sz w:val="18"/>
                <w:szCs w:val="18"/>
              </w:rPr>
              <w:fldChar w:fldCharType="begin" w:fldLock="1"/>
            </w:r>
            <w:r w:rsidR="00150CFC">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52)","plainTextFormattedCitation":"(52)","previouslyFormattedCitation":"(52)"},"properties":{"noteIndex":0},"schema":"https://github.com/citation-style-language/schema/raw/master/csl-citation.json"}</w:instrText>
            </w:r>
            <w:r>
              <w:rPr>
                <w:sz w:val="18"/>
                <w:szCs w:val="18"/>
              </w:rPr>
              <w:fldChar w:fldCharType="separate"/>
            </w:r>
            <w:r w:rsidR="004A4107" w:rsidRPr="004A4107">
              <w:rPr>
                <w:noProof/>
                <w:sz w:val="18"/>
                <w:szCs w:val="18"/>
              </w:rPr>
              <w:t>(5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10B4562D"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note":"gender differences not discussed","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195)","plainTextFormattedCitation":"(195)","previouslyFormattedCitation":"(195)"},"properties":{"noteIndex":0},"schema":"https://github.com/citation-style-language/schema/raw/master/csl-citation.json"}</w:instrText>
            </w:r>
            <w:r>
              <w:rPr>
                <w:sz w:val="18"/>
                <w:szCs w:val="18"/>
              </w:rPr>
              <w:fldChar w:fldCharType="separate"/>
            </w:r>
            <w:r w:rsidR="00AA6DE4" w:rsidRPr="00AA6DE4">
              <w:rPr>
                <w:noProof/>
                <w:sz w:val="18"/>
                <w:szCs w:val="18"/>
              </w:rPr>
              <w:t>(19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344ADF27" w:rsidR="008C5740" w:rsidRPr="0001000C" w:rsidRDefault="008C5740" w:rsidP="008C5740">
            <w:pPr>
              <w:rPr>
                <w:sz w:val="18"/>
                <w:szCs w:val="18"/>
              </w:rPr>
            </w:pPr>
            <w:r>
              <w:rPr>
                <w:sz w:val="18"/>
                <w:szCs w:val="18"/>
              </w:rPr>
              <w:lastRenderedPageBreak/>
              <w:fldChar w:fldCharType="begin" w:fldLock="1"/>
            </w:r>
            <w:r w:rsidR="00AD4602">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77)","plainTextFormattedCitation":"(177)","previouslyFormattedCitation":"(176)"},"properties":{"noteIndex":0},"schema":"https://github.com/citation-style-language/schema/raw/master/csl-citation.json"}</w:instrText>
            </w:r>
            <w:r>
              <w:rPr>
                <w:sz w:val="18"/>
                <w:szCs w:val="18"/>
              </w:rPr>
              <w:fldChar w:fldCharType="separate"/>
            </w:r>
            <w:r w:rsidR="00AD4602" w:rsidRPr="00AD4602">
              <w:rPr>
                <w:noProof/>
                <w:sz w:val="18"/>
                <w:szCs w:val="18"/>
              </w:rPr>
              <w:t>(17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37840A09"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note":"included","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196)","plainTextFormattedCitation":"(196)","previouslyFormattedCitation":"(196)"},"properties":{"noteIndex":0},"schema":"https://github.com/citation-style-language/schema/raw/master/csl-citation.json"}</w:instrText>
            </w:r>
            <w:r>
              <w:rPr>
                <w:sz w:val="18"/>
                <w:szCs w:val="18"/>
              </w:rPr>
              <w:fldChar w:fldCharType="separate"/>
            </w:r>
            <w:r w:rsidR="00AA6DE4" w:rsidRPr="00AA6DE4">
              <w:rPr>
                <w:noProof/>
                <w:sz w:val="18"/>
                <w:szCs w:val="18"/>
              </w:rPr>
              <w:t>(19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657031B" w:rsidR="008C5740" w:rsidRPr="0001000C" w:rsidRDefault="008C5740" w:rsidP="008C5740">
            <w:pPr>
              <w:rPr>
                <w:sz w:val="18"/>
                <w:szCs w:val="18"/>
              </w:rPr>
            </w:pPr>
            <w:r>
              <w:rPr>
                <w:sz w:val="18"/>
                <w:szCs w:val="18"/>
              </w:rPr>
              <w:fldChar w:fldCharType="begin" w:fldLock="1"/>
            </w:r>
            <w:r w:rsidR="00AD4602">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73)","plainTextFormattedCitation":"(173)","previouslyFormattedCitation":"(172)"},"properties":{"noteIndex":0},"schema":"https://github.com/citation-style-language/schema/raw/master/csl-citation.json"}</w:instrText>
            </w:r>
            <w:r>
              <w:rPr>
                <w:sz w:val="18"/>
                <w:szCs w:val="18"/>
              </w:rPr>
              <w:fldChar w:fldCharType="separate"/>
            </w:r>
            <w:r w:rsidR="00AD4602" w:rsidRPr="00AD4602">
              <w:rPr>
                <w:noProof/>
                <w:sz w:val="18"/>
                <w:szCs w:val="18"/>
              </w:rPr>
              <w:t>(1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3BA666EB" w:rsidR="008C5740" w:rsidRPr="0001000C" w:rsidRDefault="008C5740" w:rsidP="008C5740">
            <w:pPr>
              <w:rPr>
                <w:sz w:val="18"/>
                <w:szCs w:val="18"/>
              </w:rPr>
            </w:pPr>
            <w:r>
              <w:rPr>
                <w:sz w:val="18"/>
                <w:szCs w:val="18"/>
              </w:rPr>
              <w:fldChar w:fldCharType="begin" w:fldLock="1"/>
            </w:r>
            <w:r w:rsidR="00AD4602">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AD4602">
              <w:rPr>
                <w:rFonts w:hint="eastAsia"/>
                <w:sz w:val="18"/>
                <w:szCs w:val="18"/>
              </w:rPr>
              <w:instrText>es (N = 101), hs-CRP, fetuin-A, S-albumin, interleukin (IL)-6, and single nucleotide polymorphisms (SNPs) in the AHSG gene (N = 215) at amino acid positions Thr248Met (C</w:instrText>
            </w:r>
            <w:r w:rsidR="00AD4602">
              <w:rPr>
                <w:rFonts w:hint="eastAsia"/>
                <w:sz w:val="18"/>
                <w:szCs w:val="18"/>
              </w:rPr>
              <w:instrText>→</w:instrText>
            </w:r>
            <w:r w:rsidR="00AD4602">
              <w:rPr>
                <w:rFonts w:hint="eastAsia"/>
                <w:sz w:val="18"/>
                <w:szCs w:val="18"/>
              </w:rPr>
              <w:instrText>T), Thr256Ser (C</w:instrText>
            </w:r>
            <w:r w:rsidR="00AD4602">
              <w:rPr>
                <w:rFonts w:hint="eastAsia"/>
                <w:sz w:val="18"/>
                <w:szCs w:val="18"/>
              </w:rPr>
              <w:instrText>→</w:instrText>
            </w:r>
            <w:r w:rsidR="00AD4602">
              <w:rPr>
                <w:rFonts w:hint="eastAsia"/>
                <w:sz w:val="18"/>
                <w:szCs w:val="18"/>
              </w:rPr>
              <w:instrText>G), Asp276Asn (G</w:instrText>
            </w:r>
            <w:r w:rsidR="00AD4602">
              <w:rPr>
                <w:rFonts w:hint="eastAsia"/>
                <w:sz w:val="18"/>
                <w:szCs w:val="18"/>
              </w:rPr>
              <w:instrText>→</w:instrText>
            </w:r>
            <w:r w:rsidR="00AD4602">
              <w:rPr>
                <w:rFonts w:hint="eastAsia"/>
                <w:sz w:val="18"/>
                <w:szCs w:val="18"/>
              </w:rPr>
              <w:instrText>A), and Arg317Cys (C</w:instrText>
            </w:r>
            <w:r w:rsidR="00AD4602">
              <w:rPr>
                <w:rFonts w:hint="eastAsia"/>
                <w:sz w:val="18"/>
                <w:szCs w:val="18"/>
              </w:rPr>
              <w:instrText>→</w:instrText>
            </w:r>
            <w:r w:rsidR="00AD4602">
              <w:rPr>
                <w:rFonts w:hint="eastAsia"/>
                <w:sz w:val="18"/>
                <w:szCs w:val="18"/>
              </w:rPr>
              <w:instrText>T). Results. Both all-cause (P</w:instrText>
            </w:r>
            <w:r w:rsidR="00AD4602">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68)","plainTextFormattedCitation":"(168)","previouslyFormattedCitation":"(167)"},"properties":{"noteIndex":0},"schema":"https://github.com/citation-style-language/schema/raw/master/csl-citation.json"}</w:instrText>
            </w:r>
            <w:r>
              <w:rPr>
                <w:sz w:val="18"/>
                <w:szCs w:val="18"/>
              </w:rPr>
              <w:fldChar w:fldCharType="separate"/>
            </w:r>
            <w:r w:rsidR="00AD4602" w:rsidRPr="00AD4602">
              <w:rPr>
                <w:noProof/>
                <w:sz w:val="18"/>
                <w:szCs w:val="18"/>
              </w:rPr>
              <w:t>(1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6DA89177"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note":"gender differences not discussed","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197)","plainTextFormattedCitation":"(197)","previouslyFormattedCitation":"(197)"},"properties":{"noteIndex":0},"schema":"https://github.com/citation-style-language/schema/raw/master/csl-citation.json"}</w:instrText>
            </w:r>
            <w:r>
              <w:rPr>
                <w:sz w:val="18"/>
                <w:szCs w:val="18"/>
              </w:rPr>
              <w:fldChar w:fldCharType="separate"/>
            </w:r>
            <w:r w:rsidR="00AA6DE4" w:rsidRPr="00AA6DE4">
              <w:rPr>
                <w:noProof/>
                <w:sz w:val="18"/>
                <w:szCs w:val="18"/>
              </w:rPr>
              <w:t>(19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3400DAA5" w:rsidR="008C5740" w:rsidRPr="0001000C" w:rsidRDefault="008C5740" w:rsidP="008C5740">
            <w:pPr>
              <w:rPr>
                <w:sz w:val="18"/>
                <w:szCs w:val="18"/>
              </w:rPr>
            </w:pPr>
            <w:r>
              <w:rPr>
                <w:sz w:val="18"/>
                <w:szCs w:val="18"/>
              </w:rPr>
              <w:fldChar w:fldCharType="begin" w:fldLock="1"/>
            </w:r>
            <w:r w:rsidR="00E316CE">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note":"not vascular calcification","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198)","plainTextFormattedCitation":"(198)","previouslyFormattedCitation":"(198)"},"properties":{"noteIndex":0},"schema":"https://github.com/citation-style-language/schema/raw/master/csl-citation.json"}</w:instrText>
            </w:r>
            <w:r>
              <w:rPr>
                <w:sz w:val="18"/>
                <w:szCs w:val="18"/>
              </w:rPr>
              <w:fldChar w:fldCharType="separate"/>
            </w:r>
            <w:r w:rsidR="00AA6DE4" w:rsidRPr="00AA6DE4">
              <w:rPr>
                <w:noProof/>
                <w:sz w:val="18"/>
                <w:szCs w:val="18"/>
              </w:rPr>
              <w:t>(19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62F88FFF" w14:textId="10ABDD7F" w:rsidR="00AD4602" w:rsidRPr="00AD4602" w:rsidRDefault="005C686B" w:rsidP="00AD460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D4602" w:rsidRPr="00AD4602">
        <w:rPr>
          <w:rFonts w:ascii="Calibri" w:hAnsi="Calibri" w:cs="Calibri"/>
          <w:noProof/>
          <w:szCs w:val="24"/>
        </w:rPr>
        <w:t xml:space="preserve">1. </w:t>
      </w:r>
      <w:r w:rsidR="00AD4602" w:rsidRPr="00AD4602">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74B9136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 </w:t>
      </w:r>
      <w:r w:rsidRPr="00AD4602">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7B2B757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 </w:t>
      </w:r>
      <w:r w:rsidRPr="00AD4602">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4D45747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 </w:t>
      </w:r>
      <w:r w:rsidRPr="00AD4602">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7C91381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 </w:t>
      </w:r>
      <w:r w:rsidRPr="00AD4602">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6A22B6A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 </w:t>
      </w:r>
      <w:r w:rsidRPr="00AD4602">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50C62A4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 </w:t>
      </w:r>
      <w:r w:rsidRPr="00AD4602">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5D50475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 </w:t>
      </w:r>
      <w:r w:rsidRPr="00AD4602">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6BCEEB1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 </w:t>
      </w:r>
      <w:r w:rsidRPr="00AD4602">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7C1DBA8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 </w:t>
      </w:r>
      <w:r w:rsidRPr="00AD4602">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1B8AB45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 </w:t>
      </w:r>
      <w:r w:rsidRPr="00AD4602">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3334ACC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 </w:t>
      </w:r>
      <w:r w:rsidRPr="00AD4602">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06D5BD0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 </w:t>
      </w:r>
      <w:r w:rsidRPr="00AD4602">
        <w:rPr>
          <w:rFonts w:ascii="Calibri" w:hAnsi="Calibri" w:cs="Calibri"/>
          <w:noProof/>
          <w:szCs w:val="24"/>
        </w:rPr>
        <w:tab/>
        <w:t>Fusaro M, Tripepi G, Noale M, Plebani M, Zaninotto M, Piccoli A, et al. Prevalence of Vertebral Fractures, Vascular Calcifications, and Mortality in Warfarin Treated Hemodialysis Patients. Curr Vasc Pharmacol [Internet]. 2015;13(2):248–58. Available from: http://www.embase.com/search/results?subaction=viewrecord&amp;from=export&amp;id=L604512509</w:t>
      </w:r>
    </w:p>
    <w:p w14:paraId="50C1110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 </w:t>
      </w:r>
      <w:r w:rsidRPr="00AD4602">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19B80E5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 </w:t>
      </w:r>
      <w:r w:rsidRPr="00AD4602">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450A172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 </w:t>
      </w:r>
      <w:r w:rsidRPr="00AD4602">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2F2762A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 </w:t>
      </w:r>
      <w:r w:rsidRPr="00AD4602">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1500639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 </w:t>
      </w:r>
      <w:r w:rsidRPr="00AD4602">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4AF9067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 </w:t>
      </w:r>
      <w:r w:rsidRPr="00AD4602">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E7A246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0. </w:t>
      </w:r>
      <w:r w:rsidRPr="00AD4602">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3ED3521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1. </w:t>
      </w:r>
      <w:r w:rsidRPr="00AD4602">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4C0131E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2. </w:t>
      </w:r>
      <w:r w:rsidRPr="00AD4602">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64E4DDF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3. </w:t>
      </w:r>
      <w:r w:rsidRPr="00AD4602">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3B24EFA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4. </w:t>
      </w:r>
      <w:r w:rsidRPr="00AD4602">
        <w:rPr>
          <w:rFonts w:ascii="Calibri" w:hAnsi="Calibri" w:cs="Calibri"/>
          <w:noProof/>
          <w:szCs w:val="24"/>
        </w:rPr>
        <w:tab/>
        <w:t xml:space="preserve">Bae E, Seong EY, Han B-G, Kim DK, Lim CS, Kang S-W, et al. Coronary artery calcification in Korean patients with incident dialysis. Hemodial Int. 2017;21(3):367–74. </w:t>
      </w:r>
    </w:p>
    <w:p w14:paraId="130BA59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5. </w:t>
      </w:r>
      <w:r w:rsidRPr="00AD4602">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0DCD20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6. </w:t>
      </w:r>
      <w:r w:rsidRPr="00AD4602">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7272ECA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7. </w:t>
      </w:r>
      <w:r w:rsidRPr="00AD4602">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3DEE8C4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8. </w:t>
      </w:r>
      <w:r w:rsidRPr="00AD4602">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03885B2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29. </w:t>
      </w:r>
      <w:r w:rsidRPr="00AD4602">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211CEAF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0. </w:t>
      </w:r>
      <w:r w:rsidRPr="00AD4602">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6D6DCCE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1. </w:t>
      </w:r>
      <w:r w:rsidRPr="00AD4602">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2859CFD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2. </w:t>
      </w:r>
      <w:r w:rsidRPr="00AD4602">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18867D5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3. </w:t>
      </w:r>
      <w:r w:rsidRPr="00AD4602">
        <w:rPr>
          <w:rFonts w:ascii="Calibri" w:hAnsi="Calibri" w:cs="Calibri"/>
          <w:noProof/>
          <w:szCs w:val="24"/>
        </w:rPr>
        <w:tab/>
        <w:t xml:space="preserve">London GM, Pannier B, Marchais SJ. Vascular calcifications, arterial aging and arterial remodeling in ESRD. Blood Purif. 2013;35(1–3):16–21. </w:t>
      </w:r>
    </w:p>
    <w:p w14:paraId="7A83221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4. </w:t>
      </w:r>
      <w:r w:rsidRPr="00AD4602">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13C06C2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5. </w:t>
      </w:r>
      <w:r w:rsidRPr="00AD4602">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5802083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6. </w:t>
      </w:r>
      <w:r w:rsidRPr="00AD4602">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6102A72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7. </w:t>
      </w:r>
      <w:r w:rsidRPr="00AD4602">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3DD2AC2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8. </w:t>
      </w:r>
      <w:r w:rsidRPr="00AD4602">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5624189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39. </w:t>
      </w:r>
      <w:r w:rsidRPr="00AD4602">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1D0DF7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0. </w:t>
      </w:r>
      <w:r w:rsidRPr="00AD4602">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051A3E1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1. </w:t>
      </w:r>
      <w:r w:rsidRPr="00AD4602">
        <w:rPr>
          <w:rFonts w:ascii="Calibri" w:hAnsi="Calibri" w:cs="Calibri"/>
          <w:noProof/>
          <w:szCs w:val="24"/>
        </w:rPr>
        <w:tab/>
        <w:t xml:space="preserve">Strózecki P, Odrowaz-Sypniewska G, Manitius J. Cardiac valve calcifications and left ventricular hypertrophy in hemodialysis  patients. Ren Fail. 2005;27(6):733–8. </w:t>
      </w:r>
    </w:p>
    <w:p w14:paraId="5ACD9C8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2. </w:t>
      </w:r>
      <w:r w:rsidRPr="00AD4602">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1CF9BCA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3. </w:t>
      </w:r>
      <w:r w:rsidRPr="00AD4602">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33C750E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4. </w:t>
      </w:r>
      <w:r w:rsidRPr="00AD4602">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00784A0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5. </w:t>
      </w:r>
      <w:r w:rsidRPr="00AD4602">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21BD7FC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6. </w:t>
      </w:r>
      <w:r w:rsidRPr="00AD4602">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7DDCECA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7. </w:t>
      </w:r>
      <w:r w:rsidRPr="00AD4602">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1F70DBA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8. </w:t>
      </w:r>
      <w:r w:rsidRPr="00AD4602">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7A7E22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49. </w:t>
      </w:r>
      <w:r w:rsidRPr="00AD4602">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0E9B9A0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0. </w:t>
      </w:r>
      <w:r w:rsidRPr="00AD4602">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270F0A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1. </w:t>
      </w:r>
      <w:r w:rsidRPr="00AD4602">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41CD4F5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2. </w:t>
      </w:r>
      <w:r w:rsidRPr="00AD4602">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7C6AD06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3. </w:t>
      </w:r>
      <w:r w:rsidRPr="00AD4602">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28C99E3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4. </w:t>
      </w:r>
      <w:r w:rsidRPr="00AD4602">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59C770A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5. </w:t>
      </w:r>
      <w:r w:rsidRPr="00AD4602">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5338C9B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6. </w:t>
      </w:r>
      <w:r w:rsidRPr="00AD4602">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449F940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7. </w:t>
      </w:r>
      <w:r w:rsidRPr="00AD4602">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8FD9D0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8. </w:t>
      </w:r>
      <w:r w:rsidRPr="00AD4602">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747D743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59. </w:t>
      </w:r>
      <w:r w:rsidRPr="00AD4602">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0BDFA8E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0. </w:t>
      </w:r>
      <w:r w:rsidRPr="00AD4602">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1E5ED6B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1. </w:t>
      </w:r>
      <w:r w:rsidRPr="00AD4602">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37602AE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2. </w:t>
      </w:r>
      <w:r w:rsidRPr="00AD4602">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7F5AECD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3. </w:t>
      </w:r>
      <w:r w:rsidRPr="00AD4602">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5E3D80F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4. </w:t>
      </w:r>
      <w:r w:rsidRPr="00AD4602">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7888B9A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5. </w:t>
      </w:r>
      <w:r w:rsidRPr="00AD4602">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04616A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6. </w:t>
      </w:r>
      <w:r w:rsidRPr="00AD4602">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0BE0C5E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7. </w:t>
      </w:r>
      <w:r w:rsidRPr="00AD4602">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914638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8. </w:t>
      </w:r>
      <w:r w:rsidRPr="00AD4602">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E3B895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69. </w:t>
      </w:r>
      <w:r w:rsidRPr="00AD4602">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3D0F964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0. </w:t>
      </w:r>
      <w:r w:rsidRPr="00AD4602">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1A05284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1. </w:t>
      </w:r>
      <w:r w:rsidRPr="00AD4602">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2E77A7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2. </w:t>
      </w:r>
      <w:r w:rsidRPr="00AD4602">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15513FE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3. </w:t>
      </w:r>
      <w:r w:rsidRPr="00AD4602">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690D6E9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4. </w:t>
      </w:r>
      <w:r w:rsidRPr="00AD4602">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435953E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5. </w:t>
      </w:r>
      <w:r w:rsidRPr="00AD4602">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4F3A63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6. </w:t>
      </w:r>
      <w:r w:rsidRPr="00AD4602">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223C972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7. </w:t>
      </w:r>
      <w:r w:rsidRPr="00AD4602">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097E65D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8. </w:t>
      </w:r>
      <w:r w:rsidRPr="00AD4602">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5116B4D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79. </w:t>
      </w:r>
      <w:r w:rsidRPr="00AD4602">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6F236E1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0. </w:t>
      </w:r>
      <w:r w:rsidRPr="00AD4602">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D447DF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1. </w:t>
      </w:r>
      <w:r w:rsidRPr="00AD4602">
        <w:rPr>
          <w:rFonts w:ascii="Calibri" w:hAnsi="Calibri" w:cs="Calibri"/>
          <w:noProof/>
          <w:szCs w:val="24"/>
        </w:rPr>
        <w:tab/>
        <w:t>Capusa C, Stancu S, Barsan L, Ilyes A, Dorobantu N, Petrescu L, et al. Are mineral metabolism abnormalities predictors of vascular calcifications in non-dialysis chronic kidney disease? Nephrol Dial Transplant [Internet]. 2012;27:ii152. Available from: https://www.embase.com/search/results?subaction=viewrecord&amp;id=L70765735&amp;from=export</w:t>
      </w:r>
    </w:p>
    <w:p w14:paraId="07A068E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2. </w:t>
      </w:r>
      <w:r w:rsidRPr="00AD4602">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2FE65F4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3. </w:t>
      </w:r>
      <w:r w:rsidRPr="00AD4602">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33E136E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4. </w:t>
      </w:r>
      <w:r w:rsidRPr="00AD4602">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6204F4A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5. </w:t>
      </w:r>
      <w:r w:rsidRPr="00AD4602">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732B246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6. </w:t>
      </w:r>
      <w:r w:rsidRPr="00AD4602">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59206CE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7. </w:t>
      </w:r>
      <w:r w:rsidRPr="00AD4602">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4BFF439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8. </w:t>
      </w:r>
      <w:r w:rsidRPr="00AD4602">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1AD1F2D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89. </w:t>
      </w:r>
      <w:r w:rsidRPr="00AD4602">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035E184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0. </w:t>
      </w:r>
      <w:r w:rsidRPr="00AD4602">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4BD5D3B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1. </w:t>
      </w:r>
      <w:r w:rsidRPr="00AD4602">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6527628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2. </w:t>
      </w:r>
      <w:r w:rsidRPr="00AD4602">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32FCA3F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3. </w:t>
      </w:r>
      <w:r w:rsidRPr="00AD4602">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12B5EC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4. </w:t>
      </w:r>
      <w:r w:rsidRPr="00AD4602">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7DEB6A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5. </w:t>
      </w:r>
      <w:r w:rsidRPr="00AD4602">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5612FD4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6. </w:t>
      </w:r>
      <w:r w:rsidRPr="00AD4602">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18ADB3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7. </w:t>
      </w:r>
      <w:r w:rsidRPr="00AD4602">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3707B73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8. </w:t>
      </w:r>
      <w:r w:rsidRPr="00AD4602">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E0BF58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99. </w:t>
      </w:r>
      <w:r w:rsidRPr="00AD4602">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6BD7C36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0. </w:t>
      </w:r>
      <w:r w:rsidRPr="00AD4602">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4F70A54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1. </w:t>
      </w:r>
      <w:r w:rsidRPr="00AD4602">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2F80903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2. </w:t>
      </w:r>
      <w:r w:rsidRPr="00AD4602">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722A8E5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3. </w:t>
      </w:r>
      <w:r w:rsidRPr="00AD4602">
        <w:rPr>
          <w:rFonts w:ascii="Calibri" w:hAnsi="Calibri" w:cs="Calibri"/>
          <w:noProof/>
          <w:szCs w:val="24"/>
        </w:rPr>
        <w:tab/>
        <w:t xml:space="preserve">Beddhu S, Baird B, Ma X, Cheung AK, Greene T. Serum alkaline phosphatase and mortality in hemodialysis patients. Clin Nephrol. 2010;74(2):91–6. </w:t>
      </w:r>
    </w:p>
    <w:p w14:paraId="65A4589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4. </w:t>
      </w:r>
      <w:r w:rsidRPr="00AD4602">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6CE71B0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5. </w:t>
      </w:r>
      <w:r w:rsidRPr="00AD4602">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7904BFA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6. </w:t>
      </w:r>
      <w:r w:rsidRPr="00AD4602">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4639108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7. </w:t>
      </w:r>
      <w:r w:rsidRPr="00AD4602">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63CFBE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8. </w:t>
      </w:r>
      <w:r w:rsidRPr="00AD4602">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3C99222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09. </w:t>
      </w:r>
      <w:r w:rsidRPr="00AD4602">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9C07D2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0. </w:t>
      </w:r>
      <w:r w:rsidRPr="00AD4602">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88DF71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1. </w:t>
      </w:r>
      <w:r w:rsidRPr="00AD4602">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094E0B5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2. </w:t>
      </w:r>
      <w:r w:rsidRPr="00AD4602">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121619D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3. </w:t>
      </w:r>
      <w:r w:rsidRPr="00AD4602">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74E9418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4. </w:t>
      </w:r>
      <w:r w:rsidRPr="00AD4602">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3832F9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5. </w:t>
      </w:r>
      <w:r w:rsidRPr="00AD4602">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4AC53DA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6. </w:t>
      </w:r>
      <w:r w:rsidRPr="00AD4602">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0BDBC17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7. </w:t>
      </w:r>
      <w:r w:rsidRPr="00AD4602">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0899746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8. </w:t>
      </w:r>
      <w:r w:rsidRPr="00AD4602">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0213778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19. </w:t>
      </w:r>
      <w:r w:rsidRPr="00AD4602">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3FDD1CE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0. </w:t>
      </w:r>
      <w:r w:rsidRPr="00AD4602">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0ABBAB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1. </w:t>
      </w:r>
      <w:r w:rsidRPr="00AD4602">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7726F0A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2. </w:t>
      </w:r>
      <w:r w:rsidRPr="00AD4602">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2BEBC96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3. </w:t>
      </w:r>
      <w:r w:rsidRPr="00AD4602">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0F9B5DC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4. </w:t>
      </w:r>
      <w:r w:rsidRPr="00AD4602">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566A36F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5. </w:t>
      </w:r>
      <w:r w:rsidRPr="00AD4602">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43CBBC7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6. </w:t>
      </w:r>
      <w:r w:rsidRPr="00AD4602">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7A09B1B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7. </w:t>
      </w:r>
      <w:r w:rsidRPr="00AD4602">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60F391D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8. </w:t>
      </w:r>
      <w:r w:rsidRPr="00AD4602">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7B2E051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29. </w:t>
      </w:r>
      <w:r w:rsidRPr="00AD4602">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2F875C5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0. </w:t>
      </w:r>
      <w:r w:rsidRPr="00AD4602">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76ED522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1. </w:t>
      </w:r>
      <w:r w:rsidRPr="00AD4602">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0976CF3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2. </w:t>
      </w:r>
      <w:r w:rsidRPr="00AD4602">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2DF8011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3. </w:t>
      </w:r>
      <w:r w:rsidRPr="00AD4602">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1E4EAB3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4. </w:t>
      </w:r>
      <w:r w:rsidRPr="00AD4602">
        <w:rPr>
          <w:rFonts w:ascii="Calibri" w:hAnsi="Calibri" w:cs="Calibri"/>
          <w:noProof/>
          <w:szCs w:val="24"/>
        </w:rPr>
        <w:tab/>
        <w:t xml:space="preserve">Tanaka M, Abe Y, Furukado S, Miwa K, Sakaguchi M, Sakoda S, et al. Chronic kidney disease and carotid atherosclerosis. J Stroke Cerebrovasc Dis. 2012;21(1):47–51. </w:t>
      </w:r>
    </w:p>
    <w:p w14:paraId="4B0B515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5. </w:t>
      </w:r>
      <w:r w:rsidRPr="00AD4602">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0C3C7A2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6. </w:t>
      </w:r>
      <w:r w:rsidRPr="00AD4602">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07280F0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7. </w:t>
      </w:r>
      <w:r w:rsidRPr="00AD4602">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26D6457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8. </w:t>
      </w:r>
      <w:r w:rsidRPr="00AD4602">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5345EC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39. </w:t>
      </w:r>
      <w:r w:rsidRPr="00AD4602">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524724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0. </w:t>
      </w:r>
      <w:r w:rsidRPr="00AD4602">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2241B96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1. </w:t>
      </w:r>
      <w:r w:rsidRPr="00AD4602">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4E73996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2. </w:t>
      </w:r>
      <w:r w:rsidRPr="00AD4602">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43D132E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3. </w:t>
      </w:r>
      <w:r w:rsidRPr="00AD4602">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4B9B8983"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4. </w:t>
      </w:r>
      <w:r w:rsidRPr="00AD4602">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28F7312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5. </w:t>
      </w:r>
      <w:r w:rsidRPr="00AD4602">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E25280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6. </w:t>
      </w:r>
      <w:r w:rsidRPr="00AD4602">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627CF78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7. </w:t>
      </w:r>
      <w:r w:rsidRPr="00AD4602">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6F318462"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8. </w:t>
      </w:r>
      <w:r w:rsidRPr="00AD4602">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59B08B3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49. </w:t>
      </w:r>
      <w:r w:rsidRPr="00AD4602">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64DA120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0. </w:t>
      </w:r>
      <w:r w:rsidRPr="00AD4602">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1CF1735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1. </w:t>
      </w:r>
      <w:r w:rsidRPr="00AD4602">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75E3060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2. </w:t>
      </w:r>
      <w:r w:rsidRPr="00AD4602">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216A4B0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3. </w:t>
      </w:r>
      <w:r w:rsidRPr="00AD4602">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05CE00C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4. </w:t>
      </w:r>
      <w:r w:rsidRPr="00AD4602">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4B00779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5. </w:t>
      </w:r>
      <w:r w:rsidRPr="00AD4602">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6BF960A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6. </w:t>
      </w:r>
      <w:r w:rsidRPr="00AD4602">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58FED83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7. </w:t>
      </w:r>
      <w:r w:rsidRPr="00AD4602">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3B98A2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8. </w:t>
      </w:r>
      <w:r w:rsidRPr="00AD4602">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3FF4C6C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59. </w:t>
      </w:r>
      <w:r w:rsidRPr="00AD4602">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2C7B1311"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0. </w:t>
      </w:r>
      <w:r w:rsidRPr="00AD4602">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08974B4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1. </w:t>
      </w:r>
      <w:r w:rsidRPr="00AD4602">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2F30471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2. </w:t>
      </w:r>
      <w:r w:rsidRPr="00AD4602">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6A24758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3. </w:t>
      </w:r>
      <w:r w:rsidRPr="00AD4602">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13BDA80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4. </w:t>
      </w:r>
      <w:r w:rsidRPr="00AD4602">
        <w:rPr>
          <w:rFonts w:ascii="Calibri" w:hAnsi="Calibri" w:cs="Calibri"/>
          <w:noProof/>
          <w:szCs w:val="24"/>
        </w:rPr>
        <w:tab/>
        <w:t>Zhou H, Yang M, Li M, Cui L, H. Z, M. Y, et al. Radial artery sclerostin expression in chronic kidney disease stage 5 predialysis patients: a cross-sectional observational study. Int Urol Nephrol [Internet]. 2017;49(8):1433–7. Available from: http://www.embase.com/search/results?subaction=viewrecord&amp;from=export&amp;id=L615773259</w:t>
      </w:r>
    </w:p>
    <w:p w14:paraId="6DE3717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5. </w:t>
      </w:r>
      <w:r w:rsidRPr="00AD4602">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49852ED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6. </w:t>
      </w:r>
      <w:r w:rsidRPr="00AD4602">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15638A2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7. </w:t>
      </w:r>
      <w:r w:rsidRPr="00AD4602">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26B8116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8. </w:t>
      </w:r>
      <w:r w:rsidRPr="00AD4602">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7E7F587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69. </w:t>
      </w:r>
      <w:r w:rsidRPr="00AD4602">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767240E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0. </w:t>
      </w:r>
      <w:r w:rsidRPr="00AD4602">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183085B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1. </w:t>
      </w:r>
      <w:r w:rsidRPr="00AD4602">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1886359E"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2. </w:t>
      </w:r>
      <w:r w:rsidRPr="00AD4602">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6FC39F1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3. </w:t>
      </w:r>
      <w:r w:rsidRPr="00AD4602">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3EBB84D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4. </w:t>
      </w:r>
      <w:r w:rsidRPr="00AD4602">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3AE3B7D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5. </w:t>
      </w:r>
      <w:r w:rsidRPr="00AD4602">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4D11AD5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6. </w:t>
      </w:r>
      <w:r w:rsidRPr="00AD4602">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3A33DFD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7. </w:t>
      </w:r>
      <w:r w:rsidRPr="00AD4602">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731DF60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8. </w:t>
      </w:r>
      <w:r w:rsidRPr="00AD4602">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5F74E8C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79. </w:t>
      </w:r>
      <w:r w:rsidRPr="00AD4602">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312D99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0. </w:t>
      </w:r>
      <w:r w:rsidRPr="00AD4602">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2532FBCF"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1. </w:t>
      </w:r>
      <w:r w:rsidRPr="00AD4602">
        <w:rPr>
          <w:rFonts w:ascii="Calibri" w:hAnsi="Calibri" w:cs="Calibri"/>
          <w:noProof/>
          <w:szCs w:val="24"/>
        </w:rPr>
        <w:tab/>
        <w:t xml:space="preserve">Hermans MMH, Brandenburg V, Ketteler M, Kooman JP, van der Sande FM, Boeschoten EW, et al. Association of serum fetuin-A levels with mortality in dialysis patients. KIDNEY Int. 2007;72(2):202–7. </w:t>
      </w:r>
    </w:p>
    <w:p w14:paraId="2FF2E847"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2. </w:t>
      </w:r>
      <w:r w:rsidRPr="00AD4602">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14C5A87D"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3. </w:t>
      </w:r>
      <w:r w:rsidRPr="00AD4602">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7DDD7BD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4. </w:t>
      </w:r>
      <w:r w:rsidRPr="00AD4602">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34E46B9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5. </w:t>
      </w:r>
      <w:r w:rsidRPr="00AD4602">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3A00C8E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6. </w:t>
      </w:r>
      <w:r w:rsidRPr="00AD4602">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4B27936A"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7. </w:t>
      </w:r>
      <w:r w:rsidRPr="00AD4602">
        <w:rPr>
          <w:rFonts w:ascii="Calibri" w:hAnsi="Calibri" w:cs="Calibri"/>
          <w:noProof/>
          <w:szCs w:val="24"/>
        </w:rPr>
        <w:tab/>
        <w:t>de Bie MK, Buiten MS, Rotmans JI, Hogenbirk M, Schalij MJ, Rabelink TJ, et al. Abdominal aortic calcification on a plain X-ray and the relation with significant coronary artery disease in asymptomatic chronic dialysis patients. BMC Nephrol [Internet]. 2017;18(1):82. Available from: http://search.ebscohost.com/login.aspx?direct=true&amp;db=cmedm&amp;AN=28253835&amp;site=ehost-live&amp;scope=site</w:t>
      </w:r>
    </w:p>
    <w:p w14:paraId="484F3960"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8. </w:t>
      </w:r>
      <w:r w:rsidRPr="00AD4602">
        <w:rPr>
          <w:rFonts w:ascii="Calibri" w:hAnsi="Calibri" w:cs="Calibri"/>
          <w:noProof/>
          <w:szCs w:val="24"/>
        </w:rPr>
        <w:tab/>
        <w:t>Lankinen R, Hakamäki M, Metsärinne K, Koivuviita N, Pärkkä JP, Saarenhovi M, et al. Association of maximal stress ergometry performance with troponin T and abdominal aortic calcification score in advanced chronic kidney disease. BMC Nephrol [Internet]. 2021 Feb 4;22(1):50. Available from: http://search.ebscohost.com/login.aspx?direct=true&amp;db=cmedm&amp;AN=33541279&amp;site=ehost-live&amp;scope=site</w:t>
      </w:r>
    </w:p>
    <w:p w14:paraId="2258F8FC"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89. </w:t>
      </w:r>
      <w:r w:rsidRPr="00AD4602">
        <w:rPr>
          <w:rFonts w:ascii="Calibri" w:hAnsi="Calibri" w:cs="Calibri"/>
          <w:noProof/>
          <w:szCs w:val="24"/>
        </w:rPr>
        <w:tab/>
        <w:t>Guedes Marques M, Botelho C, Maia P, Ibeas J, Ponce P. Doppler ultrasound and calcification score: Improving vascular access surveillance. Ren Fail [Internet]. 2015;37(9):1425–9. Available from: http://www.embase.com/search/results?subaction=viewrecord&amp;from=export&amp;id=L605893428</w:t>
      </w:r>
    </w:p>
    <w:p w14:paraId="4A549E9B"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0. </w:t>
      </w:r>
      <w:r w:rsidRPr="00AD4602">
        <w:rPr>
          <w:rFonts w:ascii="Calibri" w:hAnsi="Calibri" w:cs="Calibri"/>
          <w:noProof/>
          <w:szCs w:val="24"/>
        </w:rPr>
        <w:tab/>
        <w:t>Moldovan D, Rusu C, Kacso IM, Potra A, Patiu IM, Gherman-Caprioara M. Mineral and bone disorders, morbidity and mortality in end-stage renal failure patients on chronic dialysis. Clujul Med [Internet]. 2016;89(1):94–103. Available from: http://search.ebscohost.com/login.aspx?direct=true&amp;db=cmedm&amp;AN=27004031&amp;site=ehost-live&amp;scope=site</w:t>
      </w:r>
    </w:p>
    <w:p w14:paraId="2B558FF4"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1. </w:t>
      </w:r>
      <w:r w:rsidRPr="00AD4602">
        <w:rPr>
          <w:rFonts w:ascii="Calibri" w:hAnsi="Calibri" w:cs="Calibri"/>
          <w:noProof/>
          <w:szCs w:val="24"/>
        </w:rPr>
        <w:tab/>
        <w:t>Bohn E, Tangri N, Gali B, Henderson B, Sood MM, Komenda P, et al. Predicting risk of mortality in dialysis patients: a retrospective cohort study evaluating the prognostic value of a simple chest X-ray. BMC Nephrol [Internet]. 2013;14(1):263. Available from: http://search.ebscohost.com/login.aspx?direct=true&amp;db=cin20&amp;AN=104122812&amp;site=ehost-live&amp;scope=site</w:t>
      </w:r>
    </w:p>
    <w:p w14:paraId="0C804FD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2. </w:t>
      </w:r>
      <w:r w:rsidRPr="00AD4602">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3183E0E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3. </w:t>
      </w:r>
      <w:r w:rsidRPr="00AD4602">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2B57795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4. </w:t>
      </w:r>
      <w:r w:rsidRPr="00AD4602">
        <w:rPr>
          <w:rFonts w:ascii="Calibri" w:hAnsi="Calibri" w:cs="Calibri"/>
          <w:noProof/>
          <w:szCs w:val="24"/>
        </w:rPr>
        <w:tab/>
        <w:t>Claes KJ, Heye S, Nuyens D, Bammens B, Kuypers DR, Vanrenterghem Y, et al. Impact of vascular calcification on corrected QT interval at the time of renal transplantation. Am J Nephrol [Internet]. 2012;35(1):24–30. Available from: http://search.ebscohost.com/login.aspx?direct=true&amp;db=cin20&amp;AN=108148330&amp;site=ehost-live&amp;scope=site</w:t>
      </w:r>
    </w:p>
    <w:p w14:paraId="55D72219"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5. </w:t>
      </w:r>
      <w:r w:rsidRPr="00AD4602">
        <w:rPr>
          <w:rFonts w:ascii="Calibri" w:hAnsi="Calibri" w:cs="Calibri"/>
          <w:noProof/>
          <w:szCs w:val="24"/>
        </w:rPr>
        <w:tab/>
        <w:t>Kamiura N, Yamamoto K, Okada S, Sakai M, Fujimori A, N. K, et al. Calcification of the thoracic aorta determined by three-dimensional computed tomography predicts cardiovascular complications in patients undergoing hemodialysis. Int Urol Nephrol [Internet]. 2014;46(5):993–8. Available from: http://www.embase.com/search/results?subaction=viewrecord&amp;from=export&amp;id=L52905826</w:t>
      </w:r>
    </w:p>
    <w:p w14:paraId="3943FFF6"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6. </w:t>
      </w:r>
      <w:r w:rsidRPr="00AD4602">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00BF42E8"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szCs w:val="24"/>
        </w:rPr>
      </w:pPr>
      <w:r w:rsidRPr="00AD4602">
        <w:rPr>
          <w:rFonts w:ascii="Calibri" w:hAnsi="Calibri" w:cs="Calibri"/>
          <w:noProof/>
          <w:szCs w:val="24"/>
        </w:rPr>
        <w:t xml:space="preserve">197. </w:t>
      </w:r>
      <w:r w:rsidRPr="00AD4602">
        <w:rPr>
          <w:rFonts w:ascii="Calibri" w:hAnsi="Calibri" w:cs="Calibri"/>
          <w:noProof/>
          <w:szCs w:val="24"/>
        </w:rPr>
        <w:tab/>
        <w:t>K.F. H, J.J. C, G.M. L, Huybrechts KF, Caro JJ, London GM. Modeling the implications of changes in vascular calcification in patients on hemodialysis. Kidney Int [Internet]. 2005;67(4):1532–8. Available from: http://www.embase.com/search/results?subaction=viewrecord&amp;from=export&amp;id=L40463132</w:t>
      </w:r>
    </w:p>
    <w:p w14:paraId="44767D25" w14:textId="77777777" w:rsidR="00AD4602" w:rsidRPr="00AD4602" w:rsidRDefault="00AD4602" w:rsidP="00AD4602">
      <w:pPr>
        <w:widowControl w:val="0"/>
        <w:autoSpaceDE w:val="0"/>
        <w:autoSpaceDN w:val="0"/>
        <w:adjustRightInd w:val="0"/>
        <w:spacing w:line="240" w:lineRule="auto"/>
        <w:ind w:left="640" w:hanging="640"/>
        <w:rPr>
          <w:rFonts w:ascii="Calibri" w:hAnsi="Calibri" w:cs="Calibri"/>
          <w:noProof/>
        </w:rPr>
      </w:pPr>
      <w:r w:rsidRPr="00AD4602">
        <w:rPr>
          <w:rFonts w:ascii="Calibri" w:hAnsi="Calibri" w:cs="Calibri"/>
          <w:noProof/>
          <w:szCs w:val="24"/>
        </w:rPr>
        <w:t xml:space="preserve">198. </w:t>
      </w:r>
      <w:r w:rsidRPr="00AD4602">
        <w:rPr>
          <w:rFonts w:ascii="Calibri" w:hAnsi="Calibri" w:cs="Calibri"/>
          <w:noProof/>
          <w:szCs w:val="24"/>
        </w:rPr>
        <w:tab/>
        <w:t>Joseph Lo Z, Tay WM, Lee Q, Chua JL, Tan GWL, Chandrasekar S, et al. Predictors of radio-cephalic arteriovenous fistulae patency in an Asian population. J Vasc Access [Internet]. 2016;17(5):411–6. Available from: http://search.ebscohost.com/login.aspx?direct=true&amp;db=cmedm&amp;AN=27516144&amp;site=ehost-live&amp;scope=site</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C64A6A" w14:textId="77777777" w:rsidR="00AF2A36" w:rsidRDefault="00AF2A36" w:rsidP="005C686B">
      <w:pPr>
        <w:spacing w:after="0" w:line="240" w:lineRule="auto"/>
      </w:pPr>
      <w:r>
        <w:separator/>
      </w:r>
    </w:p>
  </w:endnote>
  <w:endnote w:type="continuationSeparator" w:id="0">
    <w:p w14:paraId="3024C5D2" w14:textId="77777777" w:rsidR="00AF2A36" w:rsidRDefault="00AF2A3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F3A61" w14:textId="77777777" w:rsidR="00AF2A36" w:rsidRDefault="00AF2A36" w:rsidP="005C686B">
      <w:pPr>
        <w:spacing w:after="0" w:line="240" w:lineRule="auto"/>
      </w:pPr>
      <w:r>
        <w:separator/>
      </w:r>
    </w:p>
  </w:footnote>
  <w:footnote w:type="continuationSeparator" w:id="0">
    <w:p w14:paraId="362B4162" w14:textId="77777777" w:rsidR="00AF2A36" w:rsidRDefault="00AF2A3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23220"/>
    <w:rsid w:val="000304EE"/>
    <w:rsid w:val="00042095"/>
    <w:rsid w:val="00052498"/>
    <w:rsid w:val="000537F9"/>
    <w:rsid w:val="00060830"/>
    <w:rsid w:val="00080544"/>
    <w:rsid w:val="00083BBE"/>
    <w:rsid w:val="000857BC"/>
    <w:rsid w:val="000917B3"/>
    <w:rsid w:val="00096485"/>
    <w:rsid w:val="000A5EA6"/>
    <w:rsid w:val="000A73B9"/>
    <w:rsid w:val="000C0B1C"/>
    <w:rsid w:val="000C238D"/>
    <w:rsid w:val="000E1550"/>
    <w:rsid w:val="000E344F"/>
    <w:rsid w:val="000E4727"/>
    <w:rsid w:val="000F098E"/>
    <w:rsid w:val="00104C21"/>
    <w:rsid w:val="00114FBD"/>
    <w:rsid w:val="00115046"/>
    <w:rsid w:val="00120CB9"/>
    <w:rsid w:val="00121EBD"/>
    <w:rsid w:val="00122A7E"/>
    <w:rsid w:val="00126FAE"/>
    <w:rsid w:val="00130D8F"/>
    <w:rsid w:val="00134686"/>
    <w:rsid w:val="00136538"/>
    <w:rsid w:val="00141518"/>
    <w:rsid w:val="00141C67"/>
    <w:rsid w:val="0014242B"/>
    <w:rsid w:val="00147516"/>
    <w:rsid w:val="00150CFC"/>
    <w:rsid w:val="00150D3B"/>
    <w:rsid w:val="001530FB"/>
    <w:rsid w:val="00154881"/>
    <w:rsid w:val="00154AB9"/>
    <w:rsid w:val="00156901"/>
    <w:rsid w:val="00157F9F"/>
    <w:rsid w:val="001626C8"/>
    <w:rsid w:val="001679D6"/>
    <w:rsid w:val="001707D2"/>
    <w:rsid w:val="0017228A"/>
    <w:rsid w:val="001748A5"/>
    <w:rsid w:val="00184CE7"/>
    <w:rsid w:val="00185B11"/>
    <w:rsid w:val="00187F2A"/>
    <w:rsid w:val="00190379"/>
    <w:rsid w:val="00195391"/>
    <w:rsid w:val="00195829"/>
    <w:rsid w:val="00195B4F"/>
    <w:rsid w:val="001960C1"/>
    <w:rsid w:val="001B2E36"/>
    <w:rsid w:val="001B4FDB"/>
    <w:rsid w:val="001B607B"/>
    <w:rsid w:val="001B7064"/>
    <w:rsid w:val="001C01B3"/>
    <w:rsid w:val="001C0440"/>
    <w:rsid w:val="001C238A"/>
    <w:rsid w:val="001C242D"/>
    <w:rsid w:val="001C31A7"/>
    <w:rsid w:val="001C4E8D"/>
    <w:rsid w:val="001D4896"/>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6C0E"/>
    <w:rsid w:val="00270F72"/>
    <w:rsid w:val="00272DEE"/>
    <w:rsid w:val="00275049"/>
    <w:rsid w:val="0027697F"/>
    <w:rsid w:val="00277239"/>
    <w:rsid w:val="002821DA"/>
    <w:rsid w:val="002828A8"/>
    <w:rsid w:val="00285187"/>
    <w:rsid w:val="002907E0"/>
    <w:rsid w:val="00292FBF"/>
    <w:rsid w:val="002A4981"/>
    <w:rsid w:val="002B6A37"/>
    <w:rsid w:val="002C46F4"/>
    <w:rsid w:val="002D034E"/>
    <w:rsid w:val="002D2D85"/>
    <w:rsid w:val="002D45C0"/>
    <w:rsid w:val="002E0709"/>
    <w:rsid w:val="002F342A"/>
    <w:rsid w:val="002F369E"/>
    <w:rsid w:val="00304E0D"/>
    <w:rsid w:val="00305C44"/>
    <w:rsid w:val="003135A1"/>
    <w:rsid w:val="00313D5F"/>
    <w:rsid w:val="003224F4"/>
    <w:rsid w:val="00326F9D"/>
    <w:rsid w:val="00331DE7"/>
    <w:rsid w:val="0034036B"/>
    <w:rsid w:val="00341927"/>
    <w:rsid w:val="003457EC"/>
    <w:rsid w:val="003523FF"/>
    <w:rsid w:val="00353036"/>
    <w:rsid w:val="003553B8"/>
    <w:rsid w:val="00361BDD"/>
    <w:rsid w:val="003631E7"/>
    <w:rsid w:val="0036326E"/>
    <w:rsid w:val="003641C6"/>
    <w:rsid w:val="00367236"/>
    <w:rsid w:val="00380D34"/>
    <w:rsid w:val="003845AB"/>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74C"/>
    <w:rsid w:val="003E2328"/>
    <w:rsid w:val="003E5D27"/>
    <w:rsid w:val="003F3FAA"/>
    <w:rsid w:val="003F6C98"/>
    <w:rsid w:val="0040644A"/>
    <w:rsid w:val="004071ED"/>
    <w:rsid w:val="00407A98"/>
    <w:rsid w:val="00414C60"/>
    <w:rsid w:val="00424D48"/>
    <w:rsid w:val="004302D6"/>
    <w:rsid w:val="00430DE6"/>
    <w:rsid w:val="00430DE7"/>
    <w:rsid w:val="00433443"/>
    <w:rsid w:val="004353FB"/>
    <w:rsid w:val="00436212"/>
    <w:rsid w:val="00441150"/>
    <w:rsid w:val="00441FE5"/>
    <w:rsid w:val="004463C0"/>
    <w:rsid w:val="0044670E"/>
    <w:rsid w:val="00452D90"/>
    <w:rsid w:val="004549BD"/>
    <w:rsid w:val="00455637"/>
    <w:rsid w:val="0045773A"/>
    <w:rsid w:val="004659E4"/>
    <w:rsid w:val="0047291F"/>
    <w:rsid w:val="00472B29"/>
    <w:rsid w:val="00475965"/>
    <w:rsid w:val="004779F3"/>
    <w:rsid w:val="0048069B"/>
    <w:rsid w:val="00480D2F"/>
    <w:rsid w:val="00490D0A"/>
    <w:rsid w:val="00493897"/>
    <w:rsid w:val="00497A88"/>
    <w:rsid w:val="004A185E"/>
    <w:rsid w:val="004A4107"/>
    <w:rsid w:val="004A52AE"/>
    <w:rsid w:val="004B63A3"/>
    <w:rsid w:val="004B799F"/>
    <w:rsid w:val="004C76BB"/>
    <w:rsid w:val="004F0D3C"/>
    <w:rsid w:val="004F3723"/>
    <w:rsid w:val="004F5045"/>
    <w:rsid w:val="004F7482"/>
    <w:rsid w:val="00500B2D"/>
    <w:rsid w:val="0050476F"/>
    <w:rsid w:val="0051124A"/>
    <w:rsid w:val="00517D9C"/>
    <w:rsid w:val="00522A26"/>
    <w:rsid w:val="005249C0"/>
    <w:rsid w:val="005251BF"/>
    <w:rsid w:val="00526BEF"/>
    <w:rsid w:val="0053110D"/>
    <w:rsid w:val="00531E23"/>
    <w:rsid w:val="005379DB"/>
    <w:rsid w:val="00541DFC"/>
    <w:rsid w:val="00542041"/>
    <w:rsid w:val="005432AE"/>
    <w:rsid w:val="005453A0"/>
    <w:rsid w:val="005466E0"/>
    <w:rsid w:val="00553E2E"/>
    <w:rsid w:val="005563AF"/>
    <w:rsid w:val="005600A1"/>
    <w:rsid w:val="00560496"/>
    <w:rsid w:val="00565CDC"/>
    <w:rsid w:val="005663FE"/>
    <w:rsid w:val="005737DA"/>
    <w:rsid w:val="00575315"/>
    <w:rsid w:val="00575DFF"/>
    <w:rsid w:val="00576EA1"/>
    <w:rsid w:val="005846A8"/>
    <w:rsid w:val="00585CB4"/>
    <w:rsid w:val="005863EA"/>
    <w:rsid w:val="00590397"/>
    <w:rsid w:val="00595D1F"/>
    <w:rsid w:val="005A01DA"/>
    <w:rsid w:val="005A14C3"/>
    <w:rsid w:val="005A1D91"/>
    <w:rsid w:val="005A5D1C"/>
    <w:rsid w:val="005B1ACF"/>
    <w:rsid w:val="005B3B3F"/>
    <w:rsid w:val="005B5364"/>
    <w:rsid w:val="005B7FB4"/>
    <w:rsid w:val="005C2DC6"/>
    <w:rsid w:val="005C34F4"/>
    <w:rsid w:val="005C3EC9"/>
    <w:rsid w:val="005C4176"/>
    <w:rsid w:val="005C686B"/>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512AB"/>
    <w:rsid w:val="0065340A"/>
    <w:rsid w:val="0065694E"/>
    <w:rsid w:val="00657105"/>
    <w:rsid w:val="006608D0"/>
    <w:rsid w:val="00667958"/>
    <w:rsid w:val="006728BA"/>
    <w:rsid w:val="0068050F"/>
    <w:rsid w:val="0068305E"/>
    <w:rsid w:val="00683444"/>
    <w:rsid w:val="00687983"/>
    <w:rsid w:val="006943FE"/>
    <w:rsid w:val="006A1461"/>
    <w:rsid w:val="006A1BC3"/>
    <w:rsid w:val="006A58E8"/>
    <w:rsid w:val="006A6C2A"/>
    <w:rsid w:val="006A78BF"/>
    <w:rsid w:val="006B198F"/>
    <w:rsid w:val="006C01C7"/>
    <w:rsid w:val="006C4DC8"/>
    <w:rsid w:val="006D487A"/>
    <w:rsid w:val="006E7D49"/>
    <w:rsid w:val="006F1B9E"/>
    <w:rsid w:val="006F532F"/>
    <w:rsid w:val="00701768"/>
    <w:rsid w:val="00702FF0"/>
    <w:rsid w:val="00703FE0"/>
    <w:rsid w:val="0070542A"/>
    <w:rsid w:val="00710466"/>
    <w:rsid w:val="00711F2A"/>
    <w:rsid w:val="0071395B"/>
    <w:rsid w:val="00715EA9"/>
    <w:rsid w:val="0071624C"/>
    <w:rsid w:val="0072074F"/>
    <w:rsid w:val="00725872"/>
    <w:rsid w:val="007305CB"/>
    <w:rsid w:val="0073677B"/>
    <w:rsid w:val="0075058B"/>
    <w:rsid w:val="00762430"/>
    <w:rsid w:val="00771C79"/>
    <w:rsid w:val="00777C9D"/>
    <w:rsid w:val="00783B3E"/>
    <w:rsid w:val="00785158"/>
    <w:rsid w:val="00793BD2"/>
    <w:rsid w:val="0079434F"/>
    <w:rsid w:val="007A2838"/>
    <w:rsid w:val="007A5387"/>
    <w:rsid w:val="007B5782"/>
    <w:rsid w:val="007C44C7"/>
    <w:rsid w:val="007C601D"/>
    <w:rsid w:val="007C73B1"/>
    <w:rsid w:val="007D3024"/>
    <w:rsid w:val="007D4C4D"/>
    <w:rsid w:val="007D58DA"/>
    <w:rsid w:val="007D5A5B"/>
    <w:rsid w:val="007D5D46"/>
    <w:rsid w:val="007E0E32"/>
    <w:rsid w:val="007E7AA5"/>
    <w:rsid w:val="007F0DB4"/>
    <w:rsid w:val="007F57F0"/>
    <w:rsid w:val="00813503"/>
    <w:rsid w:val="00816903"/>
    <w:rsid w:val="00821C9E"/>
    <w:rsid w:val="008220FF"/>
    <w:rsid w:val="0082231F"/>
    <w:rsid w:val="00822CA8"/>
    <w:rsid w:val="008363B3"/>
    <w:rsid w:val="0083684A"/>
    <w:rsid w:val="00843C55"/>
    <w:rsid w:val="0085347E"/>
    <w:rsid w:val="00861409"/>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520C"/>
    <w:rsid w:val="008C54C5"/>
    <w:rsid w:val="008C5740"/>
    <w:rsid w:val="008C68E0"/>
    <w:rsid w:val="008C7685"/>
    <w:rsid w:val="008D1BBC"/>
    <w:rsid w:val="008D2CD9"/>
    <w:rsid w:val="008E0117"/>
    <w:rsid w:val="008E2EC1"/>
    <w:rsid w:val="008E34E3"/>
    <w:rsid w:val="008E5AB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6F93"/>
    <w:rsid w:val="00990ED9"/>
    <w:rsid w:val="00993990"/>
    <w:rsid w:val="009947B0"/>
    <w:rsid w:val="00994EB8"/>
    <w:rsid w:val="009A4082"/>
    <w:rsid w:val="009A63CD"/>
    <w:rsid w:val="009B4AE1"/>
    <w:rsid w:val="009D0A48"/>
    <w:rsid w:val="009D65A4"/>
    <w:rsid w:val="009E55E0"/>
    <w:rsid w:val="009E6CF1"/>
    <w:rsid w:val="009F40FE"/>
    <w:rsid w:val="009F56C1"/>
    <w:rsid w:val="009F5763"/>
    <w:rsid w:val="00A004C1"/>
    <w:rsid w:val="00A00889"/>
    <w:rsid w:val="00A077D9"/>
    <w:rsid w:val="00A2146E"/>
    <w:rsid w:val="00A30716"/>
    <w:rsid w:val="00A326E2"/>
    <w:rsid w:val="00A32BD2"/>
    <w:rsid w:val="00A3390B"/>
    <w:rsid w:val="00A34F1A"/>
    <w:rsid w:val="00A36540"/>
    <w:rsid w:val="00A40BA3"/>
    <w:rsid w:val="00A42A11"/>
    <w:rsid w:val="00A51DFE"/>
    <w:rsid w:val="00A63A6A"/>
    <w:rsid w:val="00A672A7"/>
    <w:rsid w:val="00A73705"/>
    <w:rsid w:val="00A73F1D"/>
    <w:rsid w:val="00A8665D"/>
    <w:rsid w:val="00A9158D"/>
    <w:rsid w:val="00A91E18"/>
    <w:rsid w:val="00A94AA0"/>
    <w:rsid w:val="00AA1C26"/>
    <w:rsid w:val="00AA23DD"/>
    <w:rsid w:val="00AA374F"/>
    <w:rsid w:val="00AA40FB"/>
    <w:rsid w:val="00AA5EC3"/>
    <w:rsid w:val="00AA6DE4"/>
    <w:rsid w:val="00AB3FA9"/>
    <w:rsid w:val="00AB4150"/>
    <w:rsid w:val="00AC0F80"/>
    <w:rsid w:val="00AC4333"/>
    <w:rsid w:val="00AD4602"/>
    <w:rsid w:val="00AD5510"/>
    <w:rsid w:val="00AD6155"/>
    <w:rsid w:val="00AE0ADA"/>
    <w:rsid w:val="00AE18CE"/>
    <w:rsid w:val="00AE3D03"/>
    <w:rsid w:val="00AF2A36"/>
    <w:rsid w:val="00AF4D6A"/>
    <w:rsid w:val="00B047EE"/>
    <w:rsid w:val="00B06FF1"/>
    <w:rsid w:val="00B11FDF"/>
    <w:rsid w:val="00B160A7"/>
    <w:rsid w:val="00B1738C"/>
    <w:rsid w:val="00B2372F"/>
    <w:rsid w:val="00B3511D"/>
    <w:rsid w:val="00B36DAD"/>
    <w:rsid w:val="00B41C25"/>
    <w:rsid w:val="00B42434"/>
    <w:rsid w:val="00B47512"/>
    <w:rsid w:val="00B50F28"/>
    <w:rsid w:val="00B57446"/>
    <w:rsid w:val="00B61088"/>
    <w:rsid w:val="00B71868"/>
    <w:rsid w:val="00B760B2"/>
    <w:rsid w:val="00B77D6C"/>
    <w:rsid w:val="00B846D0"/>
    <w:rsid w:val="00B92EE3"/>
    <w:rsid w:val="00B963EB"/>
    <w:rsid w:val="00B968C1"/>
    <w:rsid w:val="00BA2514"/>
    <w:rsid w:val="00BB07B5"/>
    <w:rsid w:val="00BB4D49"/>
    <w:rsid w:val="00BB597A"/>
    <w:rsid w:val="00BB7666"/>
    <w:rsid w:val="00BD01E9"/>
    <w:rsid w:val="00BD1376"/>
    <w:rsid w:val="00BD1FF7"/>
    <w:rsid w:val="00BD23E8"/>
    <w:rsid w:val="00BD4E2F"/>
    <w:rsid w:val="00BE0AF1"/>
    <w:rsid w:val="00BE6148"/>
    <w:rsid w:val="00BE6D75"/>
    <w:rsid w:val="00BE7413"/>
    <w:rsid w:val="00BF0F98"/>
    <w:rsid w:val="00BF4B64"/>
    <w:rsid w:val="00BF782E"/>
    <w:rsid w:val="00C00C35"/>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70DA4"/>
    <w:rsid w:val="00C76003"/>
    <w:rsid w:val="00C842C3"/>
    <w:rsid w:val="00C90472"/>
    <w:rsid w:val="00C910C1"/>
    <w:rsid w:val="00C960C5"/>
    <w:rsid w:val="00C965AE"/>
    <w:rsid w:val="00CA4AA4"/>
    <w:rsid w:val="00CA4AC9"/>
    <w:rsid w:val="00CB7880"/>
    <w:rsid w:val="00CD0DC6"/>
    <w:rsid w:val="00CD4725"/>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27978"/>
    <w:rsid w:val="00D3020B"/>
    <w:rsid w:val="00D30379"/>
    <w:rsid w:val="00D30540"/>
    <w:rsid w:val="00D34332"/>
    <w:rsid w:val="00D372C3"/>
    <w:rsid w:val="00D37A32"/>
    <w:rsid w:val="00D40890"/>
    <w:rsid w:val="00D40A3D"/>
    <w:rsid w:val="00D42DAD"/>
    <w:rsid w:val="00D43C9F"/>
    <w:rsid w:val="00D46234"/>
    <w:rsid w:val="00D46E1C"/>
    <w:rsid w:val="00D51347"/>
    <w:rsid w:val="00D52F0D"/>
    <w:rsid w:val="00D533B1"/>
    <w:rsid w:val="00D545E8"/>
    <w:rsid w:val="00D61FA5"/>
    <w:rsid w:val="00D63589"/>
    <w:rsid w:val="00D64E68"/>
    <w:rsid w:val="00D70096"/>
    <w:rsid w:val="00D73E87"/>
    <w:rsid w:val="00D749C6"/>
    <w:rsid w:val="00D77F34"/>
    <w:rsid w:val="00D8502F"/>
    <w:rsid w:val="00D923E3"/>
    <w:rsid w:val="00D969E2"/>
    <w:rsid w:val="00DA1C53"/>
    <w:rsid w:val="00DA2A91"/>
    <w:rsid w:val="00DA652D"/>
    <w:rsid w:val="00DA7014"/>
    <w:rsid w:val="00DB0A5F"/>
    <w:rsid w:val="00DB18F8"/>
    <w:rsid w:val="00DB2F86"/>
    <w:rsid w:val="00DB32E8"/>
    <w:rsid w:val="00DB67AD"/>
    <w:rsid w:val="00DC3495"/>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773D"/>
    <w:rsid w:val="00E41A89"/>
    <w:rsid w:val="00E54442"/>
    <w:rsid w:val="00E5461F"/>
    <w:rsid w:val="00E57062"/>
    <w:rsid w:val="00E629D4"/>
    <w:rsid w:val="00E66BA4"/>
    <w:rsid w:val="00E67AF7"/>
    <w:rsid w:val="00E71F11"/>
    <w:rsid w:val="00E72043"/>
    <w:rsid w:val="00E7205A"/>
    <w:rsid w:val="00E811AE"/>
    <w:rsid w:val="00E814A3"/>
    <w:rsid w:val="00E97B26"/>
    <w:rsid w:val="00EB2408"/>
    <w:rsid w:val="00EB5E5F"/>
    <w:rsid w:val="00EB62A1"/>
    <w:rsid w:val="00EC0222"/>
    <w:rsid w:val="00EC12D0"/>
    <w:rsid w:val="00EC1657"/>
    <w:rsid w:val="00EE198B"/>
    <w:rsid w:val="00EE2537"/>
    <w:rsid w:val="00EF4643"/>
    <w:rsid w:val="00EF780B"/>
    <w:rsid w:val="00F00F27"/>
    <w:rsid w:val="00F0206F"/>
    <w:rsid w:val="00F0651D"/>
    <w:rsid w:val="00F165F3"/>
    <w:rsid w:val="00F17D2E"/>
    <w:rsid w:val="00F308BC"/>
    <w:rsid w:val="00F33D9E"/>
    <w:rsid w:val="00F379BA"/>
    <w:rsid w:val="00F41D72"/>
    <w:rsid w:val="00F5074D"/>
    <w:rsid w:val="00F63467"/>
    <w:rsid w:val="00F6691C"/>
    <w:rsid w:val="00F6753A"/>
    <w:rsid w:val="00F67F48"/>
    <w:rsid w:val="00F70A7F"/>
    <w:rsid w:val="00F70AEA"/>
    <w:rsid w:val="00F74832"/>
    <w:rsid w:val="00F75CF2"/>
    <w:rsid w:val="00F8726E"/>
    <w:rsid w:val="00F978A1"/>
    <w:rsid w:val="00FA1172"/>
    <w:rsid w:val="00FA16E2"/>
    <w:rsid w:val="00FA6B23"/>
    <w:rsid w:val="00FB1345"/>
    <w:rsid w:val="00FB2057"/>
    <w:rsid w:val="00FB570B"/>
    <w:rsid w:val="00FB6D9B"/>
    <w:rsid w:val="00FC108D"/>
    <w:rsid w:val="00FC23FB"/>
    <w:rsid w:val="00FC3464"/>
    <w:rsid w:val="00FD3F8D"/>
    <w:rsid w:val="00FD6DD2"/>
    <w:rsid w:val="00FD7EB5"/>
    <w:rsid w:val="00FE7432"/>
    <w:rsid w:val="00FF17AA"/>
    <w:rsid w:val="00FF316B"/>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3B4F3355"/>
  <w15:chartTrackingRefBased/>
  <w15:docId w15:val="{83450CB8-2E5C-42D5-A11C-F521131A4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1D265-14D4-4C17-A9D5-81C67EC60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62</TotalTime>
  <Pages>56</Pages>
  <Words>153909</Words>
  <Characters>877287</Characters>
  <Application>Microsoft Office Word</Application>
  <DocSecurity>0</DocSecurity>
  <Lines>7310</Lines>
  <Paragraphs>2058</Paragraphs>
  <ScaleCrop>false</ScaleCrop>
  <Company/>
  <LinksUpToDate>false</LinksUpToDate>
  <CharactersWithSpaces>102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84</cp:revision>
  <dcterms:created xsi:type="dcterms:W3CDTF">2021-03-04T02:17:00Z</dcterms:created>
  <dcterms:modified xsi:type="dcterms:W3CDTF">2021-04-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